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GridTable2"/>
        <w:tblW w:w="9640" w:type="dxa"/>
        <w:tblInd w:w="-709" w:type="dxa"/>
        <w:tblLook w:val="04A0" w:firstRow="1" w:lastRow="0" w:firstColumn="1" w:lastColumn="0" w:noHBand="0" w:noVBand="1"/>
      </w:tblPr>
      <w:tblGrid>
        <w:gridCol w:w="3786"/>
        <w:gridCol w:w="5854"/>
      </w:tblGrid>
      <w:tr w:rsidR="00ED523E" w:rsidRPr="0015001C" w14:paraId="6C07F8FF" w14:textId="77777777" w:rsidTr="00ED523E">
        <w:trPr>
          <w:cnfStyle w:val="100000000000" w:firstRow="1" w:lastRow="0" w:firstColumn="0" w:lastColumn="0" w:oddVBand="0" w:evenVBand="0" w:oddHBand="0"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786" w:type="dxa"/>
            <w:tcBorders>
              <w:bottom w:val="nil"/>
            </w:tcBorders>
            <w:noWrap/>
          </w:tcPr>
          <w:p w14:paraId="3C579954" w14:textId="77777777" w:rsidR="00ED523E" w:rsidRPr="00ED523E" w:rsidRDefault="00ED523E" w:rsidP="00ED523E">
            <w:pPr>
              <w:spacing w:line="240" w:lineRule="auto"/>
            </w:pPr>
            <w:bookmarkStart w:id="0" w:name="_GoBack"/>
            <w:bookmarkEnd w:id="0"/>
            <w:r w:rsidRPr="00ED523E">
              <w:t>Strain name</w:t>
            </w:r>
          </w:p>
        </w:tc>
        <w:tc>
          <w:tcPr>
            <w:tcW w:w="5854" w:type="dxa"/>
            <w:tcBorders>
              <w:bottom w:val="nil"/>
            </w:tcBorders>
          </w:tcPr>
          <w:p w14:paraId="07A1FA32" w14:textId="77777777" w:rsidR="00ED523E" w:rsidRPr="00ED523E" w:rsidRDefault="00ED523E" w:rsidP="00ED523E">
            <w:pPr>
              <w:spacing w:line="240" w:lineRule="auto"/>
              <w:cnfStyle w:val="100000000000" w:firstRow="1" w:lastRow="0" w:firstColumn="0" w:lastColumn="0" w:oddVBand="0" w:evenVBand="0" w:oddHBand="0" w:evenHBand="0" w:firstRowFirstColumn="0" w:firstRowLastColumn="0" w:lastRowFirstColumn="0" w:lastRowLastColumn="0"/>
            </w:pPr>
            <w:r w:rsidRPr="00ED523E">
              <w:t>References</w:t>
            </w:r>
          </w:p>
        </w:tc>
      </w:tr>
      <w:tr w:rsidR="00ED523E" w:rsidRPr="0015001C" w14:paraId="1104F103" w14:textId="77777777" w:rsidTr="00ED523E">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786" w:type="dxa"/>
            <w:tcBorders>
              <w:top w:val="nil"/>
              <w:bottom w:val="nil"/>
              <w:right w:val="nil"/>
            </w:tcBorders>
            <w:noWrap/>
          </w:tcPr>
          <w:p w14:paraId="08E84E9E" w14:textId="77777777" w:rsidR="00ED523E" w:rsidRPr="00ED523E" w:rsidRDefault="00ED523E" w:rsidP="00ED523E">
            <w:pPr>
              <w:spacing w:line="240" w:lineRule="auto"/>
              <w:rPr>
                <w:b w:val="0"/>
                <w:bCs w:val="0"/>
                <w:i/>
                <w:sz w:val="22"/>
                <w:szCs w:val="22"/>
              </w:rPr>
            </w:pPr>
            <w:proofErr w:type="spellStart"/>
            <w:r w:rsidRPr="00ED523E">
              <w:rPr>
                <w:b w:val="0"/>
                <w:bCs w:val="0"/>
                <w:i/>
                <w:sz w:val="22"/>
                <w:szCs w:val="22"/>
              </w:rPr>
              <w:t>Akkermansia</w:t>
            </w:r>
            <w:proofErr w:type="spellEnd"/>
            <w:r w:rsidRPr="00ED523E">
              <w:rPr>
                <w:b w:val="0"/>
                <w:bCs w:val="0"/>
                <w:i/>
                <w:sz w:val="22"/>
                <w:szCs w:val="22"/>
              </w:rPr>
              <w:t xml:space="preserve"> </w:t>
            </w:r>
            <w:proofErr w:type="spellStart"/>
            <w:r w:rsidRPr="00ED523E">
              <w:rPr>
                <w:b w:val="0"/>
                <w:bCs w:val="0"/>
                <w:i/>
                <w:sz w:val="22"/>
                <w:szCs w:val="22"/>
              </w:rPr>
              <w:t>muciniphila</w:t>
            </w:r>
            <w:proofErr w:type="spellEnd"/>
          </w:p>
        </w:tc>
        <w:tc>
          <w:tcPr>
            <w:tcW w:w="5854" w:type="dxa"/>
            <w:tcBorders>
              <w:top w:val="nil"/>
              <w:left w:val="nil"/>
              <w:bottom w:val="nil"/>
            </w:tcBorders>
          </w:tcPr>
          <w:p w14:paraId="531CC02A" w14:textId="77777777" w:rsidR="00ED523E" w:rsidRPr="00ED523E" w:rsidRDefault="00ED523E" w:rsidP="00ED523E">
            <w:pPr>
              <w:spacing w:line="240" w:lineRule="auto"/>
              <w:cnfStyle w:val="000000100000" w:firstRow="0" w:lastRow="0" w:firstColumn="0" w:lastColumn="0" w:oddVBand="0" w:evenVBand="0" w:oddHBand="1" w:evenHBand="0" w:firstRowFirstColumn="0" w:firstRowLastColumn="0" w:lastRowFirstColumn="0" w:lastRowLastColumn="0"/>
              <w:rPr>
                <w:sz w:val="22"/>
                <w:szCs w:val="22"/>
              </w:rPr>
            </w:pPr>
            <w:r w:rsidRPr="00ED523E">
              <w:rPr>
                <w:sz w:val="22"/>
                <w:szCs w:val="22"/>
              </w:rPr>
              <w:fldChar w:fldCharType="begin" w:fldLock="1"/>
            </w:r>
            <w:r w:rsidRPr="00ED523E">
              <w:rPr>
                <w:sz w:val="22"/>
                <w:szCs w:val="22"/>
              </w:rPr>
              <w:instrText>ADDIN CSL_CITATION {"citationItems":[{"id":"ITEM-1","itemData":{"DOI":"10.1101/gr.233940.117","ISBN":"9789801239314","ISSN":"1088-9051","PMID":"29496731","author":[{"dropping-particle":"","family":"Korpela","given":"Katri","non-dropping-particle":"","parse-names":false,"suffix":""},{"dropping-particle":"","family":"Costea","given":"Paul","non-dropping-particle":"","parse-names":false,"suffix":""},{"dropping-particle":"","family":"Pedro Coelho","given":"Luis","non-dropping-particle":"","parse-names":false,"suffix":""},{"dropping-particle":"","family":"Kandels-Lewis","given":"Stefanie","non-dropping-particle":"","parse-names":false,"suffix":""},{"dropping-particle":"","family":"Boomsma","given":"Dorret I","non-dropping-particle":"","parse-names":false,"suffix":""},{"dropping-particle":"","family":"Segata","given":"Nicola","non-dropping-particle":"","parse-names":false,"suffix":""},{"dropping-particle":"","family":"Bork","given":"Peer","non-dropping-particle":"","parse-names":false,"suffix":""}],"id":"ITEM-1","issued":{"date-parts":[["2018"]]},"page":"561-568","title":"Selective maternal seeding and environment shape the human gut microbiome Running title: Maternal seeding of the human gut microbiome","type":"article-journal"},"uris":["http://www.mendeley.com/documents/?uuid=427dd8d4-0669-38a3-98a3-19563dbbe669"]}],"mendeley":{"formattedCitation":"(Korpela et al. 2018)","plainTextFormattedCitation":"(Korpela et al. 2018)","previouslyFormattedCitation":"(Korpela et al. 2018)"},"properties":{"noteIndex":0},"schema":"https://github.com/citation-style-language/schema/raw/master/csl-citation.json"}</w:instrText>
            </w:r>
            <w:r w:rsidRPr="00ED523E">
              <w:rPr>
                <w:sz w:val="22"/>
                <w:szCs w:val="22"/>
              </w:rPr>
              <w:fldChar w:fldCharType="separate"/>
            </w:r>
            <w:r w:rsidRPr="00ED523E">
              <w:rPr>
                <w:noProof/>
                <w:sz w:val="22"/>
                <w:szCs w:val="22"/>
              </w:rPr>
              <w:t>(Korpela et al. 2018)</w:t>
            </w:r>
            <w:r w:rsidRPr="00ED523E">
              <w:rPr>
                <w:sz w:val="22"/>
                <w:szCs w:val="22"/>
              </w:rPr>
              <w:fldChar w:fldCharType="end"/>
            </w:r>
          </w:p>
        </w:tc>
      </w:tr>
      <w:tr w:rsidR="00ED523E" w:rsidRPr="0015001C" w14:paraId="0A420D55" w14:textId="77777777" w:rsidTr="00ED523E">
        <w:trPr>
          <w:trHeight w:val="170"/>
        </w:trPr>
        <w:tc>
          <w:tcPr>
            <w:cnfStyle w:val="001000000000" w:firstRow="0" w:lastRow="0" w:firstColumn="1" w:lastColumn="0" w:oddVBand="0" w:evenVBand="0" w:oddHBand="0" w:evenHBand="0" w:firstRowFirstColumn="0" w:firstRowLastColumn="0" w:lastRowFirstColumn="0" w:lastRowLastColumn="0"/>
            <w:tcW w:w="3786" w:type="dxa"/>
            <w:tcBorders>
              <w:top w:val="nil"/>
              <w:bottom w:val="nil"/>
              <w:right w:val="nil"/>
            </w:tcBorders>
            <w:noWrap/>
          </w:tcPr>
          <w:p w14:paraId="059ECD32" w14:textId="77777777" w:rsidR="00ED523E" w:rsidRPr="00ED523E" w:rsidRDefault="00ED523E" w:rsidP="00ED523E">
            <w:pPr>
              <w:spacing w:line="240" w:lineRule="auto"/>
              <w:rPr>
                <w:b w:val="0"/>
                <w:bCs w:val="0"/>
                <w:i/>
                <w:sz w:val="22"/>
                <w:szCs w:val="22"/>
              </w:rPr>
            </w:pPr>
            <w:proofErr w:type="spellStart"/>
            <w:r w:rsidRPr="00ED523E">
              <w:rPr>
                <w:b w:val="0"/>
                <w:bCs w:val="0"/>
                <w:i/>
                <w:sz w:val="22"/>
                <w:szCs w:val="22"/>
              </w:rPr>
              <w:t>Alistipes</w:t>
            </w:r>
            <w:proofErr w:type="spellEnd"/>
            <w:r w:rsidRPr="00ED523E">
              <w:rPr>
                <w:b w:val="0"/>
                <w:bCs w:val="0"/>
                <w:i/>
                <w:sz w:val="22"/>
                <w:szCs w:val="22"/>
              </w:rPr>
              <w:t xml:space="preserve"> sp.</w:t>
            </w:r>
          </w:p>
        </w:tc>
        <w:tc>
          <w:tcPr>
            <w:tcW w:w="5854" w:type="dxa"/>
            <w:tcBorders>
              <w:top w:val="nil"/>
              <w:left w:val="nil"/>
              <w:bottom w:val="nil"/>
            </w:tcBorders>
          </w:tcPr>
          <w:p w14:paraId="3832A71E" w14:textId="77777777" w:rsidR="00ED523E" w:rsidRPr="00ED523E" w:rsidRDefault="00ED523E" w:rsidP="00ED523E">
            <w:pPr>
              <w:spacing w:line="240" w:lineRule="auto"/>
              <w:cnfStyle w:val="000000000000" w:firstRow="0" w:lastRow="0" w:firstColumn="0" w:lastColumn="0" w:oddVBand="0" w:evenVBand="0" w:oddHBand="0" w:evenHBand="0" w:firstRowFirstColumn="0" w:firstRowLastColumn="0" w:lastRowFirstColumn="0" w:lastRowLastColumn="0"/>
              <w:rPr>
                <w:sz w:val="22"/>
                <w:szCs w:val="22"/>
              </w:rPr>
            </w:pPr>
            <w:r w:rsidRPr="00ED523E">
              <w:rPr>
                <w:sz w:val="22"/>
                <w:szCs w:val="22"/>
              </w:rPr>
              <w:fldChar w:fldCharType="begin" w:fldLock="1"/>
            </w:r>
            <w:r w:rsidRPr="00ED523E">
              <w:rPr>
                <w:sz w:val="22"/>
                <w:szCs w:val="22"/>
              </w:rPr>
              <w:instrText>ADDIN CSL_CITATION {"citationItems":[{"id":"ITEM-1","itemData":{"DOI":"10.1101/gr.233940.117","ISBN":"9789801239314","ISSN":"1088-9051","PMID":"29496731","author":[{"dropping-particle":"","family":"Korpela","given":"Katri","non-dropping-particle":"","parse-names":false,"suffix":""},{"dropping-particle":"","family":"Costea","given":"Paul","non-dropping-particle":"","parse-names":false,"suffix":""},{"dropping-particle":"","family":"Pedro Coelho","given":"Luis","non-dropping-particle":"","parse-names":false,"suffix":""},{"dropping-particle":"","family":"Kandels-Lewis","given":"Stefanie","non-dropping-particle":"","parse-names":false,"suffix":""},{"dropping-particle":"","family":"Boomsma","given":"Dorret I","non-dropping-particle":"","parse-names":false,"suffix":""},{"dropping-particle":"","family":"Segata","given":"Nicola","non-dropping-particle":"","parse-names":false,"suffix":""},{"dropping-particle":"","family":"Bork","given":"Peer","non-dropping-particle":"","parse-names":false,"suffix":""}],"id":"ITEM-1","issued":{"date-parts":[["2018"]]},"page":"561-568","title":"Selective maternal seeding and environment shape the human gut microbiome Running title: Maternal seeding of the human gut microbiome","type":"article-journal"},"uris":["http://www.mendeley.com/documents/?uuid=427dd8d4-0669-38a3-98a3-19563dbbe669"]}],"mendeley":{"formattedCitation":"(Korpela et al. 2018)","plainTextFormattedCitation":"(Korpela et al. 2018)","previouslyFormattedCitation":"(Korpela et al. 2018)"},"properties":{"noteIndex":0},"schema":"https://github.com/citation-style-language/schema/raw/master/csl-citation.json"}</w:instrText>
            </w:r>
            <w:r w:rsidRPr="00ED523E">
              <w:rPr>
                <w:sz w:val="22"/>
                <w:szCs w:val="22"/>
              </w:rPr>
              <w:fldChar w:fldCharType="separate"/>
            </w:r>
            <w:r w:rsidRPr="00ED523E">
              <w:rPr>
                <w:noProof/>
                <w:sz w:val="22"/>
                <w:szCs w:val="22"/>
              </w:rPr>
              <w:t>(Korpela et al. 2018)</w:t>
            </w:r>
            <w:r w:rsidRPr="00ED523E">
              <w:rPr>
                <w:sz w:val="22"/>
                <w:szCs w:val="22"/>
              </w:rPr>
              <w:fldChar w:fldCharType="end"/>
            </w:r>
          </w:p>
        </w:tc>
      </w:tr>
      <w:tr w:rsidR="00ED523E" w:rsidRPr="0015001C" w14:paraId="3352103F" w14:textId="77777777" w:rsidTr="00ED523E">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786" w:type="dxa"/>
            <w:tcBorders>
              <w:top w:val="nil"/>
              <w:bottom w:val="nil"/>
              <w:right w:val="nil"/>
            </w:tcBorders>
            <w:noWrap/>
            <w:hideMark/>
          </w:tcPr>
          <w:p w14:paraId="23062AC8" w14:textId="77777777" w:rsidR="00ED523E" w:rsidRPr="00ED523E" w:rsidRDefault="00ED523E" w:rsidP="00ED523E">
            <w:pPr>
              <w:spacing w:line="240" w:lineRule="auto"/>
              <w:rPr>
                <w:b w:val="0"/>
                <w:i/>
                <w:sz w:val="22"/>
                <w:szCs w:val="22"/>
              </w:rPr>
            </w:pPr>
            <w:proofErr w:type="spellStart"/>
            <w:r w:rsidRPr="00ED523E">
              <w:rPr>
                <w:b w:val="0"/>
                <w:i/>
                <w:sz w:val="22"/>
                <w:szCs w:val="22"/>
              </w:rPr>
              <w:t>Alistipes</w:t>
            </w:r>
            <w:proofErr w:type="spellEnd"/>
            <w:r w:rsidRPr="00ED523E">
              <w:rPr>
                <w:b w:val="0"/>
                <w:i/>
                <w:sz w:val="22"/>
                <w:szCs w:val="22"/>
              </w:rPr>
              <w:t xml:space="preserve"> </w:t>
            </w:r>
            <w:proofErr w:type="spellStart"/>
            <w:r w:rsidRPr="00ED523E">
              <w:rPr>
                <w:b w:val="0"/>
                <w:i/>
                <w:sz w:val="22"/>
                <w:szCs w:val="22"/>
              </w:rPr>
              <w:t>onderdonkii</w:t>
            </w:r>
            <w:proofErr w:type="spellEnd"/>
          </w:p>
        </w:tc>
        <w:tc>
          <w:tcPr>
            <w:tcW w:w="5854" w:type="dxa"/>
            <w:tcBorders>
              <w:top w:val="nil"/>
              <w:left w:val="nil"/>
              <w:bottom w:val="nil"/>
            </w:tcBorders>
          </w:tcPr>
          <w:p w14:paraId="3EA3F746" w14:textId="77777777" w:rsidR="00ED523E" w:rsidRPr="00ED523E" w:rsidRDefault="00ED523E" w:rsidP="00ED523E">
            <w:pPr>
              <w:spacing w:line="240" w:lineRule="auto"/>
              <w:cnfStyle w:val="000000100000" w:firstRow="0" w:lastRow="0" w:firstColumn="0" w:lastColumn="0" w:oddVBand="0" w:evenVBand="0" w:oddHBand="1" w:evenHBand="0" w:firstRowFirstColumn="0" w:firstRowLastColumn="0" w:lastRowFirstColumn="0" w:lastRowLastColumn="0"/>
              <w:rPr>
                <w:sz w:val="22"/>
                <w:szCs w:val="22"/>
              </w:rPr>
            </w:pPr>
            <w:r w:rsidRPr="00ED523E">
              <w:rPr>
                <w:sz w:val="22"/>
                <w:szCs w:val="22"/>
              </w:rPr>
              <w:fldChar w:fldCharType="begin" w:fldLock="1"/>
            </w:r>
            <w:r w:rsidRPr="00ED523E">
              <w:rPr>
                <w:sz w:val="22"/>
                <w:szCs w:val="22"/>
              </w:rPr>
              <w:instrText>ADDIN CSL_CITATION {"citationItems":[{"id":"ITEM-1","itemData":{"DOI":"10.1016/J.CHOM.2018.06.005","ISSN":"1931-3128","abstract":"The acquisition and development of the infant microbiome are key to establishing a healthy host-microbiome symbiosis. The maternal microbial reservoir is thought to play a crucial role in this process. However, the source and transmission routes of the infant pioneering microbes are poorly understood. To address this, we longitudinally sampled the microbiome of 25 mother-infant pairs across multiple body sites from birth up to 4 months postpartum. Strain-level metagenomic profiling showed a rapid influx of microbes at birth followed by strong selection during the first few days of life. Maternal skin and vaginal strains colonize only transiently, and the infant continues to acquire microbes from distinct maternal sources after birth. Maternal gut strains proved more persistent in the infant gut and ecologically better adapted than those acquired from other sources. Together, these data describe the mother-to-infant microbiome transmission routes that are integral in the development of the infant microbiome.","author":[{"dropping-particle":"","family":"Ferretti","given":"Pamela","non-dropping-particle":"","parse-names":false,"suffix":""},{"dropping-particle":"","family":"Pasolli","given":"Edoardo","non-dropping-particle":"","parse-names":false,"suffix":""},{"dropping-particle":"","family":"Tett","given":"Adrian","non-dropping-particle":"","parse-names":false,"suffix":""},{"dropping-particle":"","family":"Asnicar","given":"Francesco","non-dropping-particle":"","parse-names":false,"suffix":""},{"dropping-particle":"","family":"Gorfer","given":"Valentina","non-dropping-particle":"","parse-names":false,"suffix":""},{"dropping-particle":"","family":"Fedi","given":"Sabina","non-dropping-particle":"","parse-names":false,"suffix":""},{"dropping-particle":"","family":"Armanini","given":"Federica","non-dropping-particle":"","parse-names":false,"suffix":""},{"dropping-particle":"","family":"Truong","given":"Duy Tin","non-dropping-particle":"","parse-names":false,"suffix":""},{"dropping-particle":"","family":"Manara","given":"Serena","non-dropping-particle":"","parse-names":false,"suffix":""},{"dropping-particle":"","family":"Zolfo","given":"Moreno","non-dropping-particle":"","parse-names":false,"suffix":""},{"dropping-particle":"","family":"Beghini","given":"Francesco","non-dropping-particle":"","parse-names":false,"suffix":""},{"dropping-particle":"","family":"Bertorelli","given":"Roberto","non-dropping-particle":"","parse-names":false,"suffix":""},{"dropping-particle":"","family":"Sanctis","given":"Veronica","non-dropping-particle":"De","parse-names":false,"suffix":""},{"dropping-particle":"","family":"Bariletti","given":"Ilaria","non-dropping-particle":"","parse-names":false,"suffix":""},{"dropping-particle":"","family":"Canto","given":"Rosarita","non-dropping-particle":"","parse-names":false,"suffix":""},{"dropping-particle":"","family":"Clementi","given":"Rosanna","non-dropping-particle":"","parse-names":false,"suffix":""},{"dropping-particle":"","family":"Cologna","given":"Marina","non-dropping-particle":"","parse-names":false,"suffix":""},{"dropping-particle":"","family":"Crifò","given":"Tiziana","non-dropping-particle":"","parse-names":false,"suffix":""},{"dropping-particle":"","family":"Cusumano","given":"Giuseppina","non-dropping-particle":"","parse-names":false,"suffix":""},{"dropping-particle":"","family":"Gottardi","given":"Stefania","non-dropping-particle":"","parse-names":false,"suffix":""},{"dropping-particle":"","family":"Innamorati","given":"Claudia","non-dropping-particle":"","parse-names":false,"suffix":""},{"dropping-particle":"","family":"Masè","given":"Caterina","non-dropping-particle":"","parse-names":false,"suffix":""},{"dropping-particle":"","family":"Postai","given":"Daniela","non-dropping-particle":"","parse-names":false,"suffix":""},{"dropping-particle":"","family":"Savoi","given":"Daniela","non-dropping-particle":"","parse-names":false,"suffix":""},{"dropping-particle":"","family":"Duranti","given":"Sabrina","non-dropping-particle":"","parse-names":false,"suffix":""},{"dropping-particle":"","family":"Lugli","given":"Gabriele Andrea","non-dropping-particle":"","parse-names":false,"suffix":""},{"dropping-particle":"","family":"Mancabelli","given":"Leonardo","non-dropping-particle":"","parse-names":false,"suffix":""},{"dropping-particle":"","family":"Turroni","given":"Francesca","non-dropping-particle":"","parse-names":false,"suffix":""},{"dropping-particle":"","family":"Ferrario","given":"Chiara","non-dropping-particle":"","parse-names":false,"suffix":""},{"dropping-particle":"","family":"Milani","given":"Christian","non-dropping-particle":"","parse-names":false,"suffix":""},{"dropping-particle":"","family":"Mangifesta","given":"Marta","non-dropping-particle":"","parse-names":false,"suffix":""},{"dropping-particle":"","family":"Anzalone","given":"Rosaria","non-dropping-particle":"","parse-names":false,"suffix":""},{"dropping-particle":"","family":"Viappiani","given":"Alice","non-dropping-particle":"","parse-names":false,"suffix":""},{"dropping-particle":"","family":"Yassour","given":"Moran","non-dropping-particle":"","parse-names":false,"suffix":""},{"dropping-particle":"","family":"Vlamakis","given":"Hera","non-dropping-particle":"","parse-names":false,"suffix":""},{"dropping-particle":"","family":"Xavier","given":"Ramnik","non-dropping-particle":"","parse-names":false,"suffix":""},{"dropping-particle":"","family":"Collado","given":"Carmen Maria","non-dropping-particle":"","parse-names":false,"suffix":""},{"dropping-particle":"","family":"Koren","given":"Omry","non-dropping-particle":"","parse-names":false,"suffix":""},{"dropping-particle":"","family":"Tateo","given":"Saverio","non-dropping-particle":"","parse-names":false,"suffix":""},{"dropping-particle":"","family":"Soffiati","given":"Massimo","non-dropping-particle":"","parse-names":false,"suffix":""},{"dropping-particle":"","family":"Pedrotti","given":"Anna","non-dropping-particle":"","parse-names":false,"suffix":""},{"dropping-particle":"","family":"Ventura","given":"Marco","non-dropping-particle":"","parse-names":false,"suffix":""},{"dropping-particle":"","family":"Huttenhower","given":"Curtis","non-dropping-particle":"","parse-names":false,"suffix":""},{"dropping-particle":"","family":"Bork","given":"Peer","non-dropping-particle":"","parse-names":false,"suffix":""},{"dropping-particle":"","family":"Segata","given":"Nicola","non-dropping-particle":"","parse-names":false,"suffix":""}],"container-title":"Cell Host &amp; Microbe","id":"ITEM-1","issue":"1","issued":{"date-parts":[["2018","7","11"]]},"page":"133-145.e5","publisher":"Cell Press","title":"Mother-to-Infant Microbial Transmission from Different Body Sites Shapes the Developing Infant Gut Microbiome","type":"article-journal","volume":"24"},"uris":["http://www.mendeley.com/documents/?uuid=cf1393af-888c-3e6d-9bad-ede616dbbf57"]}],"mendeley":{"formattedCitation":"(Ferretti et al. 2018)","plainTextFormattedCitation":"(Ferretti et al. 2018)","previouslyFormattedCitation":"(Ferretti et al. 2018)"},"properties":{"noteIndex":0},"schema":"https://github.com/citation-style-language/schema/raw/master/csl-citation.json"}</w:instrText>
            </w:r>
            <w:r w:rsidRPr="00ED523E">
              <w:rPr>
                <w:sz w:val="22"/>
                <w:szCs w:val="22"/>
              </w:rPr>
              <w:fldChar w:fldCharType="separate"/>
            </w:r>
            <w:r w:rsidRPr="00ED523E">
              <w:rPr>
                <w:noProof/>
                <w:sz w:val="22"/>
                <w:szCs w:val="22"/>
              </w:rPr>
              <w:t>(Ferretti et al. 2018)</w:t>
            </w:r>
            <w:r w:rsidRPr="00ED523E">
              <w:rPr>
                <w:sz w:val="22"/>
                <w:szCs w:val="22"/>
              </w:rPr>
              <w:fldChar w:fldCharType="end"/>
            </w:r>
          </w:p>
        </w:tc>
      </w:tr>
      <w:tr w:rsidR="00ED523E" w:rsidRPr="0015001C" w14:paraId="66E0099F" w14:textId="77777777" w:rsidTr="00ED523E">
        <w:trPr>
          <w:trHeight w:val="170"/>
        </w:trPr>
        <w:tc>
          <w:tcPr>
            <w:cnfStyle w:val="001000000000" w:firstRow="0" w:lastRow="0" w:firstColumn="1" w:lastColumn="0" w:oddVBand="0" w:evenVBand="0" w:oddHBand="0" w:evenHBand="0" w:firstRowFirstColumn="0" w:firstRowLastColumn="0" w:lastRowFirstColumn="0" w:lastRowLastColumn="0"/>
            <w:tcW w:w="3786" w:type="dxa"/>
            <w:tcBorders>
              <w:top w:val="nil"/>
              <w:bottom w:val="nil"/>
              <w:right w:val="nil"/>
            </w:tcBorders>
            <w:noWrap/>
            <w:hideMark/>
          </w:tcPr>
          <w:p w14:paraId="6E46163A" w14:textId="77777777" w:rsidR="00ED523E" w:rsidRPr="00ED523E" w:rsidRDefault="00ED523E" w:rsidP="00ED523E">
            <w:pPr>
              <w:spacing w:line="240" w:lineRule="auto"/>
              <w:rPr>
                <w:b w:val="0"/>
                <w:i/>
                <w:sz w:val="22"/>
                <w:szCs w:val="22"/>
              </w:rPr>
            </w:pPr>
            <w:proofErr w:type="spellStart"/>
            <w:r w:rsidRPr="00ED523E">
              <w:rPr>
                <w:b w:val="0"/>
                <w:i/>
                <w:sz w:val="22"/>
                <w:szCs w:val="22"/>
              </w:rPr>
              <w:t>Alistipes</w:t>
            </w:r>
            <w:proofErr w:type="spellEnd"/>
            <w:r w:rsidRPr="00ED523E">
              <w:rPr>
                <w:b w:val="0"/>
                <w:i/>
                <w:sz w:val="22"/>
                <w:szCs w:val="22"/>
              </w:rPr>
              <w:t xml:space="preserve"> </w:t>
            </w:r>
            <w:proofErr w:type="spellStart"/>
            <w:r w:rsidRPr="00ED523E">
              <w:rPr>
                <w:b w:val="0"/>
                <w:i/>
                <w:sz w:val="22"/>
                <w:szCs w:val="22"/>
              </w:rPr>
              <w:t>putredinis</w:t>
            </w:r>
            <w:proofErr w:type="spellEnd"/>
          </w:p>
        </w:tc>
        <w:tc>
          <w:tcPr>
            <w:tcW w:w="5854" w:type="dxa"/>
            <w:tcBorders>
              <w:top w:val="nil"/>
              <w:left w:val="nil"/>
              <w:bottom w:val="nil"/>
            </w:tcBorders>
          </w:tcPr>
          <w:p w14:paraId="11CFAB01" w14:textId="77777777" w:rsidR="00ED523E" w:rsidRPr="00ED523E" w:rsidRDefault="00ED523E" w:rsidP="00ED523E">
            <w:pPr>
              <w:spacing w:line="240" w:lineRule="auto"/>
              <w:cnfStyle w:val="000000000000" w:firstRow="0" w:lastRow="0" w:firstColumn="0" w:lastColumn="0" w:oddVBand="0" w:evenVBand="0" w:oddHBand="0" w:evenHBand="0" w:firstRowFirstColumn="0" w:firstRowLastColumn="0" w:lastRowFirstColumn="0" w:lastRowLastColumn="0"/>
              <w:rPr>
                <w:sz w:val="22"/>
                <w:szCs w:val="22"/>
              </w:rPr>
            </w:pPr>
            <w:r w:rsidRPr="00ED523E">
              <w:rPr>
                <w:sz w:val="22"/>
                <w:szCs w:val="22"/>
              </w:rPr>
              <w:fldChar w:fldCharType="begin" w:fldLock="1"/>
            </w:r>
            <w:r w:rsidRPr="00ED523E">
              <w:rPr>
                <w:sz w:val="22"/>
                <w:szCs w:val="22"/>
              </w:rPr>
              <w:instrText>ADDIN CSL_CITATION {"citationItems":[{"id":"ITEM-1","itemData":{"DOI":"10.1101/gr.201863.115","ISSN":"1549-5469","PMID":"27803195","abstract":"We present the Metagenomic Intra-species Diversity Analysis System (MIDAS), which is an integrated computational pipeline for quantifying bacterial species abundance and strain-level genomic variation, including gene content and single-nucleotide polymorphisms (SNPs), from shotgun metagenomes. Our method leverages a database of more than 30,000 bacterial reference genomes that we clustered into species groups. These cover the majority of abundant species in the human microbiome but only a small proportion of microbes in other environments, including soil and seawater. We applied MIDAS to stool metagenomes from 98 Swedish mothers and their infants over one year and used rare SNPs to track strains between hosts. Using this approach, we found that although species compositions of mothers and infants converged over time, strain-level similarity diverged. Specifically, early colonizing bacteria were often transmitted from an infant's mother, while late colonizing bacteria were often transmitted from other sources in the environment and were enriched for spore-formation genes. We also applied MIDAS to 198 globally distributed marine metagenomes and used gene content to show that many prevalent bacterial species have population structure that correlates with geographic location. Strain-level genetic variants present in metagenomes clearly reveal extensive structure and dynamics that are obscured when data are analyzed at a coarser taxonomic resolution.","author":[{"dropping-particle":"","family":"Nayfach","given":"Stephen","non-dropping-particle":"","parse-names":false,"suffix":""},{"dropping-particle":"","family":"Rodriguez-Mueller","given":"Beltran","non-dropping-particle":"","parse-names":false,"suffix":""},{"dropping-particle":"","family":"Garud","given":"Nandita","non-dropping-particle":"","parse-names":false,"suffix":""},{"dropping-particle":"","family":"Pollard","given":"Katherine S","non-dropping-particle":"","parse-names":false,"suffix":""}],"container-title":"Genome research","id":"ITEM-1","issue":"11","issued":{"date-parts":[["2016","11","18"]]},"page":"1612-1625","publisher":"Cold Spring Harbor Laboratory Press","title":"An integrated metagenomics pipeline for strain profiling reveals novel patterns of bacterial transmission and biogeography.","type":"article-journal","volume":"26"},"uris":["http://www.mendeley.com/documents/?uuid=4c3281a1-15ac-3a39-84e9-e03927b4959d"]},{"id":"ITEM-2","itemData":{"DOI":"10.1016/J.CHOM.2018.06.005","ISSN":"1931-3128","abstract":"The acquisition and development of the infant microbiome are key to establishing a healthy host-microbiome symbiosis. The maternal microbial reservoir is thought to play a crucial role in this process. However, the source and transmission routes of the infant pioneering microbes are poorly understood. To address this, we longitudinally sampled the microbiome of 25 mother-infant pairs across multiple body sites from birth up to 4 months postpartum. Strain-level metagenomic profiling showed a rapid influx of microbes at birth followed by strong selection during the first few days of life. Maternal skin and vaginal strains colonize only transiently, and the infant continues to acquire microbes from distinct maternal sources after birth. Maternal gut strains proved more persistent in the infant gut and ecologically better adapted than those acquired from other sources. Together, these data describe the mother-to-infant microbiome transmission routes that are integral in the development of the infant microbiome.","author":[{"dropping-particle":"","family":"Ferretti","given":"Pamela","non-dropping-particle":"","parse-names":false,"suffix":""},{"dropping-particle":"","family":"Pasolli","given":"Edoardo","non-dropping-particle":"","parse-names":false,"suffix":""},{"dropping-particle":"","family":"Tett","given":"Adrian","non-dropping-particle":"","parse-names":false,"suffix":""},{"dropping-particle":"","family":"Asnicar","given":"Francesco","non-dropping-particle":"","parse-names":false,"suffix":""},{"dropping-particle":"","family":"Gorfer","given":"Valentina","non-dropping-particle":"","parse-names":false,"suffix":""},{"dropping-particle":"","family":"Fedi","given":"Sabina","non-dropping-particle":"","parse-names":false,"suffix":""},{"dropping-particle":"","family":"Armanini","given":"Federica","non-dropping-particle":"","parse-names":false,"suffix":""},{"dropping-particle":"","family":"Truong","given":"Duy Tin","non-dropping-particle":"","parse-names":false,"suffix":""},{"dropping-particle":"","family":"Manara","given":"Serena","non-dropping-particle":"","parse-names":false,"suffix":""},{"dropping-particle":"","family":"Zolfo","given":"Moreno","non-dropping-particle":"","parse-names":false,"suffix":""},{"dropping-particle":"","family":"Beghini","given":"Francesco","non-dropping-particle":"","parse-names":false,"suffix":""},{"dropping-particle":"","family":"Bertorelli","given":"Roberto","non-dropping-particle":"","parse-names":false,"suffix":""},{"dropping-particle":"","family":"Sanctis","given":"Veronica","non-dropping-particle":"De","parse-names":false,"suffix":""},{"dropping-particle":"","family":"Bariletti","given":"Ilaria","non-dropping-particle":"","parse-names":false,"suffix":""},{"dropping-particle":"","family":"Canto","given":"Rosarita","non-dropping-particle":"","parse-names":false,"suffix":""},{"dropping-particle":"","family":"Clementi","given":"Rosanna","non-dropping-particle":"","parse-names":false,"suffix":""},{"dropping-particle":"","family":"Cologna","given":"Marina","non-dropping-particle":"","parse-names":false,"suffix":""},{"dropping-particle":"","family":"Crifò","given":"Tiziana","non-dropping-particle":"","parse-names":false,"suffix":""},{"dropping-particle":"","family":"Cusumano","given":"Giuseppina","non-dropping-particle":"","parse-names":false,"suffix":""},{"dropping-particle":"","family":"Gottardi","given":"Stefania","non-dropping-particle":"","parse-names":false,"suffix":""},{"dropping-particle":"","family":"Innamorati","given":"Claudia","non-dropping-particle":"","parse-names":false,"suffix":""},{"dropping-particle":"","family":"Masè","given":"Caterina","non-dropping-particle":"","parse-names":false,"suffix":""},{"dropping-particle":"","family":"Postai","given":"Daniela","non-dropping-particle":"","parse-names":false,"suffix":""},{"dropping-particle":"","family":"Savoi","given":"Daniela","non-dropping-particle":"","parse-names":false,"suffix":""},{"dropping-particle":"","family":"Duranti","given":"Sabrina","non-dropping-particle":"","parse-names":false,"suffix":""},{"dropping-particle":"","family":"Lugli","given":"Gabriele Andrea","non-dropping-particle":"","parse-names":false,"suffix":""},{"dropping-particle":"","family":"Mancabelli","given":"Leonardo","non-dropping-particle":"","parse-names":false,"suffix":""},{"dropping-particle":"","family":"Turroni","given":"Francesca","non-dropping-particle":"","parse-names":false,"suffix":""},{"dropping-particle":"","family":"Ferrario","given":"Chiara","non-dropping-particle":"","parse-names":false,"suffix":""},{"dropping-particle":"","family":"Milani","given":"Christian","non-dropping-particle":"","parse-names":false,"suffix":""},{"dropping-particle":"","family":"Mangifesta","given":"Marta","non-dropping-particle":"","parse-names":false,"suffix":""},{"dropping-particle":"","family":"Anzalone","given":"Rosaria","non-dropping-particle":"","parse-names":false,"suffix":""},{"dropping-particle":"","family":"Viappiani","given":"Alice","non-dropping-particle":"","parse-names":false,"suffix":""},{"dropping-particle":"","family":"Yassour","given":"Moran","non-dropping-particle":"","parse-names":false,"suffix":""},{"dropping-particle":"","family":"Vlamakis","given":"Hera","non-dropping-particle":"","parse-names":false,"suffix":""},{"dropping-particle":"","family":"Xavier","given":"Ramnik","non-dropping-particle":"","parse-names":false,"suffix":""},{"dropping-particle":"","family":"Collado","given":"Carmen Maria","non-dropping-particle":"","parse-names":false,"suffix":""},{"dropping-particle":"","family":"Koren","given":"Omry","non-dropping-particle":"","parse-names":false,"suffix":""},{"dropping-particle":"","family":"Tateo","given":"Saverio","non-dropping-particle":"","parse-names":false,"suffix":""},{"dropping-particle":"","family":"Soffiati","given":"Massimo","non-dropping-particle":"","parse-names":false,"suffix":""},{"dropping-particle":"","family":"Pedrotti","given":"Anna","non-dropping-particle":"","parse-names":false,"suffix":""},{"dropping-particle":"","family":"Ventura","given":"Marco","non-dropping-particle":"","parse-names":false,"suffix":""},{"dropping-particle":"","family":"Huttenhower","given":"Curtis","non-dropping-particle":"","parse-names":false,"suffix":""},{"dropping-particle":"","family":"Bork","given":"Peer","non-dropping-particle":"","parse-names":false,"suffix":""},{"dropping-particle":"","family":"Segata","given":"Nicola","non-dropping-particle":"","parse-names":false,"suffix":""}],"container-title":"Cell Host &amp; Microbe","id":"ITEM-2","issue":"1","issued":{"date-parts":[["2018","7","11"]]},"page":"133-145.e5","publisher":"Cell Press","title":"Mother-to-Infant Microbial Transmission from Different Body Sites Shapes the Developing Infant Gut Microbiome","type":"article-journal","volume":"24"},"uris":["http://www.mendeley.com/documents/?uuid=cf1393af-888c-3e6d-9bad-ede616dbbf57"]}],"mendeley":{"formattedCitation":"(Nayfach et al. 2016; Ferretti et al. 2018)","plainTextFormattedCitation":"(Nayfach et al. 2016; Ferretti et al. 2018)","previouslyFormattedCitation":"(Nayfach et al. 2016; Ferretti et al. 2018)"},"properties":{"noteIndex":0},"schema":"https://github.com/citation-style-language/schema/raw/master/csl-citation.json"}</w:instrText>
            </w:r>
            <w:r w:rsidRPr="00ED523E">
              <w:rPr>
                <w:sz w:val="22"/>
                <w:szCs w:val="22"/>
              </w:rPr>
              <w:fldChar w:fldCharType="separate"/>
            </w:r>
            <w:r w:rsidRPr="00ED523E">
              <w:rPr>
                <w:noProof/>
                <w:sz w:val="22"/>
                <w:szCs w:val="22"/>
              </w:rPr>
              <w:t>(Nayfach et al. 2016; Ferretti et al. 2018)</w:t>
            </w:r>
            <w:r w:rsidRPr="00ED523E">
              <w:rPr>
                <w:sz w:val="22"/>
                <w:szCs w:val="22"/>
              </w:rPr>
              <w:fldChar w:fldCharType="end"/>
            </w:r>
          </w:p>
        </w:tc>
      </w:tr>
      <w:tr w:rsidR="00ED523E" w:rsidRPr="0015001C" w14:paraId="62F03D38" w14:textId="77777777" w:rsidTr="00ED523E">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786" w:type="dxa"/>
            <w:tcBorders>
              <w:top w:val="nil"/>
              <w:bottom w:val="nil"/>
              <w:right w:val="nil"/>
            </w:tcBorders>
            <w:noWrap/>
            <w:hideMark/>
          </w:tcPr>
          <w:p w14:paraId="3BDE04CF" w14:textId="77777777" w:rsidR="00ED523E" w:rsidRPr="00ED523E" w:rsidRDefault="00ED523E" w:rsidP="00ED523E">
            <w:pPr>
              <w:spacing w:line="240" w:lineRule="auto"/>
              <w:rPr>
                <w:b w:val="0"/>
                <w:i/>
                <w:sz w:val="22"/>
                <w:szCs w:val="22"/>
              </w:rPr>
            </w:pPr>
            <w:proofErr w:type="spellStart"/>
            <w:r w:rsidRPr="00ED523E">
              <w:rPr>
                <w:b w:val="0"/>
                <w:i/>
                <w:sz w:val="22"/>
                <w:szCs w:val="22"/>
              </w:rPr>
              <w:t>Alistipes</w:t>
            </w:r>
            <w:proofErr w:type="spellEnd"/>
            <w:r w:rsidRPr="00ED523E">
              <w:rPr>
                <w:b w:val="0"/>
                <w:i/>
                <w:sz w:val="22"/>
                <w:szCs w:val="22"/>
              </w:rPr>
              <w:t xml:space="preserve"> </w:t>
            </w:r>
            <w:proofErr w:type="spellStart"/>
            <w:r w:rsidRPr="00ED523E">
              <w:rPr>
                <w:b w:val="0"/>
                <w:i/>
                <w:sz w:val="22"/>
                <w:szCs w:val="22"/>
              </w:rPr>
              <w:t>senegalensis</w:t>
            </w:r>
            <w:proofErr w:type="spellEnd"/>
          </w:p>
        </w:tc>
        <w:tc>
          <w:tcPr>
            <w:tcW w:w="5854" w:type="dxa"/>
            <w:tcBorders>
              <w:top w:val="nil"/>
              <w:left w:val="nil"/>
              <w:bottom w:val="nil"/>
            </w:tcBorders>
          </w:tcPr>
          <w:p w14:paraId="4F6B5031" w14:textId="77777777" w:rsidR="00ED523E" w:rsidRPr="00ED523E" w:rsidRDefault="00ED523E" w:rsidP="00ED523E">
            <w:pPr>
              <w:spacing w:line="240" w:lineRule="auto"/>
              <w:cnfStyle w:val="000000100000" w:firstRow="0" w:lastRow="0" w:firstColumn="0" w:lastColumn="0" w:oddVBand="0" w:evenVBand="0" w:oddHBand="1" w:evenHBand="0" w:firstRowFirstColumn="0" w:firstRowLastColumn="0" w:lastRowFirstColumn="0" w:lastRowLastColumn="0"/>
              <w:rPr>
                <w:sz w:val="22"/>
                <w:szCs w:val="22"/>
              </w:rPr>
            </w:pPr>
            <w:r w:rsidRPr="00ED523E">
              <w:rPr>
                <w:sz w:val="22"/>
                <w:szCs w:val="22"/>
              </w:rPr>
              <w:fldChar w:fldCharType="begin" w:fldLock="1"/>
            </w:r>
            <w:r w:rsidRPr="00ED523E">
              <w:rPr>
                <w:sz w:val="22"/>
                <w:szCs w:val="22"/>
              </w:rPr>
              <w:instrText>ADDIN CSL_CITATION {"citationItems":[{"id":"ITEM-1","itemData":{"DOI":"10.1016/J.CHOM.2018.06.005","ISSN":"1931-3128","abstract":"The acquisition and development of the infant microbiome are key to establishing a healthy host-microbiome symbiosis. The maternal microbial reservoir is thought to play a crucial role in this process. However, the source and transmission routes of the infant pioneering microbes are poorly understood. To address this, we longitudinally sampled the microbiome of 25 mother-infant pairs across multiple body sites from birth up to 4 months postpartum. Strain-level metagenomic profiling showed a rapid influx of microbes at birth followed by strong selection during the first few days of life. Maternal skin and vaginal strains colonize only transiently, and the infant continues to acquire microbes from distinct maternal sources after birth. Maternal gut strains proved more persistent in the infant gut and ecologically better adapted than those acquired from other sources. Together, these data describe the mother-to-infant microbiome transmission routes that are integral in the development of the infant microbiome.","author":[{"dropping-particle":"","family":"Ferretti","given":"Pamela","non-dropping-particle":"","parse-names":false,"suffix":""},{"dropping-particle":"","family":"Pasolli","given":"Edoardo","non-dropping-particle":"","parse-names":false,"suffix":""},{"dropping-particle":"","family":"Tett","given":"Adrian","non-dropping-particle":"","parse-names":false,"suffix":""},{"dropping-particle":"","family":"Asnicar","given":"Francesco","non-dropping-particle":"","parse-names":false,"suffix":""},{"dropping-particle":"","family":"Gorfer","given":"Valentina","non-dropping-particle":"","parse-names":false,"suffix":""},{"dropping-particle":"","family":"Fedi","given":"Sabina","non-dropping-particle":"","parse-names":false,"suffix":""},{"dropping-particle":"","family":"Armanini","given":"Federica","non-dropping-particle":"","parse-names":false,"suffix":""},{"dropping-particle":"","family":"Truong","given":"Duy Tin","non-dropping-particle":"","parse-names":false,"suffix":""},{"dropping-particle":"","family":"Manara","given":"Serena","non-dropping-particle":"","parse-names":false,"suffix":""},{"dropping-particle":"","family":"Zolfo","given":"Moreno","non-dropping-particle":"","parse-names":false,"suffix":""},{"dropping-particle":"","family":"Beghini","given":"Francesco","non-dropping-particle":"","parse-names":false,"suffix":""},{"dropping-particle":"","family":"Bertorelli","given":"Roberto","non-dropping-particle":"","parse-names":false,"suffix":""},{"dropping-particle":"","family":"Sanctis","given":"Veronica","non-dropping-particle":"De","parse-names":false,"suffix":""},{"dropping-particle":"","family":"Bariletti","given":"Ilaria","non-dropping-particle":"","parse-names":false,"suffix":""},{"dropping-particle":"","family":"Canto","given":"Rosarita","non-dropping-particle":"","parse-names":false,"suffix":""},{"dropping-particle":"","family":"Clementi","given":"Rosanna","non-dropping-particle":"","parse-names":false,"suffix":""},{"dropping-particle":"","family":"Cologna","given":"Marina","non-dropping-particle":"","parse-names":false,"suffix":""},{"dropping-particle":"","family":"Crifò","given":"Tiziana","non-dropping-particle":"","parse-names":false,"suffix":""},{"dropping-particle":"","family":"Cusumano","given":"Giuseppina","non-dropping-particle":"","parse-names":false,"suffix":""},{"dropping-particle":"","family":"Gottardi","given":"Stefania","non-dropping-particle":"","parse-names":false,"suffix":""},{"dropping-particle":"","family":"Innamorati","given":"Claudia","non-dropping-particle":"","parse-names":false,"suffix":""},{"dropping-particle":"","family":"Masè","given":"Caterina","non-dropping-particle":"","parse-names":false,"suffix":""},{"dropping-particle":"","family":"Postai","given":"Daniela","non-dropping-particle":"","parse-names":false,"suffix":""},{"dropping-particle":"","family":"Savoi","given":"Daniela","non-dropping-particle":"","parse-names":false,"suffix":""},{"dropping-particle":"","family":"Duranti","given":"Sabrina","non-dropping-particle":"","parse-names":false,"suffix":""},{"dropping-particle":"","family":"Lugli","given":"Gabriele Andrea","non-dropping-particle":"","parse-names":false,"suffix":""},{"dropping-particle":"","family":"Mancabelli","given":"Leonardo","non-dropping-particle":"","parse-names":false,"suffix":""},{"dropping-particle":"","family":"Turroni","given":"Francesca","non-dropping-particle":"","parse-names":false,"suffix":""},{"dropping-particle":"","family":"Ferrario","given":"Chiara","non-dropping-particle":"","parse-names":false,"suffix":""},{"dropping-particle":"","family":"Milani","given":"Christian","non-dropping-particle":"","parse-names":false,"suffix":""},{"dropping-particle":"","family":"Mangifesta","given":"Marta","non-dropping-particle":"","parse-names":false,"suffix":""},{"dropping-particle":"","family":"Anzalone","given":"Rosaria","non-dropping-particle":"","parse-names":false,"suffix":""},{"dropping-particle":"","family":"Viappiani","given":"Alice","non-dropping-particle":"","parse-names":false,"suffix":""},{"dropping-particle":"","family":"Yassour","given":"Moran","non-dropping-particle":"","parse-names":false,"suffix":""},{"dropping-particle":"","family":"Vlamakis","given":"Hera","non-dropping-particle":"","parse-names":false,"suffix":""},{"dropping-particle":"","family":"Xavier","given":"Ramnik","non-dropping-particle":"","parse-names":false,"suffix":""},{"dropping-particle":"","family":"Collado","given":"Carmen Maria","non-dropping-particle":"","parse-names":false,"suffix":""},{"dropping-particle":"","family":"Koren","given":"Omry","non-dropping-particle":"","parse-names":false,"suffix":""},{"dropping-particle":"","family":"Tateo","given":"Saverio","non-dropping-particle":"","parse-names":false,"suffix":""},{"dropping-particle":"","family":"Soffiati","given":"Massimo","non-dropping-particle":"","parse-names":false,"suffix":""},{"dropping-particle":"","family":"Pedrotti","given":"Anna","non-dropping-particle":"","parse-names":false,"suffix":""},{"dropping-particle":"","family":"Ventura","given":"Marco","non-dropping-particle":"","parse-names":false,"suffix":""},{"dropping-particle":"","family":"Huttenhower","given":"Curtis","non-dropping-particle":"","parse-names":false,"suffix":""},{"dropping-particle":"","family":"Bork","given":"Peer","non-dropping-particle":"","parse-names":false,"suffix":""},{"dropping-particle":"","family":"Segata","given":"Nicola","non-dropping-particle":"","parse-names":false,"suffix":""}],"container-title":"Cell Host &amp; Microbe","id":"ITEM-1","issue":"1","issued":{"date-parts":[["2018","7","11"]]},"page":"133-145.e5","publisher":"Cell Press","title":"Mother-to-Infant Microbial Transmission from Different Body Sites Shapes the Developing Infant Gut Microbiome","type":"article-journal","volume":"24"},"uris":["http://www.mendeley.com/documents/?uuid=cf1393af-888c-3e6d-9bad-ede616dbbf57"]}],"mendeley":{"formattedCitation":"(Ferretti et al. 2018)","plainTextFormattedCitation":"(Ferretti et al. 2018)","previouslyFormattedCitation":"(Ferretti et al. 2018)"},"properties":{"noteIndex":0},"schema":"https://github.com/citation-style-language/schema/raw/master/csl-citation.json"}</w:instrText>
            </w:r>
            <w:r w:rsidRPr="00ED523E">
              <w:rPr>
                <w:sz w:val="22"/>
                <w:szCs w:val="22"/>
              </w:rPr>
              <w:fldChar w:fldCharType="separate"/>
            </w:r>
            <w:r w:rsidRPr="00ED523E">
              <w:rPr>
                <w:noProof/>
                <w:sz w:val="22"/>
                <w:szCs w:val="22"/>
              </w:rPr>
              <w:t>(Ferretti et al. 2018)</w:t>
            </w:r>
            <w:r w:rsidRPr="00ED523E">
              <w:rPr>
                <w:sz w:val="22"/>
                <w:szCs w:val="22"/>
              </w:rPr>
              <w:fldChar w:fldCharType="end"/>
            </w:r>
          </w:p>
        </w:tc>
      </w:tr>
      <w:tr w:rsidR="00ED523E" w:rsidRPr="0015001C" w14:paraId="7FBC27D6" w14:textId="77777777" w:rsidTr="00ED523E">
        <w:trPr>
          <w:trHeight w:val="170"/>
        </w:trPr>
        <w:tc>
          <w:tcPr>
            <w:cnfStyle w:val="001000000000" w:firstRow="0" w:lastRow="0" w:firstColumn="1" w:lastColumn="0" w:oddVBand="0" w:evenVBand="0" w:oddHBand="0" w:evenHBand="0" w:firstRowFirstColumn="0" w:firstRowLastColumn="0" w:lastRowFirstColumn="0" w:lastRowLastColumn="0"/>
            <w:tcW w:w="3786" w:type="dxa"/>
            <w:tcBorders>
              <w:top w:val="nil"/>
              <w:bottom w:val="nil"/>
              <w:right w:val="nil"/>
            </w:tcBorders>
            <w:noWrap/>
            <w:hideMark/>
          </w:tcPr>
          <w:p w14:paraId="356969E2" w14:textId="77777777" w:rsidR="00ED523E" w:rsidRPr="00ED523E" w:rsidRDefault="00ED523E" w:rsidP="00ED523E">
            <w:pPr>
              <w:spacing w:line="240" w:lineRule="auto"/>
              <w:rPr>
                <w:b w:val="0"/>
                <w:i/>
                <w:sz w:val="22"/>
                <w:szCs w:val="22"/>
              </w:rPr>
            </w:pPr>
            <w:proofErr w:type="spellStart"/>
            <w:r w:rsidRPr="00ED523E">
              <w:rPr>
                <w:b w:val="0"/>
                <w:i/>
                <w:sz w:val="22"/>
                <w:szCs w:val="22"/>
              </w:rPr>
              <w:t>Alistipes</w:t>
            </w:r>
            <w:proofErr w:type="spellEnd"/>
            <w:r w:rsidRPr="00ED523E">
              <w:rPr>
                <w:b w:val="0"/>
                <w:i/>
                <w:sz w:val="22"/>
                <w:szCs w:val="22"/>
              </w:rPr>
              <w:t xml:space="preserve"> </w:t>
            </w:r>
            <w:proofErr w:type="spellStart"/>
            <w:r w:rsidRPr="00ED523E">
              <w:rPr>
                <w:b w:val="0"/>
                <w:i/>
                <w:sz w:val="22"/>
                <w:szCs w:val="22"/>
              </w:rPr>
              <w:t>shahii</w:t>
            </w:r>
            <w:proofErr w:type="spellEnd"/>
          </w:p>
        </w:tc>
        <w:tc>
          <w:tcPr>
            <w:tcW w:w="5854" w:type="dxa"/>
            <w:tcBorders>
              <w:top w:val="nil"/>
              <w:left w:val="nil"/>
              <w:bottom w:val="nil"/>
            </w:tcBorders>
          </w:tcPr>
          <w:p w14:paraId="280FC318" w14:textId="77777777" w:rsidR="00ED523E" w:rsidRPr="00ED523E" w:rsidRDefault="00ED523E" w:rsidP="00ED523E">
            <w:pPr>
              <w:spacing w:line="240" w:lineRule="auto"/>
              <w:cnfStyle w:val="000000000000" w:firstRow="0" w:lastRow="0" w:firstColumn="0" w:lastColumn="0" w:oddVBand="0" w:evenVBand="0" w:oddHBand="0" w:evenHBand="0" w:firstRowFirstColumn="0" w:firstRowLastColumn="0" w:lastRowFirstColumn="0" w:lastRowLastColumn="0"/>
              <w:rPr>
                <w:sz w:val="22"/>
                <w:szCs w:val="22"/>
              </w:rPr>
            </w:pPr>
            <w:r w:rsidRPr="00ED523E">
              <w:rPr>
                <w:sz w:val="22"/>
                <w:szCs w:val="22"/>
              </w:rPr>
              <w:fldChar w:fldCharType="begin" w:fldLock="1"/>
            </w:r>
            <w:r w:rsidRPr="00ED523E">
              <w:rPr>
                <w:sz w:val="22"/>
                <w:szCs w:val="22"/>
              </w:rPr>
              <w:instrText>ADDIN CSL_CITATION {"citationItems":[{"id":"ITEM-1","itemData":{"DOI":"10.1101/gr.233940.117","ISBN":"9789801239314","ISSN":"1088-9051","PMID":"29496731","author":[{"dropping-particle":"","family":"Korpela","given":"Katri","non-dropping-particle":"","parse-names":false,"suffix":""},{"dropping-particle":"","family":"Costea","given":"Paul","non-dropping-particle":"","parse-names":false,"suffix":""},{"dropping-particle":"","family":"Pedro Coelho","given":"Luis","non-dropping-particle":"","parse-names":false,"suffix":""},{"dropping-particle":"","family":"Kandels-Lewis","given":"Stefanie","non-dropping-particle":"","parse-names":false,"suffix":""},{"dropping-particle":"","family":"Boomsma","given":"Dorret I","non-dropping-particle":"","parse-names":false,"suffix":""},{"dropping-particle":"","family":"Segata","given":"Nicola","non-dropping-particle":"","parse-names":false,"suffix":""},{"dropping-particle":"","family":"Bork","given":"Peer","non-dropping-particle":"","parse-names":false,"suffix":""}],"id":"ITEM-1","issued":{"date-parts":[["2018"]]},"page":"561-568","title":"Selective maternal seeding and environment shape the human gut microbiome Running title: Maternal seeding of the human gut microbiome","type":"article-journal"},"uris":["http://www.mendeley.com/documents/?uuid=427dd8d4-0669-38a3-98a3-19563dbbe669"]},{"id":"ITEM-2","itemData":{"DOI":"10.1016/J.CHOM.2018.06.005","ISSN":"1931-3128","abstract":"The acquisition and development of the infant microbiome are key to establishing a healthy host-microbiome symbiosis. The maternal microbial reservoir is thought to play a crucial role in this process. However, the source and transmission routes of the infant pioneering microbes are poorly understood. To address this, we longitudinally sampled the microbiome of 25 mother-infant pairs across multiple body sites from birth up to 4 months postpartum. Strain-level metagenomic profiling showed a rapid influx of microbes at birth followed by strong selection during the first few days of life. Maternal skin and vaginal strains colonize only transiently, and the infant continues to acquire microbes from distinct maternal sources after birth. Maternal gut strains proved more persistent in the infant gut and ecologically better adapted than those acquired from other sources. Together, these data describe the mother-to-infant microbiome transmission routes that are integral in the development of the infant microbiome.","author":[{"dropping-particle":"","family":"Ferretti","given":"Pamela","non-dropping-particle":"","parse-names":false,"suffix":""},{"dropping-particle":"","family":"Pasolli","given":"Edoardo","non-dropping-particle":"","parse-names":false,"suffix":""},{"dropping-particle":"","family":"Tett","given":"Adrian","non-dropping-particle":"","parse-names":false,"suffix":""},{"dropping-particle":"","family":"Asnicar","given":"Francesco","non-dropping-particle":"","parse-names":false,"suffix":""},{"dropping-particle":"","family":"Gorfer","given":"Valentina","non-dropping-particle":"","parse-names":false,"suffix":""},{"dropping-particle":"","family":"Fedi","given":"Sabina","non-dropping-particle":"","parse-names":false,"suffix":""},{"dropping-particle":"","family":"Armanini","given":"Federica","non-dropping-particle":"","parse-names":false,"suffix":""},{"dropping-particle":"","family":"Truong","given":"Duy Tin","non-dropping-particle":"","parse-names":false,"suffix":""},{"dropping-particle":"","family":"Manara","given":"Serena","non-dropping-particle":"","parse-names":false,"suffix":""},{"dropping-particle":"","family":"Zolfo","given":"Moreno","non-dropping-particle":"","parse-names":false,"suffix":""},{"dropping-particle":"","family":"Beghini","given":"Francesco","non-dropping-particle":"","parse-names":false,"suffix":""},{"dropping-particle":"","family":"Bertorelli","given":"Roberto","non-dropping-particle":"","parse-names":false,"suffix":""},{"dropping-particle":"","family":"Sanctis","given":"Veronica","non-dropping-particle":"De","parse-names":false,"suffix":""},{"dropping-particle":"","family":"Bariletti","given":"Ilaria","non-dropping-particle":"","parse-names":false,"suffix":""},{"dropping-particle":"","family":"Canto","given":"Rosarita","non-dropping-particle":"","parse-names":false,"suffix":""},{"dropping-particle":"","family":"Clementi","given":"Rosanna","non-dropping-particle":"","parse-names":false,"suffix":""},{"dropping-particle":"","family":"Cologna","given":"Marina","non-dropping-particle":"","parse-names":false,"suffix":""},{"dropping-particle":"","family":"Crifò","given":"Tiziana","non-dropping-particle":"","parse-names":false,"suffix":""},{"dropping-particle":"","family":"Cusumano","given":"Giuseppina","non-dropping-particle":"","parse-names":false,"suffix":""},{"dropping-particle":"","family":"Gottardi","given":"Stefania","non-dropping-particle":"","parse-names":false,"suffix":""},{"dropping-particle":"","family":"Innamorati","given":"Claudia","non-dropping-particle":"","parse-names":false,"suffix":""},{"dropping-particle":"","family":"Masè","given":"Caterina","non-dropping-particle":"","parse-names":false,"suffix":""},{"dropping-particle":"","family":"Postai","given":"Daniela","non-dropping-particle":"","parse-names":false,"suffix":""},{"dropping-particle":"","family":"Savoi","given":"Daniela","non-dropping-particle":"","parse-names":false,"suffix":""},{"dropping-particle":"","family":"Duranti","given":"Sabrina","non-dropping-particle":"","parse-names":false,"suffix":""},{"dropping-particle":"","family":"Lugli","given":"Gabriele Andrea","non-dropping-particle":"","parse-names":false,"suffix":""},{"dropping-particle":"","family":"Mancabelli","given":"Leonardo","non-dropping-particle":"","parse-names":false,"suffix":""},{"dropping-particle":"","family":"Turroni","given":"Francesca","non-dropping-particle":"","parse-names":false,"suffix":""},{"dropping-particle":"","family":"Ferrario","given":"Chiara","non-dropping-particle":"","parse-names":false,"suffix":""},{"dropping-particle":"","family":"Milani","given":"Christian","non-dropping-particle":"","parse-names":false,"suffix":""},{"dropping-particle":"","family":"Mangifesta","given":"Marta","non-dropping-particle":"","parse-names":false,"suffix":""},{"dropping-particle":"","family":"Anzalone","given":"Rosaria","non-dropping-particle":"","parse-names":false,"suffix":""},{"dropping-particle":"","family":"Viappiani","given":"Alice","non-dropping-particle":"","parse-names":false,"suffix":""},{"dropping-particle":"","family":"Yassour","given":"Moran","non-dropping-particle":"","parse-names":false,"suffix":""},{"dropping-particle":"","family":"Vlamakis","given":"Hera","non-dropping-particle":"","parse-names":false,"suffix":""},{"dropping-particle":"","family":"Xavier","given":"Ramnik","non-dropping-particle":"","parse-names":false,"suffix":""},{"dropping-particle":"","family":"Collado","given":"Carmen Maria","non-dropping-particle":"","parse-names":false,"suffix":""},{"dropping-particle":"","family":"Koren","given":"Omry","non-dropping-particle":"","parse-names":false,"suffix":""},{"dropping-particle":"","family":"Tateo","given":"Saverio","non-dropping-particle":"","parse-names":false,"suffix":""},{"dropping-particle":"","family":"Soffiati","given":"Massimo","non-dropping-particle":"","parse-names":false,"suffix":""},{"dropping-particle":"","family":"Pedrotti","given":"Anna","non-dropping-particle":"","parse-names":false,"suffix":""},{"dropping-particle":"","family":"Ventura","given":"Marco","non-dropping-particle":"","parse-names":false,"suffix":""},{"dropping-particle":"","family":"Huttenhower","given":"Curtis","non-dropping-particle":"","parse-names":false,"suffix":""},{"dropping-particle":"","family":"Bork","given":"Peer","non-dropping-particle":"","parse-names":false,"suffix":""},{"dropping-particle":"","family":"Segata","given":"Nicola","non-dropping-particle":"","parse-names":false,"suffix":""}],"container-title":"Cell Host &amp; Microbe","id":"ITEM-2","issue":"1","issued":{"date-parts":[["2018","7","11"]]},"page":"133-145.e5","publisher":"Cell Press","title":"Mother-to-Infant Microbial Transmission from Different Body Sites Shapes the Developing Infant Gut Microbiome","type":"article-journal","volume":"24"},"uris":["http://www.mendeley.com/documents/?uuid=cf1393af-888c-3e6d-9bad-ede616dbbf57"]}],"mendeley":{"formattedCitation":"(Korpela et al. 2018; Ferretti et al. 2018)","plainTextFormattedCitation":"(Korpela et al. 2018; Ferretti et al. 2018)","previouslyFormattedCitation":"(Korpela et al. 2018; Ferretti et al. 2018)"},"properties":{"noteIndex":0},"schema":"https://github.com/citation-style-language/schema/raw/master/csl-citation.json"}</w:instrText>
            </w:r>
            <w:r w:rsidRPr="00ED523E">
              <w:rPr>
                <w:sz w:val="22"/>
                <w:szCs w:val="22"/>
              </w:rPr>
              <w:fldChar w:fldCharType="separate"/>
            </w:r>
            <w:r w:rsidRPr="00ED523E">
              <w:rPr>
                <w:noProof/>
                <w:sz w:val="22"/>
                <w:szCs w:val="22"/>
              </w:rPr>
              <w:t>(Korpela et al. 2018; Ferretti et al. 2018)</w:t>
            </w:r>
            <w:r w:rsidRPr="00ED523E">
              <w:rPr>
                <w:sz w:val="22"/>
                <w:szCs w:val="22"/>
              </w:rPr>
              <w:fldChar w:fldCharType="end"/>
            </w:r>
          </w:p>
        </w:tc>
      </w:tr>
      <w:tr w:rsidR="00ED523E" w:rsidRPr="0015001C" w14:paraId="770A6838" w14:textId="77777777" w:rsidTr="00ED523E">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786" w:type="dxa"/>
            <w:tcBorders>
              <w:top w:val="nil"/>
              <w:bottom w:val="nil"/>
              <w:right w:val="nil"/>
            </w:tcBorders>
            <w:noWrap/>
            <w:hideMark/>
          </w:tcPr>
          <w:p w14:paraId="70513ED1" w14:textId="77777777" w:rsidR="00ED523E" w:rsidRPr="00ED523E" w:rsidRDefault="00ED523E" w:rsidP="00ED523E">
            <w:pPr>
              <w:spacing w:line="240" w:lineRule="auto"/>
              <w:rPr>
                <w:b w:val="0"/>
                <w:i/>
                <w:sz w:val="22"/>
                <w:szCs w:val="22"/>
              </w:rPr>
            </w:pPr>
            <w:proofErr w:type="spellStart"/>
            <w:r w:rsidRPr="00ED523E">
              <w:rPr>
                <w:b w:val="0"/>
                <w:i/>
                <w:sz w:val="22"/>
                <w:szCs w:val="22"/>
              </w:rPr>
              <w:t>Bacteroides</w:t>
            </w:r>
            <w:proofErr w:type="spellEnd"/>
            <w:r w:rsidRPr="00ED523E">
              <w:rPr>
                <w:b w:val="0"/>
                <w:i/>
                <w:sz w:val="22"/>
                <w:szCs w:val="22"/>
              </w:rPr>
              <w:t xml:space="preserve"> </w:t>
            </w:r>
            <w:proofErr w:type="spellStart"/>
            <w:r w:rsidRPr="00ED523E">
              <w:rPr>
                <w:b w:val="0"/>
                <w:i/>
                <w:sz w:val="22"/>
                <w:szCs w:val="22"/>
              </w:rPr>
              <w:t>caccae</w:t>
            </w:r>
            <w:proofErr w:type="spellEnd"/>
          </w:p>
        </w:tc>
        <w:tc>
          <w:tcPr>
            <w:tcW w:w="5854" w:type="dxa"/>
            <w:tcBorders>
              <w:top w:val="nil"/>
              <w:left w:val="nil"/>
              <w:bottom w:val="nil"/>
            </w:tcBorders>
          </w:tcPr>
          <w:p w14:paraId="77E3BE5A" w14:textId="77777777" w:rsidR="00ED523E" w:rsidRPr="00ED523E" w:rsidRDefault="00ED523E" w:rsidP="00ED523E">
            <w:pPr>
              <w:spacing w:line="240" w:lineRule="auto"/>
              <w:cnfStyle w:val="000000100000" w:firstRow="0" w:lastRow="0" w:firstColumn="0" w:lastColumn="0" w:oddVBand="0" w:evenVBand="0" w:oddHBand="1" w:evenHBand="0" w:firstRowFirstColumn="0" w:firstRowLastColumn="0" w:lastRowFirstColumn="0" w:lastRowLastColumn="0"/>
              <w:rPr>
                <w:sz w:val="22"/>
                <w:szCs w:val="22"/>
              </w:rPr>
            </w:pPr>
            <w:r w:rsidRPr="00ED523E">
              <w:rPr>
                <w:sz w:val="22"/>
                <w:szCs w:val="22"/>
              </w:rPr>
              <w:fldChar w:fldCharType="begin" w:fldLock="1"/>
            </w:r>
            <w:r w:rsidRPr="00ED523E">
              <w:rPr>
                <w:sz w:val="22"/>
                <w:szCs w:val="22"/>
              </w:rPr>
              <w:instrText>ADDIN CSL_CITATION {"citationItems":[{"id":"ITEM-1","itemData":{"DOI":"10.1101/gr.201863.115","ISSN":"1549-5469","PMID":"27803195","abstract":"We present the Metagenomic Intra-species Diversity Analysis System (MIDAS), which is an integrated computational pipeline for quantifying bacterial species abundance and strain-level genomic variation, including gene content and single-nucleotide polymorphisms (SNPs), from shotgun metagenomes. Our method leverages a database of more than 30,000 bacterial reference genomes that we clustered into species groups. These cover the majority of abundant species in the human microbiome but only a small proportion of microbes in other environments, including soil and seawater. We applied MIDAS to stool metagenomes from 98 Swedish mothers and their infants over one year and used rare SNPs to track strains between hosts. Using this approach, we found that although species compositions of mothers and infants converged over time, strain-level similarity diverged. Specifically, early colonizing bacteria were often transmitted from an infant's mother, while late colonizing bacteria were often transmitted from other sources in the environment and were enriched for spore-formation genes. We also applied MIDAS to 198 globally distributed marine metagenomes and used gene content to show that many prevalent bacterial species have population structure that correlates with geographic location. Strain-level genetic variants present in metagenomes clearly reveal extensive structure and dynamics that are obscured when data are analyzed at a coarser taxonomic resolution.","author":[{"dropping-particle":"","family":"Nayfach","given":"Stephen","non-dropping-particle":"","parse-names":false,"suffix":""},{"dropping-particle":"","family":"Rodriguez-Mueller","given":"Beltran","non-dropping-particle":"","parse-names":false,"suffix":""},{"dropping-particle":"","family":"Garud","given":"Nandita","non-dropping-particle":"","parse-names":false,"suffix":""},{"dropping-particle":"","family":"Pollard","given":"Katherine S","non-dropping-particle":"","parse-names":false,"suffix":""}],"container-title":"Genome research","id":"ITEM-1","issue":"11","issued":{"date-parts":[["2016","11","18"]]},"page":"1612-1625","publisher":"Cold Spring Harbor Laboratory Press","title":"An integrated metagenomics pipeline for strain profiling reveals novel patterns of bacterial transmission and biogeography.","type":"article-journal","volume":"26"},"uris":["http://www.mendeley.com/documents/?uuid=4c3281a1-15ac-3a39-84e9-e03927b4959d"]},{"id":"ITEM-2","itemData":{"DOI":"10.1016/J.CHOM.2018.06.005","ISSN":"1931-3128","abstract":"The acquisition and development of the infant microbiome are key to establishing a healthy host-microbiome symbiosis. The maternal microbial reservoir is thought to play a crucial role in this process. However, the source and transmission routes of the infant pioneering microbes are poorly understood. To address this, we longitudinally sampled the microbiome of 25 mother-infant pairs across multiple body sites from birth up to 4 months postpartum. Strain-level metagenomic profiling showed a rapid influx of microbes at birth followed by strong selection during the first few days of life. Maternal skin and vaginal strains colonize only transiently, and the infant continues to acquire microbes from distinct maternal sources after birth. Maternal gut strains proved more persistent in the infant gut and ecologically better adapted than those acquired from other sources. Together, these data describe the mother-to-infant microbiome transmission routes that are integral in the development of the infant microbiome.","author":[{"dropping-particle":"","family":"Ferretti","given":"Pamela","non-dropping-particle":"","parse-names":false,"suffix":""},{"dropping-particle":"","family":"Pasolli","given":"Edoardo","non-dropping-particle":"","parse-names":false,"suffix":""},{"dropping-particle":"","family":"Tett","given":"Adrian","non-dropping-particle":"","parse-names":false,"suffix":""},{"dropping-particle":"","family":"Asnicar","given":"Francesco","non-dropping-particle":"","parse-names":false,"suffix":""},{"dropping-particle":"","family":"Gorfer","given":"Valentina","non-dropping-particle":"","parse-names":false,"suffix":""},{"dropping-particle":"","family":"Fedi","given":"Sabina","non-dropping-particle":"","parse-names":false,"suffix":""},{"dropping-particle":"","family":"Armanini","given":"Federica","non-dropping-particle":"","parse-names":false,"suffix":""},{"dropping-particle":"","family":"Truong","given":"Duy Tin","non-dropping-particle":"","parse-names":false,"suffix":""},{"dropping-particle":"","family":"Manara","given":"Serena","non-dropping-particle":"","parse-names":false,"suffix":""},{"dropping-particle":"","family":"Zolfo","given":"Moreno","non-dropping-particle":"","parse-names":false,"suffix":""},{"dropping-particle":"","family":"Beghini","given":"Francesco","non-dropping-particle":"","parse-names":false,"suffix":""},{"dropping-particle":"","family":"Bertorelli","given":"Roberto","non-dropping-particle":"","parse-names":false,"suffix":""},{"dropping-particle":"","family":"Sanctis","given":"Veronica","non-dropping-particle":"De","parse-names":false,"suffix":""},{"dropping-particle":"","family":"Bariletti","given":"Ilaria","non-dropping-particle":"","parse-names":false,"suffix":""},{"dropping-particle":"","family":"Canto","given":"Rosarita","non-dropping-particle":"","parse-names":false,"suffix":""},{"dropping-particle":"","family":"Clementi","given":"Rosanna","non-dropping-particle":"","parse-names":false,"suffix":""},{"dropping-particle":"","family":"Cologna","given":"Marina","non-dropping-particle":"","parse-names":false,"suffix":""},{"dropping-particle":"","family":"Crifò","given":"Tiziana","non-dropping-particle":"","parse-names":false,"suffix":""},{"dropping-particle":"","family":"Cusumano","given":"Giuseppina","non-dropping-particle":"","parse-names":false,"suffix":""},{"dropping-particle":"","family":"Gottardi","given":"Stefania","non-dropping-particle":"","parse-names":false,"suffix":""},{"dropping-particle":"","family":"Innamorati","given":"Claudia","non-dropping-particle":"","parse-names":false,"suffix":""},{"dropping-particle":"","family":"Masè","given":"Caterina","non-dropping-particle":"","parse-names":false,"suffix":""},{"dropping-particle":"","family":"Postai","given":"Daniela","non-dropping-particle":"","parse-names":false,"suffix":""},{"dropping-particle":"","family":"Savoi","given":"Daniela","non-dropping-particle":"","parse-names":false,"suffix":""},{"dropping-particle":"","family":"Duranti","given":"Sabrina","non-dropping-particle":"","parse-names":false,"suffix":""},{"dropping-particle":"","family":"Lugli","given":"Gabriele Andrea","non-dropping-particle":"","parse-names":false,"suffix":""},{"dropping-particle":"","family":"Mancabelli","given":"Leonardo","non-dropping-particle":"","parse-names":false,"suffix":""},{"dropping-particle":"","family":"Turroni","given":"Francesca","non-dropping-particle":"","parse-names":false,"suffix":""},{"dropping-particle":"","family":"Ferrario","given":"Chiara","non-dropping-particle":"","parse-names":false,"suffix":""},{"dropping-particle":"","family":"Milani","given":"Christian","non-dropping-particle":"","parse-names":false,"suffix":""},{"dropping-particle":"","family":"Mangifesta","given":"Marta","non-dropping-particle":"","parse-names":false,"suffix":""},{"dropping-particle":"","family":"Anzalone","given":"Rosaria","non-dropping-particle":"","parse-names":false,"suffix":""},{"dropping-particle":"","family":"Viappiani","given":"Alice","non-dropping-particle":"","parse-names":false,"suffix":""},{"dropping-particle":"","family":"Yassour","given":"Moran","non-dropping-particle":"","parse-names":false,"suffix":""},{"dropping-particle":"","family":"Vlamakis","given":"Hera","non-dropping-particle":"","parse-names":false,"suffix":""},{"dropping-particle":"","family":"Xavier","given":"Ramnik","non-dropping-particle":"","parse-names":false,"suffix":""},{"dropping-particle":"","family":"Collado","given":"Carmen Maria","non-dropping-particle":"","parse-names":false,"suffix":""},{"dropping-particle":"","family":"Koren","given":"Omry","non-dropping-particle":"","parse-names":false,"suffix":""},{"dropping-particle":"","family":"Tateo","given":"Saverio","non-dropping-particle":"","parse-names":false,"suffix":""},{"dropping-particle":"","family":"Soffiati","given":"Massimo","non-dropping-particle":"","parse-names":false,"suffix":""},{"dropping-particle":"","family":"Pedrotti","given":"Anna","non-dropping-particle":"","parse-names":false,"suffix":""},{"dropping-particle":"","family":"Ventura","given":"Marco","non-dropping-particle":"","parse-names":false,"suffix":""},{"dropping-particle":"","family":"Huttenhower","given":"Curtis","non-dropping-particle":"","parse-names":false,"suffix":""},{"dropping-particle":"","family":"Bork","given":"Peer","non-dropping-particle":"","parse-names":false,"suffix":""},{"dropping-particle":"","family":"Segata","given":"Nicola","non-dropping-particle":"","parse-names":false,"suffix":""}],"container-title":"Cell Host &amp; Microbe","id":"ITEM-2","issue":"1","issued":{"date-parts":[["2018","7","11"]]},"page":"133-145.e5","publisher":"Cell Press","title":"Mother-to-Infant Microbial Transmission from Different Body Sites Shapes the Developing Infant Gut Microbiome","type":"article-journal","volume":"24"},"uris":["http://www.mendeley.com/documents/?uuid=cf1393af-888c-3e6d-9bad-ede616dbbf57"]}],"mendeley":{"formattedCitation":"(Nayfach et al. 2016; Ferretti et al. 2018)","plainTextFormattedCitation":"(Nayfach et al. 2016; Ferretti et al. 2018)","previouslyFormattedCitation":"(Nayfach et al. 2016; Ferretti et al. 2018)"},"properties":{"noteIndex":0},"schema":"https://github.com/citation-style-language/schema/raw/master/csl-citation.json"}</w:instrText>
            </w:r>
            <w:r w:rsidRPr="00ED523E">
              <w:rPr>
                <w:sz w:val="22"/>
                <w:szCs w:val="22"/>
              </w:rPr>
              <w:fldChar w:fldCharType="separate"/>
            </w:r>
            <w:r w:rsidRPr="00ED523E">
              <w:rPr>
                <w:noProof/>
                <w:sz w:val="22"/>
                <w:szCs w:val="22"/>
              </w:rPr>
              <w:t>(Nayfach et al. 2016; Ferretti et al. 2018)</w:t>
            </w:r>
            <w:r w:rsidRPr="00ED523E">
              <w:rPr>
                <w:sz w:val="22"/>
                <w:szCs w:val="22"/>
              </w:rPr>
              <w:fldChar w:fldCharType="end"/>
            </w:r>
            <w:r w:rsidRPr="00ED523E">
              <w:rPr>
                <w:sz w:val="22"/>
                <w:szCs w:val="22"/>
              </w:rPr>
              <w:t xml:space="preserve"> </w:t>
            </w:r>
            <w:r w:rsidRPr="00ED523E">
              <w:rPr>
                <w:sz w:val="22"/>
                <w:szCs w:val="22"/>
              </w:rPr>
              <w:fldChar w:fldCharType="begin" w:fldLock="1"/>
            </w:r>
            <w:r w:rsidRPr="00ED523E">
              <w:rPr>
                <w:sz w:val="22"/>
                <w:szCs w:val="22"/>
              </w:rPr>
              <w:instrText>ADDIN CSL_CITATION {"citationItems":[{"id":"ITEM-1","itemData":{"DOI":"10.1101/gr.233940.117","ISBN":"9789801239314","ISSN":"1088-9051","PMID":"29496731","author":[{"dropping-particle":"","family":"Korpela","given":"Katri","non-dropping-particle":"","parse-names":false,"suffix":""},{"dropping-particle":"","family":"Costea","given":"Paul","non-dropping-particle":"","parse-names":false,"suffix":""},{"dropping-particle":"","family":"Pedro Coelho","given":"Luis","non-dropping-particle":"","parse-names":false,"suffix":""},{"dropping-particle":"","family":"Kandels-Lewis","given":"Stefanie","non-dropping-particle":"","parse-names":false,"suffix":""},{"dropping-particle":"","family":"Boomsma","given":"Dorret I","non-dropping-particle":"","parse-names":false,"suffix":""},{"dropping-particle":"","family":"Segata","given":"Nicola","non-dropping-particle":"","parse-names":false,"suffix":""},{"dropping-particle":"","family":"Bork","given":"Peer","non-dropping-particle":"","parse-names":false,"suffix":""}],"id":"ITEM-1","issued":{"date-parts":[["2018"]]},"page":"561-568","title":"Selective maternal seeding and environment shape the human gut microbiome Running title: Maternal seeding of the human gut microbiome","type":"article-journal"},"uris":["http://www.mendeley.com/documents/?uuid=427dd8d4-0669-38a3-98a3-19563dbbe669"]}],"mendeley":{"formattedCitation":"(Korpela et al. 2018)","plainTextFormattedCitation":"(Korpela et al. 2018)","previouslyFormattedCitation":"(Korpela et al. 2018)"},"properties":{"noteIndex":0},"schema":"https://github.com/citation-style-language/schema/raw/master/csl-citation.json"}</w:instrText>
            </w:r>
            <w:r w:rsidRPr="00ED523E">
              <w:rPr>
                <w:sz w:val="22"/>
                <w:szCs w:val="22"/>
              </w:rPr>
              <w:fldChar w:fldCharType="separate"/>
            </w:r>
            <w:r w:rsidRPr="00ED523E">
              <w:rPr>
                <w:noProof/>
                <w:sz w:val="22"/>
                <w:szCs w:val="22"/>
              </w:rPr>
              <w:t>(Korpela et al. 2018)</w:t>
            </w:r>
            <w:r w:rsidRPr="00ED523E">
              <w:rPr>
                <w:sz w:val="22"/>
                <w:szCs w:val="22"/>
              </w:rPr>
              <w:fldChar w:fldCharType="end"/>
            </w:r>
          </w:p>
        </w:tc>
      </w:tr>
      <w:tr w:rsidR="00ED523E" w:rsidRPr="0015001C" w14:paraId="63613BAB" w14:textId="77777777" w:rsidTr="00ED523E">
        <w:trPr>
          <w:trHeight w:val="170"/>
        </w:trPr>
        <w:tc>
          <w:tcPr>
            <w:cnfStyle w:val="001000000000" w:firstRow="0" w:lastRow="0" w:firstColumn="1" w:lastColumn="0" w:oddVBand="0" w:evenVBand="0" w:oddHBand="0" w:evenHBand="0" w:firstRowFirstColumn="0" w:firstRowLastColumn="0" w:lastRowFirstColumn="0" w:lastRowLastColumn="0"/>
            <w:tcW w:w="3786" w:type="dxa"/>
            <w:tcBorders>
              <w:top w:val="nil"/>
              <w:bottom w:val="nil"/>
              <w:right w:val="nil"/>
            </w:tcBorders>
            <w:noWrap/>
            <w:hideMark/>
          </w:tcPr>
          <w:p w14:paraId="654D3157" w14:textId="77777777" w:rsidR="00ED523E" w:rsidRPr="00ED523E" w:rsidRDefault="00ED523E" w:rsidP="00ED523E">
            <w:pPr>
              <w:spacing w:line="240" w:lineRule="auto"/>
              <w:rPr>
                <w:b w:val="0"/>
                <w:i/>
                <w:sz w:val="22"/>
                <w:szCs w:val="22"/>
              </w:rPr>
            </w:pPr>
            <w:proofErr w:type="spellStart"/>
            <w:r w:rsidRPr="00ED523E">
              <w:rPr>
                <w:b w:val="0"/>
                <w:i/>
                <w:sz w:val="22"/>
                <w:szCs w:val="22"/>
              </w:rPr>
              <w:t>Bacteroides</w:t>
            </w:r>
            <w:proofErr w:type="spellEnd"/>
            <w:r w:rsidRPr="00ED523E">
              <w:rPr>
                <w:b w:val="0"/>
                <w:i/>
                <w:sz w:val="22"/>
                <w:szCs w:val="22"/>
              </w:rPr>
              <w:t xml:space="preserve"> </w:t>
            </w:r>
            <w:proofErr w:type="spellStart"/>
            <w:r w:rsidRPr="00ED523E">
              <w:rPr>
                <w:b w:val="0"/>
                <w:i/>
                <w:sz w:val="22"/>
                <w:szCs w:val="22"/>
              </w:rPr>
              <w:t>cellulosilyticus</w:t>
            </w:r>
            <w:proofErr w:type="spellEnd"/>
          </w:p>
        </w:tc>
        <w:tc>
          <w:tcPr>
            <w:tcW w:w="5854" w:type="dxa"/>
            <w:tcBorders>
              <w:top w:val="nil"/>
              <w:left w:val="nil"/>
              <w:bottom w:val="nil"/>
            </w:tcBorders>
          </w:tcPr>
          <w:p w14:paraId="5D6AC054" w14:textId="77777777" w:rsidR="00ED523E" w:rsidRPr="00ED523E" w:rsidRDefault="00ED523E" w:rsidP="00ED523E">
            <w:pPr>
              <w:spacing w:line="240" w:lineRule="auto"/>
              <w:cnfStyle w:val="000000000000" w:firstRow="0" w:lastRow="0" w:firstColumn="0" w:lastColumn="0" w:oddVBand="0" w:evenVBand="0" w:oddHBand="0" w:evenHBand="0" w:firstRowFirstColumn="0" w:firstRowLastColumn="0" w:lastRowFirstColumn="0" w:lastRowLastColumn="0"/>
              <w:rPr>
                <w:sz w:val="22"/>
                <w:szCs w:val="22"/>
              </w:rPr>
            </w:pPr>
            <w:r w:rsidRPr="00ED523E">
              <w:rPr>
                <w:sz w:val="22"/>
                <w:szCs w:val="22"/>
              </w:rPr>
              <w:fldChar w:fldCharType="begin" w:fldLock="1"/>
            </w:r>
            <w:r w:rsidRPr="00ED523E">
              <w:rPr>
                <w:sz w:val="22"/>
                <w:szCs w:val="22"/>
              </w:rPr>
              <w:instrText>ADDIN CSL_CITATION {"citationItems":[{"id":"ITEM-1","itemData":{"DOI":"10.1101/gr.201863.115","ISSN":"1549-5469","PMID":"27803195","abstract":"We present the Metagenomic Intra-species Diversity Analysis System (MIDAS), which is an integrated computational pipeline for quantifying bacterial species abundance and strain-level genomic variation, including gene content and single-nucleotide polymorphisms (SNPs), from shotgun metagenomes. Our method leverages a database of more than 30,000 bacterial reference genomes that we clustered into species groups. These cover the majority of abundant species in the human microbiome but only a small proportion of microbes in other environments, including soil and seawater. We applied MIDAS to stool metagenomes from 98 Swedish mothers and their infants over one year and used rare SNPs to track strains between hosts. Using this approach, we found that although species compositions of mothers and infants converged over time, strain-level similarity diverged. Specifically, early colonizing bacteria were often transmitted from an infant's mother, while late colonizing bacteria were often transmitted from other sources in the environment and were enriched for spore-formation genes. We also applied MIDAS to 198 globally distributed marine metagenomes and used gene content to show that many prevalent bacterial species have population structure that correlates with geographic location. Strain-level genetic variants present in metagenomes clearly reveal extensive structure and dynamics that are obscured when data are analyzed at a coarser taxonomic resolution.","author":[{"dropping-particle":"","family":"Nayfach","given":"Stephen","non-dropping-particle":"","parse-names":false,"suffix":""},{"dropping-particle":"","family":"Rodriguez-Mueller","given":"Beltran","non-dropping-particle":"","parse-names":false,"suffix":""},{"dropping-particle":"","family":"Garud","given":"Nandita","non-dropping-particle":"","parse-names":false,"suffix":""},{"dropping-particle":"","family":"Pollard","given":"Katherine S","non-dropping-particle":"","parse-names":false,"suffix":""}],"container-title":"Genome research","id":"ITEM-1","issue":"11","issued":{"date-parts":[["2016","11","18"]]},"page":"1612-1625","publisher":"Cold Spring Harbor Laboratory Press","title":"An integrated metagenomics pipeline for strain profiling reveals novel patterns of bacterial transmission and biogeography.","type":"article-journal","volume":"26"},"uris":["http://www.mendeley.com/documents/?uuid=4c3281a1-15ac-3a39-84e9-e03927b4959d"]}],"mendeley":{"formattedCitation":"(Nayfach et al. 2016)","plainTextFormattedCitation":"(Nayfach et al. 2016)","previouslyFormattedCitation":"(Nayfach et al. 2016)"},"properties":{"noteIndex":0},"schema":"https://github.com/citation-style-language/schema/raw/master/csl-citation.json"}</w:instrText>
            </w:r>
            <w:r w:rsidRPr="00ED523E">
              <w:rPr>
                <w:sz w:val="22"/>
                <w:szCs w:val="22"/>
              </w:rPr>
              <w:fldChar w:fldCharType="separate"/>
            </w:r>
            <w:r w:rsidRPr="00ED523E">
              <w:rPr>
                <w:noProof/>
                <w:sz w:val="22"/>
                <w:szCs w:val="22"/>
              </w:rPr>
              <w:t>(Nayfach et al. 2016)</w:t>
            </w:r>
            <w:r w:rsidRPr="00ED523E">
              <w:rPr>
                <w:sz w:val="22"/>
                <w:szCs w:val="22"/>
              </w:rPr>
              <w:fldChar w:fldCharType="end"/>
            </w:r>
          </w:p>
        </w:tc>
      </w:tr>
      <w:tr w:rsidR="00ED523E" w:rsidRPr="0037392B" w14:paraId="45DE93FF" w14:textId="77777777" w:rsidTr="00ED523E">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786" w:type="dxa"/>
            <w:tcBorders>
              <w:top w:val="nil"/>
              <w:bottom w:val="nil"/>
              <w:right w:val="nil"/>
            </w:tcBorders>
            <w:noWrap/>
            <w:hideMark/>
          </w:tcPr>
          <w:p w14:paraId="243AF134" w14:textId="77777777" w:rsidR="00ED523E" w:rsidRPr="00ED523E" w:rsidRDefault="00ED523E" w:rsidP="00ED523E">
            <w:pPr>
              <w:spacing w:line="240" w:lineRule="auto"/>
              <w:rPr>
                <w:b w:val="0"/>
                <w:i/>
                <w:sz w:val="22"/>
                <w:szCs w:val="22"/>
              </w:rPr>
            </w:pPr>
            <w:proofErr w:type="spellStart"/>
            <w:r w:rsidRPr="00ED523E">
              <w:rPr>
                <w:b w:val="0"/>
                <w:i/>
                <w:sz w:val="22"/>
                <w:szCs w:val="22"/>
              </w:rPr>
              <w:t>Bacteroides</w:t>
            </w:r>
            <w:proofErr w:type="spellEnd"/>
            <w:r w:rsidRPr="00ED523E">
              <w:rPr>
                <w:b w:val="0"/>
                <w:i/>
                <w:sz w:val="22"/>
                <w:szCs w:val="22"/>
              </w:rPr>
              <w:t xml:space="preserve"> </w:t>
            </w:r>
            <w:proofErr w:type="spellStart"/>
            <w:r w:rsidRPr="00ED523E">
              <w:rPr>
                <w:b w:val="0"/>
                <w:i/>
                <w:sz w:val="22"/>
                <w:szCs w:val="22"/>
              </w:rPr>
              <w:t>dorei</w:t>
            </w:r>
            <w:proofErr w:type="spellEnd"/>
          </w:p>
        </w:tc>
        <w:tc>
          <w:tcPr>
            <w:tcW w:w="5854" w:type="dxa"/>
            <w:tcBorders>
              <w:top w:val="nil"/>
              <w:left w:val="nil"/>
              <w:bottom w:val="nil"/>
            </w:tcBorders>
          </w:tcPr>
          <w:p w14:paraId="044428D1" w14:textId="77777777" w:rsidR="00ED523E" w:rsidRPr="00ED523E" w:rsidRDefault="00ED523E" w:rsidP="00ED523E">
            <w:pPr>
              <w:spacing w:line="240" w:lineRule="auto"/>
              <w:cnfStyle w:val="000000100000" w:firstRow="0" w:lastRow="0" w:firstColumn="0" w:lastColumn="0" w:oddVBand="0" w:evenVBand="0" w:oddHBand="1" w:evenHBand="0" w:firstRowFirstColumn="0" w:firstRowLastColumn="0" w:lastRowFirstColumn="0" w:lastRowLastColumn="0"/>
              <w:rPr>
                <w:sz w:val="22"/>
                <w:szCs w:val="22"/>
                <w:lang w:val="fr-BE"/>
              </w:rPr>
            </w:pPr>
            <w:r w:rsidRPr="00ED523E">
              <w:rPr>
                <w:sz w:val="22"/>
                <w:szCs w:val="22"/>
              </w:rPr>
              <w:fldChar w:fldCharType="begin" w:fldLock="1"/>
            </w:r>
            <w:r w:rsidRPr="00ED523E">
              <w:rPr>
                <w:sz w:val="22"/>
                <w:szCs w:val="22"/>
              </w:rPr>
              <w:instrText>ADDIN CSL_CITATION {"citationItems":[{"id":"ITEM-1","itemData":{"DOI":"10.1016/J.CHOM.2018.06.005","ISSN":"1931-3128","abstract":"The acquisition and development of the infant microbiome are key to establishing a healthy host-microbiome symbiosis. The maternal microbial reservoir is thought to play a crucial role in this process. However, the source and transmission routes of the infant pioneering microbes are poorly understood. To address this, we longitudinally sampled the microbiome of 25 mother-infant pairs across multiple body sites from birth up to 4 months postpartum. Strain-level metagenomic profiling showed a rapid influx of microbes at birth followed by strong selection during the first few days of life. Maternal skin and vaginal strains colonize only transiently, and the infant continues to acquire microbes from distinct maternal sources after birth. Maternal gut strains proved more persistent in the infant gut and ecologically better adapted than those acquired from other sources. Together, these data describe the mother-to-infant microbiome transmission routes that are integral in the development of the infant microbiome.","author":[{"dropping-particle":"","family":"Ferretti","given":"Pamela","non-dropping-particle":"","parse-names":false,"suffix":""},{"dropping-particle":"","family":"Pasolli","given":"Edoardo","non-dropping-particle":"","parse-names":false,"suffix":""},{"dropping-particle":"","family":"Tett","given":"Adrian","non-dropping-particle":"","parse-names":false,"suffix":""},{"dropping-particle":"","family":"Asnicar","given":"Francesco","non-dropping-particle":"","parse-names":false,"suffix":""},{"dropping-particle":"","family":"Gorfer","given":"Valentina","non-dropping-particle":"","parse-names":false,"suffix":""},{"dropping-particle":"","family":"Fedi","given":"Sabina","non-dropping-particle":"","parse-names":false,"suffix":""},{"dropping-particle":"","family":"Armanini","given":"Federica","non-dropping-particle":"","parse-names":false,"suffix":""},{"dropping-particle":"","family":"Truong","given":"Duy Tin","non-dropping-particle":"","parse-names":false,"suffix":""},{"dropping-particle":"","family":"Manara","given":"Serena","non-dropping-particle":"","parse-names":false,"suffix":""},{"dropping-particle":"","family":"Zolfo","given":"Moreno","non-dropping-particle":"","parse-names":false,"suffix":""},{"dropping-particle":"","family":"Beghini","given":"Francesco","non-dropping-particle":"","parse-names":false,"suffix":""},{"dropping-particle":"","family":"Bertorelli","given":"Roberto","non-dropping-particle":"","parse-names":false,"suffix":""},{"dropping-particle":"","family":"Sanctis","given":"Veronica","non-dropping-particle":"De","parse-names":false,"suffix":""},{"dropping-particle":"","family":"Bariletti","given":"Ilaria","non-dropping-particle":"","parse-names":false,"suffix":""},{"dropping-particle":"","family":"Canto","given":"Rosarita","non-dropping-particle":"","parse-names":false,"suffix":""},{"dropping-particle":"","family":"Clementi","given":"Rosanna","non-dropping-particle":"","parse-names":false,"suffix":""},{"dropping-particle":"","family":"Cologna","given":"Marina","non-dropping-particle":"","parse-names":false,"suffix":""},{"dropping-particle":"","family":"Crifò","given":"Tiziana","non-dropping-particle":"","parse-names":false,"suffix":""},{"dropping-particle":"","family":"Cusumano","given":"Giuseppina","non-dropping-particle":"","parse-names":false,"suffix":""},{"dropping-particle":"","family":"Gottardi","given":"Stefania","non-dropping-particle":"","parse-names":false,"suffix":""},{"dropping-particle":"","family":"Innamorati","given":"Claudia","non-dropping-particle":"","parse-names":false,"suffix":""},{"dropping-particle":"","family":"Masè","given":"Caterina","non-dropping-particle":"","parse-names":false,"suffix":""},{"dropping-particle":"","family":"Postai","given":"Daniela","non-dropping-particle":"","parse-names":false,"suffix":""},{"dropping-particle":"","family":"Savoi","given":"Daniela","non-dropping-particle":"","parse-names":false,"suffix":""},{"dropping-particle":"","family":"Duranti","given":"Sabrina","non-dropping-particle":"","parse-names":false,"suffix":""},{"dropping-particle":"","family":"Lugli","given":"Gabriele Andrea","non-dropping-particle":"","parse-names":false,"suffix":""},{"dropping-particle":"","family":"Mancabelli","given":"Leonardo","non-dropping-particle":"","parse-names":false,"suffix":""},{"dropping-particle":"","family":"Turroni","given":"Francesca","non-dropping-particle":"","parse-names":false,"suffix":""},{"dropping-particle":"","family":"Ferrario","given":"Chiara","non-dropping-particle":"","parse-names":false,"suffix":""},{"dropping-particle":"","family":"Milani","given":"Christian","non-dropping-particle":"","parse-names":false,"suffix":""},{"dropping-particle":"","family":"Mangifesta","given":"Marta","non-dropping-particle":"","parse-names":false,"suffix":""},{"dropping-particle":"","family":"Anzalone","given":"Rosaria","non-dropping-particle":"","parse-names":false,"suffix":""},{"dropping-particle":"","family":"Viappiani","given":"Alice","non-dropping-particle":"","parse-names":false,"suffix":""},{"dropping-particle":"","family":"Yassour","given":"Moran","non-dropping-particle":"","parse-names":false,"suffix":""},{"dropping-particle":"","family":"Vlamakis","given":"Hera","non-dropping-particle":"","parse-names":false,"suffix":""},{"dropping-particle":"","family":"Xavier","given":"Ramnik","non-dropping-particle":"","parse-names":false,"suffix":""},{"dropping-particle":"","family":"Collado","given":"Carmen Maria","non-dropping-particle":"","parse-names":false,"suffix":""},{"dropping-particle":"","family":"Koren","given":"Omry","non-dropping-particle":"","parse-names":false,"suffix":""},{"dropping-particle":"","family":"Tateo","given":"Saverio","non-dropping-particle":"","parse-names":false,"suffix":""},{"dropping-particle":"","family":"Soffiati","given":"Massimo","non-dropping-particle":"","parse-names":false,"suffix":""},{"dropping-particle":"","family":"Pedrotti","given":"Anna","non-dropping-particle":"","parse-names":false,"suffix":""},{"dropping-particle":"","family":"Ventura","given":"Marco","non-dropping-particle":"","parse-names":false,"suffix":""},{"dropping-particle":"","family":"Huttenhower","given":"Curtis","non-dropping-particle":"","parse-names":false,"suffix":""},{"dropping-particle":"","family":"Bork","given":"Peer","non-dropping-particle":"","parse-names":false,"suffix":""},{"dropping-particle":"","family":"Segata","given":"Nicola","non-dropping-particle":"","parse-names":false,"suffix":""}],"container-title":"Cell Host &amp; Microbe","id":"ITEM-1","issue":"1","issued":{"date-parts":[["2018","7","11"]]},"page":"133-145.e5","publisher":"Cell Press","title":"Mother-to-Infant Microbial Transmission from Different Body Sites Shapes the Developing Infant Gut Microbiome","type":"article-journal","volume":"24"},"uris":["http://www.mendeley.com/documents/?uuid=cf1393af-888c-3e6d-9bad-ede616dbbf57"]},{"id":"ITEM-2","itemData":{"DOI":"10.1016/j.chom.2018.06.007","abstract":"Graphical Abstract Highlights d Gut bacterial transmission patterns assessed longitudinally in 44 mother-infant pairs d Metagenomic sequencing reveals transmission patterns beyond dominant strains d Mother's minor strain sometimes colonizes infant, likely driven by functional selection d Some antibiotic resistance genes co-occur in families, suggesting their inheritance In Brief Using longitudinal metagenomic sequencing from 44 mother/child pairs, Yassour et al. characterized mother-to-child strain transmission patterns. While mothers' dominant strains were often inherited, nondominant secondary strain transmissions were also observed. Microbial functional analysis reveals that inherited maternal secondary strains may have a selective advantage to colonize infant guts.","author":[{"dropping-particle":"","family":"Yassour","given":"Moran","non-dropping-particle":"","parse-names":false,"suffix":""},{"dropping-particle":"","family":"Jason","given":"Eeva","non-dropping-particle":"","parse-names":false,"suffix":""},{"dropping-particle":"","family":"Hogstrom","given":"Larson J","non-dropping-particle":"","parse-names":false,"suffix":""},{"dropping-particle":"","family":"Huttenhower","given":"Curtis","non-dropping-particle":"","parse-names":false,"suffix":""},{"dropping-particle":"","family":"Knip","given":"Mikael","non-dropping-particle":"","parse-names":false,"suffix":""},{"dropping-particle":"","family":"Correspondence","given":"Ramnik J Xavier","non-dropping-particle":"","parse-names":false,"suffix":""}],"container-title":"Cell Host &amp; Microbe","id":"ITEM-2","issued":{"date-parts":[["2018"]]},"page":"146-154","title":"Strain-Level Analysis of Mother-to-Child Bacterial Transmission during the First Few Months of Life","type":"article-journal","volume":"24"},"uris":["http://www.mendeley.com/documents/?uuid=154598f1-04f4-3294-95c4-a3b9a5029545"]},{"id":"ITEM-3","itemData":{"DOI":"10.1038/s41467-018-07631-x","ISSN":"2041-1723","abstract":"The rate of caesarean section delivery (CSD) is increasing worldwide. It remains unclear whether disruption of mother-to-neonate transmission of microbiota through CSD occurs and whether it affects human physiology. Here we perform metagenomic analysis of earliest gut microbial community structures and functions. We identify differences in encoded functions between microbiomes of vaginally delivered (VD) and CSD neonates. Several functional pathways are over-represented in VD neonates, including lipopolysaccharide (LPS) biosynthesis. We link these enriched functions to individual-specific strains, which are transmitted from mothers to neonates in case of VD. The stimulation of primary human immune cells with LPS isolated from early stool samples of VD neonates results in higher levels of tumour necrosis factor (TNF-α) and interleukin 18 (IL-18). Accordingly, the observed levels of TNF-α and IL-18 in neonatal blood plasma are higher after VD. Taken together, our results support that CSD disrupts mother-to-neonate transmission of specific microbial strains, linked functional repertoires and immune-stimulatory potential during a critical window for neonatal immune system priming.","author":[{"dropping-particle":"","family":"Wampach","given":"Linda","non-dropping-particle":"","parse-names":false,"suffix":""},{"dropping-particle":"","family":"Heintz-Buschart","given":"Anna","non-dropping-particle":"","parse-names":false,"suffix":""},{"dropping-particle":"V.","family":"Fritz","given":"Joëlle","non-dropping-particle":"","parse-names":false,"suffix":""},{"dropping-particle":"","family":"Ramiro-Garcia","given":"Javier","non-dropping-particle":"","parse-names":false,"suffix":""},{"dropping-particle":"","family":"Habier","given":"Janine","non-dropping-particle":"","parse-names":false,"suffix":""},{"dropping-particle":"","family":"Herold","given":"Malte","non-dropping-particle":"","parse-names":false,"suffix":""},{"dropping-particle":"","family":"Narayanasamy","given":"Shaman","non-dropping-particle":"","parse-names":false,"suffix":""},{"dropping-particle":"","family":"Kaysen","given":"Anne","non-dropping-particle":"","parse-names":false,"suffix":""},{"dropping-particle":"","family":"Hogan","given":"Angela H.","non-dropping-particle":"","parse-names":false,"suffix":""},{"dropping-particle":"","family":"Bindl","given":"Lutz","non-dropping-particle":"","parse-names":false,"suffix":""},{"dropping-particle":"","family":"Bottu","given":"Jean","non-dropping-particle":"","parse-names":false,"suffix":""},{"dropping-particle":"","family":"Halder","given":"</w:instrText>
            </w:r>
            <w:r w:rsidRPr="00ED523E">
              <w:rPr>
                <w:sz w:val="22"/>
                <w:szCs w:val="22"/>
                <w:lang w:val="fr-BE"/>
              </w:rPr>
              <w:instrText>Rashi","non-dropping-particle":"","parse-names":false,"suffix":""},{"dropping-particle":"","family":"Sjöqvist","given":"Conny","non-dropping-particle":"","parse-names":false,"suffix":""},{"dropping-particle":"","family":"May","given":"Patrick","non-dropping-particle":"","parse-names":false,"suffix":""},{"dropping-particle":"","family":"Andersson","given":"Anders F.","non-dropping-particle":"","parse-names":false,"suffix":""},{"dropping-particle":"","family":"Beaufort","given":"Carine","non-dropping-particle":"de","parse-names":false,"suffix":""},{"dropping-particle":"","family":"Wilmes","given":"Paul","non-dropping-particle":"","parse-names":false,"suffix":""}],"container-title":"Nature Communications","id":"ITEM-3","issue":"1","issued":{"date-parts":[["2018","12","30"]]},"page":"5091","publisher":"Nature Publishing Group","title":"Birth mode is associated with earliest strain-conferred gut microbiome functions and immunostimulatory potential","type":"article-journal","volume":"9"},"uris":["http://www.mendeley.com/documents/?uuid=cf2a52e2-2d5e-367a-9342-d47926948ef8"]}],"mendeley":{"formattedCitation":"(Yassour et al. 2018; Ferretti et al. 2018; Wampach et al. 2018)","plainTextFormattedCitation":"(Yassour et al. 2018; Ferretti et al. 2018; Wampach et al. 2018)","previouslyFormattedCitation":"(Yassour et al. 2018; Ferretti et al. 2018; Wampach et al. 2018)"},"properties":{"noteIndex":0},"schema":"https://github.com/citation-style-language/schema/raw/master/csl-citation.json"}</w:instrText>
            </w:r>
            <w:r w:rsidRPr="00ED523E">
              <w:rPr>
                <w:sz w:val="22"/>
                <w:szCs w:val="22"/>
              </w:rPr>
              <w:fldChar w:fldCharType="separate"/>
            </w:r>
            <w:r w:rsidRPr="00ED523E">
              <w:rPr>
                <w:noProof/>
                <w:sz w:val="22"/>
                <w:szCs w:val="22"/>
                <w:lang w:val="fr-BE"/>
              </w:rPr>
              <w:t>(Yassour et al. 2018; Ferretti et al. 2018; Wampach et al. 2018)</w:t>
            </w:r>
            <w:r w:rsidRPr="00ED523E">
              <w:rPr>
                <w:sz w:val="22"/>
                <w:szCs w:val="22"/>
              </w:rPr>
              <w:fldChar w:fldCharType="end"/>
            </w:r>
          </w:p>
        </w:tc>
      </w:tr>
      <w:tr w:rsidR="00ED523E" w:rsidRPr="0015001C" w14:paraId="141F0875" w14:textId="77777777" w:rsidTr="00ED523E">
        <w:trPr>
          <w:trHeight w:val="170"/>
        </w:trPr>
        <w:tc>
          <w:tcPr>
            <w:cnfStyle w:val="001000000000" w:firstRow="0" w:lastRow="0" w:firstColumn="1" w:lastColumn="0" w:oddVBand="0" w:evenVBand="0" w:oddHBand="0" w:evenHBand="0" w:firstRowFirstColumn="0" w:firstRowLastColumn="0" w:lastRowFirstColumn="0" w:lastRowLastColumn="0"/>
            <w:tcW w:w="3786" w:type="dxa"/>
            <w:tcBorders>
              <w:top w:val="nil"/>
              <w:bottom w:val="nil"/>
              <w:right w:val="nil"/>
            </w:tcBorders>
            <w:noWrap/>
          </w:tcPr>
          <w:p w14:paraId="06E06EB7" w14:textId="77777777" w:rsidR="00ED523E" w:rsidRPr="00ED523E" w:rsidRDefault="00ED523E" w:rsidP="00ED523E">
            <w:pPr>
              <w:spacing w:line="240" w:lineRule="auto"/>
              <w:rPr>
                <w:b w:val="0"/>
                <w:bCs w:val="0"/>
                <w:i/>
                <w:sz w:val="22"/>
                <w:szCs w:val="22"/>
                <w:lang w:val="fr-BE"/>
              </w:rPr>
            </w:pPr>
            <w:proofErr w:type="spellStart"/>
            <w:r w:rsidRPr="00ED523E">
              <w:rPr>
                <w:b w:val="0"/>
                <w:bCs w:val="0"/>
                <w:i/>
                <w:sz w:val="22"/>
                <w:szCs w:val="22"/>
                <w:lang w:val="fr-BE"/>
              </w:rPr>
              <w:t>Bacteroides</w:t>
            </w:r>
            <w:proofErr w:type="spellEnd"/>
            <w:r w:rsidRPr="00ED523E">
              <w:rPr>
                <w:b w:val="0"/>
                <w:bCs w:val="0"/>
                <w:i/>
                <w:sz w:val="22"/>
                <w:szCs w:val="22"/>
                <w:lang w:val="fr-BE"/>
              </w:rPr>
              <w:t xml:space="preserve"> </w:t>
            </w:r>
            <w:proofErr w:type="spellStart"/>
            <w:r w:rsidRPr="00ED523E">
              <w:rPr>
                <w:b w:val="0"/>
                <w:bCs w:val="0"/>
                <w:i/>
                <w:sz w:val="22"/>
                <w:szCs w:val="22"/>
                <w:lang w:val="fr-BE"/>
              </w:rPr>
              <w:t>eggerthii</w:t>
            </w:r>
            <w:proofErr w:type="spellEnd"/>
          </w:p>
        </w:tc>
        <w:tc>
          <w:tcPr>
            <w:tcW w:w="5854" w:type="dxa"/>
            <w:tcBorders>
              <w:top w:val="nil"/>
              <w:left w:val="nil"/>
              <w:bottom w:val="nil"/>
            </w:tcBorders>
          </w:tcPr>
          <w:p w14:paraId="6B04041F" w14:textId="77777777" w:rsidR="00ED523E" w:rsidRPr="00ED523E" w:rsidRDefault="00ED523E" w:rsidP="00ED523E">
            <w:pPr>
              <w:spacing w:line="240" w:lineRule="auto"/>
              <w:cnfStyle w:val="000000000000" w:firstRow="0" w:lastRow="0" w:firstColumn="0" w:lastColumn="0" w:oddVBand="0" w:evenVBand="0" w:oddHBand="0" w:evenHBand="0" w:firstRowFirstColumn="0" w:firstRowLastColumn="0" w:lastRowFirstColumn="0" w:lastRowLastColumn="0"/>
              <w:rPr>
                <w:sz w:val="22"/>
                <w:szCs w:val="22"/>
              </w:rPr>
            </w:pPr>
            <w:r w:rsidRPr="00ED523E">
              <w:rPr>
                <w:sz w:val="22"/>
                <w:szCs w:val="22"/>
              </w:rPr>
              <w:fldChar w:fldCharType="begin" w:fldLock="1"/>
            </w:r>
            <w:r w:rsidRPr="00ED523E">
              <w:rPr>
                <w:sz w:val="22"/>
                <w:szCs w:val="22"/>
                <w:lang w:val="fr-BE"/>
              </w:rPr>
              <w:instrText>ADDIN CSL_CITATION {"citationItems":[{"id":"ITEM-1","itemData":{"DOI":"10.1101/gr.233940.117","ISBN":"9789801239314","ISSN":"1088-9051","PMID":"29496731","author":[{"dropping-particle":"","family":"Korpela","given":"Katri","non-dropping-particle":"","parse-names":false,"suffix":""},{"dropping-particle":"","family":"Costea","given":"Paul","non-dropping-particle":"","parse-names":false,"suffix":""},{"dropping-particle":"","family":"Pedro Coelho","given":"Luis","non-dropping-particle":"","parse-names":false,"suffix":""},{"dropping-particle":"","family":"Kandels-Lewis","given":"Stefanie","non-dropping-particle":"","parse-names":false,"suffix":""},{"dropping-particle":"","family":"Boomsma","given":"Dorret I","non-dropping-particle":"","parse-names":false,"suffix":""},{"dropping-particle":"","family":"Segata","given":"Nicola","non-dropping-particle":"","parse-names":false,"suffix":""},{"dropping-particle":"","family":"Bork","given":"Peer","non-dropping-particle":"","parse-names":false,"suffix":""}],"id":"ITEM-1","issued":{"date-parts":[["2018"]]},"page":"561-568","title":"Selective maternal seeding and environment shape the human gut microbiome Running title: Maternal seeding of the human gut microbiome","type":"article-journal"},"uris":["http://www.mendeley.com/documents/?uuid=427dd8d4-0669-38a3-98a3-19563dbbe669"]}],"mendeley":{"formattedCitation":"(Korpela et al. 2018)","plainTextFormattedC</w:instrText>
            </w:r>
            <w:r w:rsidRPr="00ED523E">
              <w:rPr>
                <w:sz w:val="22"/>
                <w:szCs w:val="22"/>
              </w:rPr>
              <w:instrText>itation":"(Korpela et al. 2018)","previouslyFormattedCitation":"(Korpela et al. 2018)"},"properties":{"noteIndex":0},"schema":"https://github.com/citation-style-language/schema/raw/master/csl-citation.json"}</w:instrText>
            </w:r>
            <w:r w:rsidRPr="00ED523E">
              <w:rPr>
                <w:sz w:val="22"/>
                <w:szCs w:val="22"/>
              </w:rPr>
              <w:fldChar w:fldCharType="separate"/>
            </w:r>
            <w:r w:rsidRPr="00ED523E">
              <w:rPr>
                <w:noProof/>
                <w:sz w:val="22"/>
                <w:szCs w:val="22"/>
              </w:rPr>
              <w:t>(Korpela et al. 2018)</w:t>
            </w:r>
            <w:r w:rsidRPr="00ED523E">
              <w:rPr>
                <w:sz w:val="22"/>
                <w:szCs w:val="22"/>
              </w:rPr>
              <w:fldChar w:fldCharType="end"/>
            </w:r>
          </w:p>
        </w:tc>
      </w:tr>
      <w:tr w:rsidR="00ED523E" w:rsidRPr="0015001C" w14:paraId="2B1794E6" w14:textId="77777777" w:rsidTr="00ED523E">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786" w:type="dxa"/>
            <w:tcBorders>
              <w:top w:val="nil"/>
              <w:bottom w:val="nil"/>
              <w:right w:val="nil"/>
            </w:tcBorders>
            <w:noWrap/>
            <w:hideMark/>
          </w:tcPr>
          <w:p w14:paraId="05943943" w14:textId="77777777" w:rsidR="00ED523E" w:rsidRPr="00ED523E" w:rsidRDefault="00ED523E" w:rsidP="00ED523E">
            <w:pPr>
              <w:spacing w:line="240" w:lineRule="auto"/>
              <w:rPr>
                <w:b w:val="0"/>
                <w:i/>
                <w:sz w:val="22"/>
                <w:szCs w:val="22"/>
                <w:lang w:val="fr-BE"/>
              </w:rPr>
            </w:pPr>
            <w:proofErr w:type="spellStart"/>
            <w:r w:rsidRPr="00ED523E">
              <w:rPr>
                <w:b w:val="0"/>
                <w:i/>
                <w:sz w:val="22"/>
                <w:szCs w:val="22"/>
                <w:lang w:val="fr-BE"/>
              </w:rPr>
              <w:t>Bacteroides</w:t>
            </w:r>
            <w:proofErr w:type="spellEnd"/>
            <w:r w:rsidRPr="00ED523E">
              <w:rPr>
                <w:b w:val="0"/>
                <w:i/>
                <w:sz w:val="22"/>
                <w:szCs w:val="22"/>
                <w:lang w:val="fr-BE"/>
              </w:rPr>
              <w:t xml:space="preserve"> </w:t>
            </w:r>
            <w:proofErr w:type="spellStart"/>
            <w:r w:rsidRPr="00ED523E">
              <w:rPr>
                <w:b w:val="0"/>
                <w:i/>
                <w:sz w:val="22"/>
                <w:szCs w:val="22"/>
                <w:lang w:val="fr-BE"/>
              </w:rPr>
              <w:t>faecis</w:t>
            </w:r>
            <w:proofErr w:type="spellEnd"/>
          </w:p>
        </w:tc>
        <w:tc>
          <w:tcPr>
            <w:tcW w:w="5854" w:type="dxa"/>
            <w:tcBorders>
              <w:top w:val="nil"/>
              <w:left w:val="nil"/>
              <w:bottom w:val="nil"/>
            </w:tcBorders>
          </w:tcPr>
          <w:p w14:paraId="22658121" w14:textId="77777777" w:rsidR="00ED523E" w:rsidRPr="00ED523E" w:rsidRDefault="00ED523E" w:rsidP="00ED523E">
            <w:pPr>
              <w:spacing w:line="240" w:lineRule="auto"/>
              <w:cnfStyle w:val="000000100000" w:firstRow="0" w:lastRow="0" w:firstColumn="0" w:lastColumn="0" w:oddVBand="0" w:evenVBand="0" w:oddHBand="1" w:evenHBand="0" w:firstRowFirstColumn="0" w:firstRowLastColumn="0" w:lastRowFirstColumn="0" w:lastRowLastColumn="0"/>
              <w:rPr>
                <w:sz w:val="22"/>
                <w:szCs w:val="22"/>
              </w:rPr>
            </w:pPr>
            <w:r w:rsidRPr="00ED523E">
              <w:rPr>
                <w:sz w:val="22"/>
                <w:szCs w:val="22"/>
              </w:rPr>
              <w:fldChar w:fldCharType="begin" w:fldLock="1"/>
            </w:r>
            <w:r w:rsidRPr="00ED523E">
              <w:rPr>
                <w:sz w:val="22"/>
                <w:szCs w:val="22"/>
                <w:lang w:val="fr-BE"/>
              </w:rPr>
              <w:instrText>ADDIN CSL_CITATION {"citationItems":[{"id":"ITEM-1","itemData":{"DOI":"10.1016/J.CHOM.2018.06.005","ISSN":"1931-3128","abstract":"The acquisition and development of the infant microbiome are key to establishing a healthy host-microbiome symbiosis. The maternal microbial reservoir is thought to play a crucial role in this process. However, the source and transmission routes of the infant pioneering microbes are poorly understood. To address this, we longitudinally sampled the microbiome of 25 mother-infant pairs across multiple body sites from birth up to 4 months postpartum. Strain-level metagenomic profiling showed a rapid influx of microbes at birth followed by strong selection during the first few days of life. Maternal skin and vaginal strains colonize only transiently, and the infant continues to acquire microbes from distinct maternal sources after birth. Maternal gut strains proved more persistent in the infant gut and ecologically better adapted than those acquired from other sources. Together, these data describe the mother-to-infant microbiome transmission routes that are integral in the development of the infant microbiome.","author":[{"dropping-particle":"","family":"Ferretti","given":"Pamela","non-dropping-particle":"","parse-names":false,"suffix":""},{"dropping-particle":"","family":"Pasolli","given":"Edoardo","non-dropping-particle":"","parse-names":false,"suffix":""},{"dropp</w:instrText>
            </w:r>
            <w:r w:rsidRPr="00ED523E">
              <w:rPr>
                <w:sz w:val="22"/>
                <w:szCs w:val="22"/>
              </w:rPr>
              <w:instrText>ing-particle":"","family":"Tett","given":"Adrian","non-dropping-particle":"","parse-names":false,"suffix":""},{"dropping-particle":"","family":"Asnicar","given":"Francesco","non-dropping-particle":"","parse-names":false,"suffix":""},{"dropping-particle":"","family":"Gorfer","given":"Valentina","non-dropping-particle":"","parse-names":false,"suffix":""},{"dropping-particle":"","family":"Fedi","given":"Sabina","non-dropping-particle":"","parse-names":false,"suffix":""},{"dropping-particle":"","family":"Armanini","given":"Federica","non-dropping-particle":"","parse-names":false,"suffix":""},{"dropping-particle":"","family":"Truong","given":"Duy Tin","non-dropping-particle":"","parse-names":false,"suffix":""},{"dropping-particle":"","family":"Manara","given":"Serena","non-dropping-particle":"","parse-names":false,"suffix":""},{"dropping-particle":"","family":"Zolfo","given":"Moreno","non-dropping-particle":"","parse-names":false,"suffix":""},{"dropping-particle":"","family":"Beghini","given":"Francesco","non-dropping-particle":"","parse-names":false,"suffix":""},{"dropping-particle":"","family":"Bertorelli","given":"Roberto","non-dropping-particle":"","parse-names":false,"suffix":""},{"dropping-particle":"","family":"Sanctis","given":"Veronica","non-dropping-particle":"De","parse-names":false,"suffix":""},{"dropping-particle":"","family":"Bariletti","given":"Ilaria","non-dropping-particle":"","parse-names":false,"suffix":""},{"dropping-particle":"","family":"Canto","given":"Rosarita","non-dropping-particle":"","parse-names":false,"suffix":""},{"dropping-particle":"","family":"Clementi","given":"Rosanna","non-dropping-particle":"","parse-names":false,"suffix":""},{"dropping-particle":"","family":"Cologna","given":"Marina","non-dropping-particle":"","parse-names":false,"suffix":""},{"dropping-particle":"","family":"Crifò","given":"Tiziana","non-dropping-particle":"","parse-names":false,"suffix":""},{"dropping-particle":"","family":"Cusumano","given":"Giuseppina","non-dropping-particle":"","parse-names":false,"suffix":""},{"dropping-particle":"","family":"Gottardi","given":"Stefania","non-dropping-particle":"","parse-names":false,"suffix":""},{"dropping-particle":"","family":"Innamorati","given":"Claudia","non-dropping-particle":"","parse-names":false,"suffix":""},{"dropping-particle":"","family":"Masè","given":"Caterina","non-dropping-particle":"","parse-names":false,"suffix":""},{"dropping-particle":"","family":"Postai","given":"Daniela","non-dropping-particle":"","parse-names":false,"suffix":""},{"dropping-particle":"","family":"Savoi","given":"Daniela","non-dropping-particle":"","parse-names":false,"suffix":""},{"dropping-particle":"","family":"Duranti","given":"Sabrina","non-dropping-particle":"","parse-names":false,"suffix":""},{"dropping-particle":"","family":"Lugli","given":"Gabriele Andrea","non-dropping-particle":"","parse-names":false,"suffix":""},{"dropping-particle":"","family":"Mancabelli","given":"Leonardo","non-dropping-particle":"","parse-names":false,"suffix":""},{"dropping-particle":"","family":"Turroni","given":"Francesca","non-dropping-particle":"","parse-names":false,"suffix":""},{"dropping-particle":"","family":"Ferrario","given":"Chiara","non-dropping-particle":"","parse-names":false,"suffix":""},{"dropping-particle":"","family":"Milani","given":"Christian","non-dropping-particle":"","parse-names":false,"suffix":""},{"dropping-particle":"","family":"Mangifesta","given":"Marta","non-dropping-particle":"","parse-names":false,"suffix":""},{"dropping-particle":"","family":"Anzalone","given":"Rosaria","non-dropping-particle":"","parse-names":false,"suffix":""},{"dropping-particle":"","family":"Viappiani","given":"Alice","non-dropping-particle":"","parse-names":false,"suffix":""},{"dropping-particle":"","family":"Yassour","given":"Moran","non-dropping-particle":"","parse-names":false,"suffix":""},{"dropping-particle":"","family":"Vlamakis","given":"Hera","non-dropping-particle":"","parse-names":false,"suffix":""},{"dropping-particle":"","family":"Xavier","given":"Ramnik","non-dropping-particle":"","parse-names":false,"suffix":""},{"dropping-particle":"","family":"Collado","given":"Carmen Maria","non-dropping-particle":"","parse-names":false,"suffix":""},{"dropping-particle":"","family":"Koren","given":"Omry","non-dropping-particle":"","parse-names":false,"suffix":""},{"dropping-particle":"","family":"Tateo","given":"Saverio","non-dropping-particle":"","parse-names":false,"suffix":""},{"dropping-particle":"","family":"Soffiati","given":"Massimo","non-dropping-particle":"","parse-names":false,"suffix":""},{"dropping-particle":"","family":"Pedrotti","given":"Anna","non-dropping-particle":"","parse-names":false,"suffix":""},{"dropping-particle":"","family":"Ventura","given":"Marco","non-dropping-particle":"","parse-names":false,"suffix":""},{"dropping-particle":"","family":"Huttenhower","given":"Curtis","non-dropping-particle":"","parse-names":false,"suffix":""},{"dropping-particle":"","family":"Bork","given":"Peer","non-dropping-particle":"","parse-names":false,"suffix":""},{"dropping-particle":"","family":"Segata","given":"Nicola","non-dropping-particle":"","parse-names":false,"suffix":""}],"container-title":"Cell Host &amp; Microbe","id":"ITEM-1","issue":"1","issued":{"date-parts":[["2018","7","11"]]},"page":"133-145.e5","publisher":"Cell Press","title":"Mother-to-Infant Microbial Transmission from Different Body Sites Shapes the Developing Infant Gut Microbiome","type":"article-journal","volume":"24"},"uris":["http://www.mendeley.com/documents/?uuid=cf1393af-888c-3e6d-9bad-ede616dbbf57"]}],"mendeley":{"formattedCitation":"(Ferretti et al. 2018)","plainTextFormattedCitation":"(Ferretti et al. 2018)","previouslyFormattedCitation":"(Ferretti et al. 2018)"},"properties":{"noteIndex":0},"schema":"https://github.com/citation-style-language/schema/raw/master/csl-citation.json"}</w:instrText>
            </w:r>
            <w:r w:rsidRPr="00ED523E">
              <w:rPr>
                <w:sz w:val="22"/>
                <w:szCs w:val="22"/>
              </w:rPr>
              <w:fldChar w:fldCharType="separate"/>
            </w:r>
            <w:r w:rsidRPr="00ED523E">
              <w:rPr>
                <w:noProof/>
                <w:sz w:val="22"/>
                <w:szCs w:val="22"/>
              </w:rPr>
              <w:t>(Ferretti et al. 2018)</w:t>
            </w:r>
            <w:r w:rsidRPr="00ED523E">
              <w:rPr>
                <w:sz w:val="22"/>
                <w:szCs w:val="22"/>
              </w:rPr>
              <w:fldChar w:fldCharType="end"/>
            </w:r>
          </w:p>
        </w:tc>
      </w:tr>
      <w:tr w:rsidR="00ED523E" w:rsidRPr="0015001C" w14:paraId="52F9D1CE" w14:textId="77777777" w:rsidTr="00ED523E">
        <w:trPr>
          <w:trHeight w:val="170"/>
        </w:trPr>
        <w:tc>
          <w:tcPr>
            <w:cnfStyle w:val="001000000000" w:firstRow="0" w:lastRow="0" w:firstColumn="1" w:lastColumn="0" w:oddVBand="0" w:evenVBand="0" w:oddHBand="0" w:evenHBand="0" w:firstRowFirstColumn="0" w:firstRowLastColumn="0" w:lastRowFirstColumn="0" w:lastRowLastColumn="0"/>
            <w:tcW w:w="3786" w:type="dxa"/>
            <w:tcBorders>
              <w:top w:val="nil"/>
              <w:bottom w:val="nil"/>
              <w:right w:val="nil"/>
            </w:tcBorders>
            <w:noWrap/>
            <w:hideMark/>
          </w:tcPr>
          <w:p w14:paraId="42B80117" w14:textId="77777777" w:rsidR="00ED523E" w:rsidRPr="00ED523E" w:rsidRDefault="00ED523E" w:rsidP="00ED523E">
            <w:pPr>
              <w:spacing w:line="240" w:lineRule="auto"/>
              <w:rPr>
                <w:b w:val="0"/>
                <w:i/>
                <w:sz w:val="22"/>
                <w:szCs w:val="22"/>
              </w:rPr>
            </w:pPr>
            <w:proofErr w:type="spellStart"/>
            <w:r w:rsidRPr="00ED523E">
              <w:rPr>
                <w:b w:val="0"/>
                <w:i/>
                <w:sz w:val="22"/>
                <w:szCs w:val="22"/>
              </w:rPr>
              <w:t>Bacteroides</w:t>
            </w:r>
            <w:proofErr w:type="spellEnd"/>
            <w:r w:rsidRPr="00ED523E">
              <w:rPr>
                <w:b w:val="0"/>
                <w:i/>
                <w:sz w:val="22"/>
                <w:szCs w:val="22"/>
              </w:rPr>
              <w:t xml:space="preserve"> </w:t>
            </w:r>
            <w:proofErr w:type="spellStart"/>
            <w:r w:rsidRPr="00ED523E">
              <w:rPr>
                <w:b w:val="0"/>
                <w:i/>
                <w:sz w:val="22"/>
                <w:szCs w:val="22"/>
              </w:rPr>
              <w:t>finegoldii</w:t>
            </w:r>
            <w:proofErr w:type="spellEnd"/>
          </w:p>
        </w:tc>
        <w:tc>
          <w:tcPr>
            <w:tcW w:w="5854" w:type="dxa"/>
            <w:tcBorders>
              <w:top w:val="nil"/>
              <w:left w:val="nil"/>
              <w:bottom w:val="nil"/>
            </w:tcBorders>
          </w:tcPr>
          <w:p w14:paraId="280E986A" w14:textId="77777777" w:rsidR="00ED523E" w:rsidRPr="00ED523E" w:rsidRDefault="00ED523E" w:rsidP="00ED523E">
            <w:pPr>
              <w:spacing w:line="240" w:lineRule="auto"/>
              <w:cnfStyle w:val="000000000000" w:firstRow="0" w:lastRow="0" w:firstColumn="0" w:lastColumn="0" w:oddVBand="0" w:evenVBand="0" w:oddHBand="0" w:evenHBand="0" w:firstRowFirstColumn="0" w:firstRowLastColumn="0" w:lastRowFirstColumn="0" w:lastRowLastColumn="0"/>
              <w:rPr>
                <w:sz w:val="22"/>
                <w:szCs w:val="22"/>
              </w:rPr>
            </w:pPr>
            <w:r w:rsidRPr="00ED523E">
              <w:rPr>
                <w:sz w:val="22"/>
                <w:szCs w:val="22"/>
              </w:rPr>
              <w:fldChar w:fldCharType="begin" w:fldLock="1"/>
            </w:r>
            <w:r w:rsidRPr="00ED523E">
              <w:rPr>
                <w:sz w:val="22"/>
                <w:szCs w:val="22"/>
              </w:rPr>
              <w:instrText>ADDIN CSL_CITATION {"citationItems":[{"id":"ITEM-1","itemData":{"DOI":"10.1016/J.CHOM.2018.06.005","ISSN":"1931-3128","abstract":"The acquisition and development of the infant microbiome are key to establishing a healthy host-microbiome symbiosis. The maternal microbial reservoir is thought to play a crucial role in this process. However, the source and transmission routes of the infant pioneering microbes are poorly understood. To address this, we longitudinally sampled the microbiome of 25 mother-infant pairs across multiple body sites from birth up to 4 months postpartum. Strain-level metagenomic profiling showed a rapid influx of microbes at birth followed by strong selection during the first few days of life. Maternal skin and vaginal strains colonize only transiently, and the infant continues to acquire microbes from distinct maternal sources after birth. Maternal gut strains proved more persistent in the infant gut and ecologically better adapted than those acquired from other sources. Together, these data describe the mother-to-infant microbiome transmission routes that are integral in the development of the infant microbiome.","author":[{"dropping-particle":"","family":"Ferretti","given":"Pamela","non-dropping-particle":"","parse-names":false,"suffix":""},{"dropping-particle":"","family":"Pasolli","given":"Edoardo","non-dropping-particle":"","parse-names":false,"suffix":""},{"dropping-particle":"","family":"Tett","given":"Adrian","non-dropping-particle":"","parse-names":false,"suffix":""},{"dropping-particle":"","family":"Asnicar","given":"Francesco","non-dropping-particle":"","parse-names":false,"suffix":""},{"dropping-particle":"","family":"Gorfer","given":"Valentina","non-dropping-particle":"","parse-names":false,"suffix":""},{"dropping-particle":"","family":"Fedi","given":"Sabina","non-dropping-particle":"","parse-names":false,"suffix":""},{"dropping-particle":"","family":"Armanini","given":"Federica","non-dropping-particle":"","parse-names":false,"suffix":""},{"dropping-particle":"","family":"Truong","given":"Duy Tin","non-dropping-particle":"","parse-names":false,"suffix":""},{"dropping-particle":"","family":"Manara","given":"Serena","non-dropping-particle":"","parse-names":false,"suffix":""},{"dropping-particle":"","family":"Zolfo","given":"Moreno","non-dropping-particle":"","parse-names":false,"suffix":""},{"dropping-particle":"","family":"Beghini","given":"Francesco","non-dropping-particle":"","parse-names":false,"suffix":""},{"dropping-particle":"","family":"Bertorelli","given":"Roberto","non-dropping-particle":"","parse-names":false,"suffix":""},{"dropping-particle":"","family":"Sanctis","given":"Veronica","non-dropping-particle":"De","parse-names":false,"suffix":""},{"dropping-particle":"","family":"Bariletti","given":"Ilaria","non-dropping-particle":"","parse-names":false,"suffix":""},{"dropping-particle":"","family":"Canto","given":"Rosarita","non-dropping-particle":"","parse-names":false,"suffix":""},{"dropping-particle":"","family":"Clementi","given":"Rosanna","non-dropping-particle":"","parse-names":false,"suffix":""},{"dropping-particle":"","family":"Cologna","given":"Marina","non-dropping-particle":"","parse-names":false,"suffix":""},{"dropping-particle":"","family":"Crifò","given":"Tiziana","non-dropping-particle":"","parse-names":false,"suffix":""},{"dropping-particle":"","family":"Cusumano","given":"Giuseppina","non-dropping-particle":"","parse-names":false,"suffix":""},{"dropping-particle":"","family":"Gottardi","given":"Stefania","non-dropping-particle":"","parse-names":false,"suffix":""},{"dropping-particle":"","family":"Innamorati","given":"Claudia","non-dropping-particle":"","parse-names":false,"suffix":""},{"dropping-particle":"","family":"Masè","given":"Caterina","non-dropping-particle":"","parse-names":false,"suffix":""},{"dropping-particle":"","family":"Postai","given":"Daniela","non-dropping-particle":"","parse-names":false,"suffix":""},{"dropping-particle":"","family":"Savoi","given":"Daniela","non-dropping-particle":"","parse-names":false,"suffix":""},{"dropping-particle":"","family":"Duranti","given":"Sabrina","non-dropping-particle":"","parse-names":false,"suffix":""},{"dropping-particle":"","family":"Lugli","given":"Gabriele Andrea","non-dropping-particle":"","parse-names":false,"suffix":""},{"dropping-particle":"","family":"Mancabelli","given":"Leonardo","non-dropping-particle":"","parse-names":false,"suffix":""},{"dropping-particle":"","family":"Turroni","given":"Francesca","non-dropping-particle":"","parse-names":false,"suffix":""},{"dropping-particle":"","family":"Ferrario","given":"Chiara","non-dropping-particle":"","parse-names":false,"suffix":""},{"dropping-particle":"","family":"Milani","given":"Christian","non-dropping-particle":"","parse-names":false,"suffix":""},{"dropping-particle":"","family":"Mangifesta","given":"Marta","non-dropping-particle":"","parse-names":false,"suffix":""},{"dropping-particle":"","family":"Anzalone","given":"Rosaria","non-dropping-particle":"","parse-names":false,"suffix":""},{"dropping-particle":"","family":"Viappiani","given":"Alice","non-dropping-particle":"","parse-names":false,"suffix":""},{"dropping-particle":"","family":"Yassour","given":"Moran","non-dropping-particle":"","parse-names":false,"suffix":""},{"dropping-particle":"","family":"Vlamakis","given":"Hera","non-dropping-particle":"","parse-names":false,"suffix":""},{"dropping-particle":"","family":"Xavier","given":"Ramnik","non-dropping-particle":"","parse-names":false,"suffix":""},{"dropping-particle":"","family":"Collado","given":"Carmen Maria","non-dropping-particle":"","parse-names":false,"suffix":""},{"dropping-particle":"","family":"Koren","given":"Omry","non-dropping-particle":"","parse-names":false,"suffix":""},{"dropping-particle":"","family":"Tateo","given":"Saverio","non-dropping-particle":"","parse-names":false,"suffix":""},{"dropping-particle":"","family":"Soffiati","given":"Massimo","non-dropping-particle":"","parse-names":false,"suffix":""},{"dropping-particle":"","family":"Pedrotti","given":"Anna","non-dropping-particle":"","parse-names":false,"suffix":""},{"dropping-particle":"","family":"Ventura","given":"Marco","non-dropping-particle":"","parse-names":false,"suffix":""},{"dropping-particle":"","family":"Huttenhower","given":"Curtis","non-dropping-particle":"","parse-names":false,"suffix":""},{"dropping-particle":"","family":"Bork","given":"Peer","non-dropping-particle":"","parse-names":false,"suffix":""},{"dropping-particle":"","family":"Segata","given":"Nicola","non-dropping-particle":"","parse-names":false,"suffix":""}],"container-title":"Cell Host &amp; Microbe","id":"ITEM-1","issue":"1","issued":{"date-parts":[["2018","7","11"]]},"page":"133-145.e5","publisher":"Cell Press","title":"Mother-to-Infant Microbial Transmission from Different Body Sites Shapes the Developing Infant Gut Microbiome","type":"article-journal","volume":"24"},"uris":["http://www.mendeley.com/documents/?uuid=cf1393af-888c-3e6d-9bad-ede616dbbf57"]},{"id":"ITEM-2","itemData":{"DOI":"10.1101/gr.233940.117","ISBN":"9789801239314","ISSN":"1088-9051","PMID":"29496731","author":[{"dropping-particle":"","family":"Korpela","given":"Katri","non-dropping-particle":"","parse-names":false,"suffix":""},{"dropping-particle":"","family":"Costea","given":"Paul","non-dropping-particle":"","parse-names":false,"suffix":""},{"dropping-particle":"","family":"Pedro Coelho","given":"Luis","non-dropping-particle":"","parse-names":false,"suffix":""},{"dropping-particle":"","family":"Kandels-Lewis","given":"Stefanie","non-dropping-particle":"","parse-names":false,"suffix":""},{"dropping-particle":"","family":"Boomsma","given":"Dorret I","non-dropping-particle":"","parse-names":false,"suffix":""},{"dropping-particle":"","family":"Segata","given":"Nicola","non-dropping-particle":"","parse-names":false,"suffix":""},{"dropping-particle":"","family":"Bork","given":"Peer","non-dropping-particle":"","parse-names":false,"suffix":""}],"id":"ITEM-2","issued":{"date-parts":[["2018"]]},"page":"561-568","title":"Selective maternal seeding and environment shape the human gut microbiome Running title: Maternal seeding of the human gut microbiome","type":"article-journal"},"uris":["http://www.mendeley.com/documents/?uuid=427dd8d4-0669-38a3-98a3-19563dbbe669"]}],"mendeley":{"formattedCitation":"(Korpela et al. 2018; Ferretti et al. 2018)","plainTextFormattedCitation":"(Korpela et al. 2018; Ferretti et al. 2018)","previouslyFormattedCitation":"(Korpela et al. 2018; Ferretti et al. 2018)"},"properties":{"noteIndex":0},"schema":"https://github.com/citation-style-language/schema/raw/master/csl-citation.json"}</w:instrText>
            </w:r>
            <w:r w:rsidRPr="00ED523E">
              <w:rPr>
                <w:sz w:val="22"/>
                <w:szCs w:val="22"/>
              </w:rPr>
              <w:fldChar w:fldCharType="separate"/>
            </w:r>
            <w:r w:rsidRPr="00ED523E">
              <w:rPr>
                <w:noProof/>
                <w:sz w:val="22"/>
                <w:szCs w:val="22"/>
              </w:rPr>
              <w:t>(Korpela et al. 2018; Ferretti et al. 2018)</w:t>
            </w:r>
            <w:r w:rsidRPr="00ED523E">
              <w:rPr>
                <w:sz w:val="22"/>
                <w:szCs w:val="22"/>
              </w:rPr>
              <w:fldChar w:fldCharType="end"/>
            </w:r>
          </w:p>
        </w:tc>
      </w:tr>
      <w:tr w:rsidR="00ED523E" w:rsidRPr="0015001C" w14:paraId="5CE31BDD" w14:textId="77777777" w:rsidTr="00ED523E">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786" w:type="dxa"/>
            <w:tcBorders>
              <w:top w:val="nil"/>
              <w:bottom w:val="nil"/>
              <w:right w:val="nil"/>
            </w:tcBorders>
            <w:noWrap/>
            <w:hideMark/>
          </w:tcPr>
          <w:p w14:paraId="54F2A79F" w14:textId="77777777" w:rsidR="00ED523E" w:rsidRPr="00ED523E" w:rsidRDefault="00ED523E" w:rsidP="00ED523E">
            <w:pPr>
              <w:spacing w:line="240" w:lineRule="auto"/>
              <w:rPr>
                <w:b w:val="0"/>
                <w:i/>
                <w:sz w:val="22"/>
                <w:szCs w:val="22"/>
              </w:rPr>
            </w:pPr>
            <w:r w:rsidRPr="00ED523E">
              <w:rPr>
                <w:b w:val="0"/>
                <w:i/>
                <w:sz w:val="22"/>
                <w:szCs w:val="22"/>
              </w:rPr>
              <w:t>Bacteroides fragilis</w:t>
            </w:r>
          </w:p>
        </w:tc>
        <w:tc>
          <w:tcPr>
            <w:tcW w:w="5854" w:type="dxa"/>
            <w:tcBorders>
              <w:top w:val="nil"/>
              <w:left w:val="nil"/>
              <w:bottom w:val="nil"/>
            </w:tcBorders>
          </w:tcPr>
          <w:p w14:paraId="7C156C27" w14:textId="77777777" w:rsidR="00ED523E" w:rsidRPr="00ED523E" w:rsidRDefault="00ED523E" w:rsidP="00ED523E">
            <w:pPr>
              <w:spacing w:line="240" w:lineRule="auto"/>
              <w:cnfStyle w:val="000000100000" w:firstRow="0" w:lastRow="0" w:firstColumn="0" w:lastColumn="0" w:oddVBand="0" w:evenVBand="0" w:oddHBand="1" w:evenHBand="0" w:firstRowFirstColumn="0" w:firstRowLastColumn="0" w:lastRowFirstColumn="0" w:lastRowLastColumn="0"/>
              <w:rPr>
                <w:sz w:val="22"/>
                <w:szCs w:val="22"/>
              </w:rPr>
            </w:pPr>
            <w:r w:rsidRPr="00ED523E">
              <w:rPr>
                <w:sz w:val="22"/>
                <w:szCs w:val="22"/>
              </w:rPr>
              <w:fldChar w:fldCharType="begin" w:fldLock="1"/>
            </w:r>
            <w:r w:rsidRPr="00ED523E">
              <w:rPr>
                <w:sz w:val="22"/>
                <w:szCs w:val="22"/>
              </w:rPr>
              <w:instrText>ADDIN CSL_CITATION {"citationItems":[{"id":"ITEM-1","itemData":{"DOI":"10.1101/gr.201863.115","ISSN":"1549-5469","PMID":"27803195","abstract":"We present the Metagenomic Intra-species Diversity Analysis System (MIDAS), which is an integrated computational pipeline for quantifying bacterial species abundance and strain-level genomic variation, including gene content and single-nucleotide polymorphisms (SNPs), from shotgun metagenomes. Our method leverages a database of more than 30,000 bacterial reference genomes that we clustered into species groups. These cover the majority of abundant species in the human microbiome but only a small proportion of microbes in other environments, including soil and seawater. We applied MIDAS to stool metagenomes from 98 Swedish mothers and their infants over one year and used rare SNPs to track strains between hosts. Using this approach, we found that although species compositions of mothers and infants converged over time, strain-level similarity diverged. Specifically, early colonizing bacteria were often transmitted from an infant's mother, while late colonizing bacteria were often transmitted from other sources in the environment and were enriched for spore-formation genes. We also applied MIDAS to 198 globally distributed marine metagenomes and used gene content to show that many prevalent bacterial species have population structure that correlates with geographic location. Strain-level genetic variants present in metagenomes clearly reveal extensive structure and dynamics that are obscured when data are analyzed at a coarser taxonomic resolution.","author":[{"dropping-particle":"","family":"Nayfach","given":"Stephen","non-dropping-particle":"","parse-names":false,"suffix":""},{"dropping-particle":"","family":"Rodriguez-Mueller","given":"Beltran","non-dropping-particle":"","parse-names":false,"suffix":""},{"dropping-particle":"","family":"Garud","given":"Nandita","non-dropping-particle":"","parse-names":false,"suffix":""},{"dropping-particle":"","family":"Pollard","given":"Katherine S","non-dropping-particle":"","parse-names":false,"suffix":""}],"container-title":"Genome research","id":"ITEM-1","issue":"11","issued":{"date-parts":[["2016","11","18"]]},"page":"1612-1625","publisher":"Cold Spring Harbor Laboratory Press","title":"An integrated metagenomics pipeline for strain profiling reveals novel patterns of bacterial transmission and biogeography.","type":"article-journal","volume":"26"},"uris":["http://www.mendeley.com/documents/?uuid=4c3281a1-15ac-3a39-84e9-e03927b4959d"]},{"id":"ITEM-2","itemData":{"DOI":"10.1101/gr.233940.117","ISBN":"9789801239314","ISSN":"1088-9051","PMID":"29496731","author":[{"dropping-particle":"","family":"Korpela","given":"Katri","non-dropping-particle":"","parse-names":false,"suffix":""},{"dropping-particle":"","family":"Costea","given":"Paul","non-dropping-particle":"","parse-names":false,"suffix":""},{"dropping-particle":"","family":"Pedro Coelho","given":"Luis","non-dropping-particle":"","parse-names":false,"suffix":""},{"dropping-particle":"","family":"Kandels-Lewis","given":"Stefanie","non-dropping-particle":"","parse-names":false,"suffix":""},{"dropping-particle":"","family":"Boomsma","given":"Dorret I","non-dropping-particle":"","parse-names":false,"suffix":""},{"dropping-particle":"","family":"Segata","given":"Nicola","non-dropping-particle":"","parse-names":false,"suffix":""},{"dropping-particle":"","family":"Bork","given":"Peer","non-dropping-particle":"","parse-names":false,"suffix":""}],"id":"ITEM-2","issued":{"date-parts":[["2018"]]},"page":"561-568","title":"Selective maternal seeding and environment shape the human gut microbiome Running title: Maternal seeding of the human gut microbiome","type":"article-journal"},"uris":["http://www.mendeley.com/documents/?uuid=427dd8d4-0669-38a3-98a3-19563dbbe669"]}],"mendeley":{"formattedCitation":"(Nayfach et al. 2016; Korpela et al. 2018)","plainTextFormattedCitation":"(Nayfach et al. 2016; Korpela et al. 2018)","previouslyFormattedCitation":"(Nayfach et al. 2016; Korpela et al. 2018)"},"properties":{"noteIndex":0},"schema":"https://github.com/citation-style-language/schema/raw/master/csl-citation.json"}</w:instrText>
            </w:r>
            <w:r w:rsidRPr="00ED523E">
              <w:rPr>
                <w:sz w:val="22"/>
                <w:szCs w:val="22"/>
              </w:rPr>
              <w:fldChar w:fldCharType="separate"/>
            </w:r>
            <w:r w:rsidRPr="00ED523E">
              <w:rPr>
                <w:noProof/>
                <w:sz w:val="22"/>
                <w:szCs w:val="22"/>
              </w:rPr>
              <w:t>(Nayfach et al. 2016; Korpela et al. 2018)</w:t>
            </w:r>
            <w:r w:rsidRPr="00ED523E">
              <w:rPr>
                <w:sz w:val="22"/>
                <w:szCs w:val="22"/>
              </w:rPr>
              <w:fldChar w:fldCharType="end"/>
            </w:r>
          </w:p>
        </w:tc>
      </w:tr>
      <w:tr w:rsidR="00ED523E" w:rsidRPr="0015001C" w14:paraId="04E997A0" w14:textId="77777777" w:rsidTr="00ED523E">
        <w:trPr>
          <w:trHeight w:val="170"/>
        </w:trPr>
        <w:tc>
          <w:tcPr>
            <w:cnfStyle w:val="001000000000" w:firstRow="0" w:lastRow="0" w:firstColumn="1" w:lastColumn="0" w:oddVBand="0" w:evenVBand="0" w:oddHBand="0" w:evenHBand="0" w:firstRowFirstColumn="0" w:firstRowLastColumn="0" w:lastRowFirstColumn="0" w:lastRowLastColumn="0"/>
            <w:tcW w:w="3786" w:type="dxa"/>
            <w:tcBorders>
              <w:top w:val="nil"/>
              <w:bottom w:val="nil"/>
              <w:right w:val="nil"/>
            </w:tcBorders>
            <w:noWrap/>
            <w:hideMark/>
          </w:tcPr>
          <w:p w14:paraId="0FB0C554" w14:textId="77777777" w:rsidR="00ED523E" w:rsidRPr="00ED523E" w:rsidRDefault="00ED523E" w:rsidP="00ED523E">
            <w:pPr>
              <w:spacing w:line="240" w:lineRule="auto"/>
              <w:rPr>
                <w:b w:val="0"/>
                <w:i/>
                <w:sz w:val="22"/>
                <w:szCs w:val="22"/>
              </w:rPr>
            </w:pPr>
            <w:r w:rsidRPr="00ED523E">
              <w:rPr>
                <w:b w:val="0"/>
                <w:i/>
                <w:sz w:val="22"/>
                <w:szCs w:val="22"/>
              </w:rPr>
              <w:t>Bacteroides intestinalis</w:t>
            </w:r>
          </w:p>
        </w:tc>
        <w:tc>
          <w:tcPr>
            <w:tcW w:w="5854" w:type="dxa"/>
            <w:tcBorders>
              <w:top w:val="nil"/>
              <w:left w:val="nil"/>
              <w:bottom w:val="nil"/>
            </w:tcBorders>
          </w:tcPr>
          <w:p w14:paraId="0B8EEB67" w14:textId="77777777" w:rsidR="00ED523E" w:rsidRPr="00ED523E" w:rsidRDefault="00ED523E" w:rsidP="00ED523E">
            <w:pPr>
              <w:spacing w:line="240" w:lineRule="auto"/>
              <w:cnfStyle w:val="000000000000" w:firstRow="0" w:lastRow="0" w:firstColumn="0" w:lastColumn="0" w:oddVBand="0" w:evenVBand="0" w:oddHBand="0" w:evenHBand="0" w:firstRowFirstColumn="0" w:firstRowLastColumn="0" w:lastRowFirstColumn="0" w:lastRowLastColumn="0"/>
              <w:rPr>
                <w:sz w:val="22"/>
                <w:szCs w:val="22"/>
              </w:rPr>
            </w:pPr>
            <w:r w:rsidRPr="00ED523E">
              <w:rPr>
                <w:sz w:val="22"/>
                <w:szCs w:val="22"/>
              </w:rPr>
              <w:fldChar w:fldCharType="begin" w:fldLock="1"/>
            </w:r>
            <w:r w:rsidRPr="00ED523E">
              <w:rPr>
                <w:sz w:val="22"/>
                <w:szCs w:val="22"/>
              </w:rPr>
              <w:instrText>ADDIN CSL_CITATION {"citationItems":[{"id":"ITEM-1","itemData":{"DOI":"10.1016/J.CHOM.2018.06.005","ISSN":"1931-3128","abstract":"The acquisition and development of the infant microbiome are key to establishing a healthy host-microbiome symbiosis. The maternal microbial reservoir is thought to play a crucial role in this process. However, the source and transmission routes of the infant pioneering microbes are poorly understood. To address this, we longitudinally sampled the microbiome of 25 mother-infant pairs across multiple body sites from birth up to 4 months postpartum. Strain-level metagenomic profiling showed a rapid influx of microbes at birth followed by strong selection during the first few days of life. Maternal skin and vaginal strains colonize only transiently, and the infant continues to acquire microbes from distinct maternal sources after birth. Maternal gut strains proved more persistent in the infant gut and ecologically better adapted than those acquired from other sources. Together, these data describe the mother-to-infant microbiome transmission routes that are integral in the development of the infant microbiome.","author":[{"dropping-particle":"","family":"Ferretti","given":"Pamela","non-dropping-particle":"","parse-names":false,"suffix":""},{"dropping-particle":"","family":"Pasolli","given":"Edoardo","non-dropping-particle":"","parse-names":false,"suffix":""},{"dropping-particle":"","family":"Tett","given":"Adrian","non-dropping-particle":"","parse-names":false,"suffix":""},{"dropping-particle":"","family":"Asnicar","given":"Francesco","non-dropping-particle":"","parse-names":false,"suffix":""},{"dropping-particle":"","family":"Gorfer","given":"Valentina","non-dropping-particle":"","parse-names":false,"suffix":""},{"dropping-particle":"","family":"Fedi","given":"Sabina","non-dropping-particle":"","parse-names":false,"suffix":""},{"dropping-particle":"","family":"Armanini","given":"Federica","non-dropping-particle":"","parse-names":false,"suffix":""},{"dropping-particle":"","family":"Truong","given":"Duy Tin","non-dropping-particle":"","parse-names":false,"suffix":""},{"dropping-particle":"","family":"Manara","given":"Serena","non-dropping-particle":"","parse-names":false,"suffix":""},{"dropping-particle":"","family":"Zolfo","given":"Moreno","non-dropping-particle":"","parse-names":false,"suffix":""},{"dropping-particle":"","family":"Beghini","given":"Francesco","non-dropping-particle":"","parse-names":false,"suffix":""},{"dropping-particle":"","family":"Bertorelli","given":"Roberto","non-dropping-particle":"","parse-names":false,"suffix":""},{"dropping-particle":"","family":"Sanctis","given":"Veronica","non-dropping-particle":"De","parse-names":false,"suffix":""},{"dropping-particle":"","family":"Bariletti","given":"Ilaria","non-dropping-particle":"","parse-names":false,"suffix":""},{"dropping-particle":"","family":"Canto","given":"Rosarita","non-dropping-particle":"","parse-names":false,"suffix":""},{"dropping-particle":"","family":"Clementi","given":"Rosanna","non-dropping-particle":"","parse-names":false,"suffix":""},{"dropping-particle":"","family":"Cologna","given":"Marina","non-dropping-particle":"","parse-names":false,"suffix":""},{"dropping-particle":"","family":"Crifò","given":"Tiziana","non-dropping-particle":"","parse-names":false,"suffix":""},{"dropping-particle":"","family":"Cusumano","given":"Giuseppina","non-dropping-particle":"","parse-names":false,"suffix":""},{"dropping-particle":"","family":"Gottardi","given":"Stefania","non-dropping-particle":"","parse-names":false,"suffix":""},{"dropping-particle":"","family":"Innamorati","given":"Claudia","non-dropping-particle":"","parse-names":false,"suffix":""},{"dropping-particle":"","family":"Masè","given":"Caterina","non-dropping-particle":"","parse-names":false,"suffix":""},{"dropping-particle":"","family":"Postai","given":"Daniela","non-dropping-particle":"","parse-names":false,"suffix":""},{"dropping-particle":"","family":"Savoi","given":"Daniela","non-dropping-particle":"","parse-names":false,"suffix":""},{"dropping-particle":"","family":"Duranti","given":"Sabrina","non-dropping-particle":"","parse-names":false,"suffix":""},{"dropping-particle":"","family":"Lugli","given":"Gabriele Andrea","non-dropping-particle":"","parse-names":false,"suffix":""},{"dropping-particle":"","family":"Mancabelli","given":"Leonardo","non-dropping-particle":"","parse-names":false,"suffix":""},{"dropping-particle":"","family":"Turroni","given":"Francesca","non-dropping-particle":"","parse-names":false,"suffix":""},{"dropping-particle":"","family":"Ferrario","given":"Chiara","non-dropping-particle":"","parse-names":false,"suffix":""},{"dropping-particle":"","family":"Milani","given":"Christian","non-dropping-particle":"","parse-names":false,"suffix":""},{"dropping-particle":"","family":"Mangifesta","given":"Marta","non-dropping-particle":"","parse-names":false,"suffix":""},{"dropping-particle":"","family":"Anzalone","given":"Rosaria","non-dropping-particle":"","parse-names":false,"suffix":""},{"dropping-particle":"","family":"Viappiani","given":"Alice","non-dropping-particle":"","parse-names":false,"suffix":""},{"dropping-particle":"","family":"Yassour","given":"Moran","non-dropping-particle":"","parse-names":false,"suffix":""},{"dropping-particle":"","family":"Vlamakis","given":"Hera","non-dropping-particle":"","parse-names":false,"suffix":""},{"dropping-particle":"","family":"Xavier","given":"Ramnik","non-dropping-particle":"","parse-names":false,"suffix":""},{"dropping-particle":"","family":"Collado","given":"Carmen Maria","non-dropping-particle":"","parse-names":false,"suffix":""},{"dropping-particle":"","family":"Koren","given":"Omry","non-dropping-particle":"","parse-names":false,"suffix":""},{"dropping-particle":"","family":"Tateo","given":"Saverio","non-dropping-particle":"","parse-names":false,"suffix":""},{"dropping-particle":"","family":"Soffiati","given":"Massimo","non-dropping-particle":"","parse-names":false,"suffix":""},{"dropping-particle":"","family":"Pedrotti","given":"Anna","non-dropping-particle":"","parse-names":false,"suffix":""},{"dropping-particle":"","family":"Ventura","given":"Marco","non-dropping-particle":"","parse-names":false,"suffix":""},{"dropping-particle":"","family":"Huttenhower","given":"Curtis","non-dropping-particle":"","parse-names":false,"suffix":""},{"dropping-particle":"","family":"Bork","given":"Peer","non-dropping-particle":"","parse-names":false,"suffix":""},{"dropping-particle":"","family":"Segata","given":"Nicola","non-dropping-particle":"","parse-names":false,"suffix":""}],"container-title":"Cell Host &amp; Microbe","id":"ITEM-1","issue":"1","issued":{"date-parts":[["2018","7","11"]]},"page":"133-145.e5","publisher":"Cell Press","title":"Mother-to-Infant Microbial Transmission from Different Body Sites Shapes the Developing Infant Gut Microbiome","type":"article-journal","volume":"24"},"uris":["http://www.mendeley.com/documents/?uuid=cf1393af-888c-3e6d-9bad-ede616dbbf57"]}],"mendeley":{"formattedCitation":"(Ferretti et al. 2018)","plainTextFormattedCitation":"(Ferretti et al. 2018)","previouslyFormattedCitation":"(Ferretti et al. 2018)"},"properties":{"noteIndex":0},"schema":"https://github.com/citation-style-language/schema/raw/master/csl-citation.json"}</w:instrText>
            </w:r>
            <w:r w:rsidRPr="00ED523E">
              <w:rPr>
                <w:sz w:val="22"/>
                <w:szCs w:val="22"/>
              </w:rPr>
              <w:fldChar w:fldCharType="separate"/>
            </w:r>
            <w:r w:rsidRPr="00ED523E">
              <w:rPr>
                <w:noProof/>
                <w:sz w:val="22"/>
                <w:szCs w:val="22"/>
              </w:rPr>
              <w:t>(Ferretti et al. 2018)</w:t>
            </w:r>
            <w:r w:rsidRPr="00ED523E">
              <w:rPr>
                <w:sz w:val="22"/>
                <w:szCs w:val="22"/>
              </w:rPr>
              <w:fldChar w:fldCharType="end"/>
            </w:r>
          </w:p>
        </w:tc>
      </w:tr>
      <w:tr w:rsidR="00ED523E" w:rsidRPr="0015001C" w14:paraId="646987E0" w14:textId="77777777" w:rsidTr="00ED523E">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786" w:type="dxa"/>
            <w:tcBorders>
              <w:top w:val="nil"/>
              <w:bottom w:val="nil"/>
              <w:right w:val="nil"/>
            </w:tcBorders>
            <w:noWrap/>
            <w:hideMark/>
          </w:tcPr>
          <w:p w14:paraId="106A9A5D" w14:textId="77777777" w:rsidR="00ED523E" w:rsidRPr="00ED523E" w:rsidRDefault="00ED523E" w:rsidP="00ED523E">
            <w:pPr>
              <w:spacing w:line="240" w:lineRule="auto"/>
              <w:rPr>
                <w:b w:val="0"/>
                <w:i/>
                <w:sz w:val="22"/>
                <w:szCs w:val="22"/>
              </w:rPr>
            </w:pPr>
            <w:proofErr w:type="spellStart"/>
            <w:r w:rsidRPr="00ED523E">
              <w:rPr>
                <w:b w:val="0"/>
                <w:i/>
                <w:sz w:val="22"/>
                <w:szCs w:val="22"/>
              </w:rPr>
              <w:t>Bacteroides</w:t>
            </w:r>
            <w:proofErr w:type="spellEnd"/>
            <w:r w:rsidRPr="00ED523E">
              <w:rPr>
                <w:b w:val="0"/>
                <w:i/>
                <w:sz w:val="22"/>
                <w:szCs w:val="22"/>
              </w:rPr>
              <w:t xml:space="preserve"> </w:t>
            </w:r>
            <w:proofErr w:type="spellStart"/>
            <w:r w:rsidRPr="00ED523E">
              <w:rPr>
                <w:b w:val="0"/>
                <w:i/>
                <w:sz w:val="22"/>
                <w:szCs w:val="22"/>
              </w:rPr>
              <w:t>ovatus</w:t>
            </w:r>
            <w:proofErr w:type="spellEnd"/>
          </w:p>
        </w:tc>
        <w:tc>
          <w:tcPr>
            <w:tcW w:w="5854" w:type="dxa"/>
            <w:tcBorders>
              <w:top w:val="nil"/>
              <w:left w:val="nil"/>
              <w:bottom w:val="nil"/>
            </w:tcBorders>
          </w:tcPr>
          <w:p w14:paraId="64B08EF7" w14:textId="77777777" w:rsidR="00ED523E" w:rsidRPr="00ED523E" w:rsidRDefault="00ED523E" w:rsidP="00ED523E">
            <w:pPr>
              <w:spacing w:line="240" w:lineRule="auto"/>
              <w:cnfStyle w:val="000000100000" w:firstRow="0" w:lastRow="0" w:firstColumn="0" w:lastColumn="0" w:oddVBand="0" w:evenVBand="0" w:oddHBand="1" w:evenHBand="0" w:firstRowFirstColumn="0" w:firstRowLastColumn="0" w:lastRowFirstColumn="0" w:lastRowLastColumn="0"/>
              <w:rPr>
                <w:sz w:val="22"/>
                <w:szCs w:val="22"/>
              </w:rPr>
            </w:pPr>
            <w:r w:rsidRPr="00ED523E">
              <w:rPr>
                <w:sz w:val="22"/>
                <w:szCs w:val="22"/>
              </w:rPr>
              <w:fldChar w:fldCharType="begin" w:fldLock="1"/>
            </w:r>
            <w:r w:rsidRPr="00ED523E">
              <w:rPr>
                <w:sz w:val="22"/>
                <w:szCs w:val="22"/>
              </w:rPr>
              <w:instrText>ADDIN CSL_CITATION {"citationItems":[{"id":"ITEM-1","itemData":{"DOI":"10.1101/gr.201863.115","ISSN":"1549-5469","PMID":"27803195","abstract":"We present the Metagenomic Intra-species Diversity Analysis System (MIDAS), which is an integrated computational pipeline for quantifying bacterial species abundance and strain-level genomic variation, including gene content and single-nucleotide polymorphisms (SNPs), from shotgun metagenomes. Our method leverages a database of more than 30,000 bacterial reference genomes that we clustered into species groups. These cover the majority of abundant species in the human microbiome but only a small proportion of microbes in other environments, including soil and seawater. We applied MIDAS to stool metagenomes from 98 Swedish mothers and their infants over one year and used rare SNPs to track strains between hosts. Using this approach, we found that although species compositions of mothers and infants converged over time, strain-level similarity diverged. Specifically, early colonizing bacteria were often transmitted from an infant's mother, while late colonizing bacteria were often transmitted from other sources in the environment and were enriched for spore-formation genes. We also applied MIDAS to 198 globally distributed marine metagenomes and used gene content to show that many prevalent bacterial species have population structure that correlates with geographic location. Strain-level genetic variants present in metagenomes clearly reveal extensive structure and dynamics that are obscured when data are analyzed at a coarser taxonomic resolution.","author":[{"dropping-particle":"","family":"Nayfach","given":"Stephen","non-dropping-particle":"","parse-names":false,"suffix":""},{"dropping-particle":"","family":"Rodriguez-Mueller","given":"Beltran","non-dropping-particle":"","parse-names":false,"suffix":""},{"dropping-particle":"","family":"Garud","given":"Nandita","non-dropping-particle":"","parse-names":false,"suffix":""},{"dropping-particle":"","family":"Pollard","given":"Katherine S","non-dropping-particle":"","parse-names":false,"suffix":""}],"container-title":"Genome research","id":"ITEM-1","issue":"11","issued":{"date-parts":[["2016","11","18"]]},"page":"1612-1625","publisher":"Cold Spring Harbor Laboratory Press","title":"An integrated metagenomics pipeline for strain profiling reveals novel patterns of bacterial transmission and biogeography.","type":"article-journal","volume":"26"},"uris":["http://www.mendeley.com/documents/?uuid=4c3281a1-15ac-3a39-84e9-e03927b4959d"]},{"id":"ITEM-2","itemData":{"DOI":"10.1016/J.CHOM.2018.06.005","ISSN":"1931-3128","abstract":"The acquisition and development of the infant microbiome are key to establishing a healthy host-microbiome symbiosis. The maternal microbial reservoir is thought to play a crucial role in this process. However, the source and transmission routes of the infant pioneering microbes are poorly understood. To address this, we longitudinally sampled the microbiome of 25 mother-infant pairs across multiple body sites from birth up to 4 months postpartum. Strain-level metagenomic profiling showed a rapid influx of microbes at birth followed by strong selection during the first few days of life. Maternal skin and vaginal strains colonize only transiently, and the infant continues to acquire microbes from distinct maternal sources after birth. Maternal gut strains proved more persistent in the infant gut and ecologically better adapted than those acquired from other sources. Together, these data describe the mother-to-infant microbiome transmission routes that are integral in the development of the infant microbiome.","author":[{"dropping-particle":"","family":"Ferretti","given":"Pamela","non-dropping-particle":"","parse-names":false,"suffix":""},{"dropping-particle":"","family":"Pasolli","given":"Edoardo","non-dropping-particle":"","parse-names":false,"suffix":""},{"dropping-particle":"","family":"Tett","given":"Adrian","non-dropping-particle":"","parse-names":false,"suffix":""},{"dropping-particle":"","family":"Asnicar","given":"Francesco","non-dropping-particle":"","parse-names":false,"suffix":""},{"dropping-particle":"","family":"Gorfer","given":"Valentina","non-dropping-particle":"","parse-names":false,"suffix":""},{"dropping-particle":"","family":"Fedi","given":"Sabina","non-dropping-particle":"","parse-names":false,"suffix":""},{"dropping-particle":"","family":"Armanini","given":"Federica","non-dropping-particle":"","parse-names":false,"suffix":""},{"dropping-particle":"","family":"Truong","given":"Duy Tin","non-dropping-particle":"","parse-names":false,"suffix":""},{"dropping-particle":"","family":"Manara","given":"Serena","non-dropping-particle":"","parse-names":false,"suffix":""},{"dropping-particle":"","family":"Zolfo","given":"Moreno","non-dropping-particle":"","parse-names":false,"suffix":""},{"dropping-particle":"","family":"Beghini","given":"Francesco","non-dropping-particle":"","parse-names":false,"suffix":""},{"dropping-particle":"","family":"Bertorelli","given":"Roberto","non-dropping-particle":"","parse-names":false,"suffix":""},{"dropping-particle":"","family":"Sanctis","given":"Veronica","non-dropping-particle":"De","parse-names":false,"suffix":""},{"dropping-particle":"","family":"Bariletti","given":"Ilaria","non-dropping-particle":"","parse-names":false,"suffix":""},{"dropping-particle":"","family":"Canto","given":"Rosarita","non-dropping-particle":"","parse-names":false,"suffix":""},{"dropping-particle":"","family":"Clementi","given":"Rosanna","non-dropping-particle":"","parse-names":false,"suffix":""},{"dropping-particle":"","family":"Cologna","given":"Marina","non-dropping-particle":"","parse-names":false,"suffix":""},{"dropping-particle":"","family":"Crifò","given":"Tiziana","non-dropping-particle":"","parse-names":false,"suffix":""},{"dropping-particle":"","family":"Cusumano","given":"Giuseppina","non-dropping-particle":"","parse-names":false,"suffix":""},{"dropping-particle":"","family":"Gottardi","given":"Stefania","non-dropping-particle":"","parse-names":false,"suffix":""},{"dropping-particle":"","family":"Innamorati","given":"Claudia","non-dropping-particle":"","parse-names":false,"suffix":""},{"dropping-particle":"","family":"Masè","given":"Caterina","non-dropping-particle":"","parse-names":false,"suffix":""},{"dropping-particle":"","family":"Postai","given":"Daniela","non-dropping-particle":"","parse-names":false,"suffix":""},{"dropping-particle":"","family":"Savoi","given":"Daniela","non-dropping-particle":"","parse-names":false,"suffix":""},{"dropping-particle":"","family":"Duranti","given":"Sabrina","non-dropping-particle":"","parse-names":false,"suffix":""},{"dropping-particle":"","family":"Lugli","given":"Gabriele Andrea","non-dropping-particle":"","parse-names":false,"suffix":""},{"dropping-particle":"","family":"Mancabelli","given":"Leonardo","non-dropping-particle":"","parse-names":false,"suffix":""},{"dropping-particle":"","family":"Turroni","given":"Francesca","non-dropping-particle":"","parse-names":false,"suffix":""},{"dropping-particle":"","family":"Ferrario","given":"Chiara","non-dropping-particle":"","parse-names":false,"suffix":""},{"dropping-particle":"","family":"Milani","given":"Christian","non-dropping-particle":"","parse-names":false,"suffix":""},{"dropping-particle":"","family":"Mangifesta","given":"Marta","non-dropping-particle":"","parse-names":false,"suffix":""},{"dropping-particle":"","family":"Anzalone","given":"Rosaria","non-dropping-particle":"","parse-names":false,"suffix":""},{"dropping-particle":"","family":"Viappiani","given":"Alice","non-dropping-particle":"","parse-names":false,"suffix":""},{"dropping-particle":"","family":"Yassour","given":"Moran","non-dropping-particle":"","parse-names":false,"suffix":""},{"dropping-particle":"","family":"Vlamakis","given":"Hera","non-dropping-particle":"","parse-names":false,"suffix":""},{"dropping-particle":"","family":"Xavier","given":"Ramnik","non-dropping-particle":"","parse-names":false,"suffix":""},{"dropping-particle":"","family":"Collado","given":"Carmen Maria","non-dropping-particle":"","parse-names":false,"suffix":""},{"dropping-particle":"","family":"Koren","given":"Omry","non-dropping-particle":"","parse-names":false,"suffix":""},{"dropping-particle":"","family":"Tateo","given":"Saverio","non-dropping-particle":"","parse-names":false,"suffix":""},{"dropping-particle":"","family":"Soffiati","given":"Massimo","non-dropping-particle":"","parse-names":false,"suffix":""},{"dropping-particle":"","family":"Pedrotti","given":"Anna","non-dropping-particle":"","parse-names":false,"suffix":""},{"dropping-particle":"","family":"Ventura","given":"Marco","non-dropping-particle":"","parse-names":false,"suffix":""},{"dropping-particle":"","family":"Huttenhower","given":"Curtis","non-dropping-particle":"","parse-names":false,"suffix":""},{"dropping-particle":"","family":"Bork","given":"Peer","non-dropping-particle":"","parse-names":false,"suffix":""},{"dropping-particle":"","family":"Segata","given":"Nicola","non-dropping-particle":"","parse-names":false,"suffix":""}],"container-title":"Cell Host &amp; Microbe","id":"ITEM-2","issue":"1","issued":{"date-parts":[["2018","7","11"]]},"page":"133-145.e5","publisher":"Cell Press","title":"Mother-to-Infant Microbial Transmission from Different Body Sites Shapes the Developing Infant Gut Microbiome","type":"article-journal","volume":"24"},"uris":["http://www.mendeley.com/documents/?uuid=cf1393af-888c-3e6d-9bad-ede616dbbf57"]}],"mendeley":{"formattedCitation":"(Nayfach et al. 2016; Ferretti et al. 2018)","plainTextFormattedCitation":"(Nayfach et al. 2016; Ferretti et al. 2018)","previouslyFormattedCitation":"(Nayfach et al. 2016; Ferretti et al. 2018)"},"properties":{"noteIndex":0},"schema":"https://github.com/citation-style-language/schema/raw/master/csl-citation.json"}</w:instrText>
            </w:r>
            <w:r w:rsidRPr="00ED523E">
              <w:rPr>
                <w:sz w:val="22"/>
                <w:szCs w:val="22"/>
              </w:rPr>
              <w:fldChar w:fldCharType="separate"/>
            </w:r>
            <w:r w:rsidRPr="00ED523E">
              <w:rPr>
                <w:noProof/>
                <w:sz w:val="22"/>
                <w:szCs w:val="22"/>
              </w:rPr>
              <w:t>(Nayfach et al. 2016; Ferretti et al. 2018)</w:t>
            </w:r>
            <w:r w:rsidRPr="00ED523E">
              <w:rPr>
                <w:sz w:val="22"/>
                <w:szCs w:val="22"/>
              </w:rPr>
              <w:fldChar w:fldCharType="end"/>
            </w:r>
          </w:p>
        </w:tc>
      </w:tr>
      <w:tr w:rsidR="00ED523E" w:rsidRPr="0015001C" w14:paraId="45A57467" w14:textId="77777777" w:rsidTr="00ED523E">
        <w:trPr>
          <w:trHeight w:val="170"/>
        </w:trPr>
        <w:tc>
          <w:tcPr>
            <w:cnfStyle w:val="001000000000" w:firstRow="0" w:lastRow="0" w:firstColumn="1" w:lastColumn="0" w:oddVBand="0" w:evenVBand="0" w:oddHBand="0" w:evenHBand="0" w:firstRowFirstColumn="0" w:firstRowLastColumn="0" w:lastRowFirstColumn="0" w:lastRowLastColumn="0"/>
            <w:tcW w:w="3786" w:type="dxa"/>
            <w:tcBorders>
              <w:top w:val="nil"/>
              <w:bottom w:val="nil"/>
              <w:right w:val="nil"/>
            </w:tcBorders>
            <w:noWrap/>
            <w:hideMark/>
          </w:tcPr>
          <w:p w14:paraId="3F8E76AA" w14:textId="77777777" w:rsidR="00ED523E" w:rsidRPr="00ED523E" w:rsidRDefault="00ED523E" w:rsidP="00ED523E">
            <w:pPr>
              <w:spacing w:line="240" w:lineRule="auto"/>
              <w:rPr>
                <w:b w:val="0"/>
                <w:i/>
                <w:sz w:val="22"/>
                <w:szCs w:val="22"/>
              </w:rPr>
            </w:pPr>
            <w:proofErr w:type="spellStart"/>
            <w:r w:rsidRPr="00ED523E">
              <w:rPr>
                <w:b w:val="0"/>
                <w:i/>
                <w:sz w:val="22"/>
                <w:szCs w:val="22"/>
              </w:rPr>
              <w:t>Bacteroides</w:t>
            </w:r>
            <w:proofErr w:type="spellEnd"/>
            <w:r w:rsidRPr="00ED523E">
              <w:rPr>
                <w:b w:val="0"/>
                <w:i/>
                <w:sz w:val="22"/>
                <w:szCs w:val="22"/>
              </w:rPr>
              <w:t xml:space="preserve"> </w:t>
            </w:r>
            <w:proofErr w:type="spellStart"/>
            <w:r w:rsidRPr="00ED523E">
              <w:rPr>
                <w:b w:val="0"/>
                <w:i/>
                <w:sz w:val="22"/>
                <w:szCs w:val="22"/>
              </w:rPr>
              <w:t>plebeius</w:t>
            </w:r>
            <w:proofErr w:type="spellEnd"/>
          </w:p>
        </w:tc>
        <w:tc>
          <w:tcPr>
            <w:tcW w:w="5854" w:type="dxa"/>
            <w:tcBorders>
              <w:top w:val="nil"/>
              <w:left w:val="nil"/>
              <w:bottom w:val="nil"/>
            </w:tcBorders>
          </w:tcPr>
          <w:p w14:paraId="576B2CE0" w14:textId="77777777" w:rsidR="00ED523E" w:rsidRPr="00ED523E" w:rsidRDefault="00ED523E" w:rsidP="00ED523E">
            <w:pPr>
              <w:spacing w:line="240" w:lineRule="auto"/>
              <w:cnfStyle w:val="000000000000" w:firstRow="0" w:lastRow="0" w:firstColumn="0" w:lastColumn="0" w:oddVBand="0" w:evenVBand="0" w:oddHBand="0" w:evenHBand="0" w:firstRowFirstColumn="0" w:firstRowLastColumn="0" w:lastRowFirstColumn="0" w:lastRowLastColumn="0"/>
              <w:rPr>
                <w:sz w:val="22"/>
                <w:szCs w:val="22"/>
              </w:rPr>
            </w:pPr>
            <w:r w:rsidRPr="00ED523E">
              <w:rPr>
                <w:sz w:val="22"/>
                <w:szCs w:val="22"/>
              </w:rPr>
              <w:fldChar w:fldCharType="begin" w:fldLock="1"/>
            </w:r>
            <w:r w:rsidRPr="00ED523E">
              <w:rPr>
                <w:sz w:val="22"/>
                <w:szCs w:val="22"/>
              </w:rPr>
              <w:instrText>ADDIN CSL_CITATION {"citationItems":[{"id":"ITEM-1","itemData":{"DOI":"10.1016/J.CHOM.2018.06.005","ISSN":"1931-3128","abstract":"The acquisition and development of the infant microbiome are key to establishing a healthy host-microbiome symbiosis. The maternal microbial reservoir is thought to play a crucial role in this process. However, the source and transmission routes of the infant pioneering microbes are poorly understood. To address this, we longitudinally sampled the microbiome of 25 mother-infant pairs across multiple body sites from birth up to 4 months postpartum. Strain-level metagenomic profiling showed a rapid influx of microbes at birth followed by strong selection during the first few days of life. Maternal skin and vaginal strains colonize only transiently, and the infant continues to acquire microbes from distinct maternal sources after birth. Maternal gut strains proved more persistent in the infant gut and ecologically better adapted than those acquired from other sources. Together, these data describe the mother-to-infant microbiome transmission routes that are integral in the development of the infant microbiome.","author":[{"dropping-particle":"","family":"Ferretti","given":"Pamela","non-dropping-particle":"","parse-names":false,"suffix":""},{"dropping-particle":"","family":"Pasolli","given":"Edoardo","non-dropping-particle":"","parse-names":false,"suffix":""},{"dropping-particle":"","family":"Tett","given":"Adrian","non-dropping-particle":"","parse-names":false,"suffix":""},{"dropping-particle":"","family":"Asnicar","given":"Francesco","non-dropping-particle":"","parse-names":false,"suffix":""},{"dropping-particle":"","family":"Gorfer","given":"Valentina","non-dropping-particle":"","parse-names":false,"suffix":""},{"dropping-particle":"","family":"Fedi","given":"Sabina","non-dropping-particle":"","parse-names":false,"suffix":""},{"dropping-particle":"","family":"Armanini","given":"Federica","non-dropping-particle":"","parse-names":false,"suffix":""},{"dropping-particle":"","family":"Truong","given":"Duy Tin","non-dropping-particle":"","parse-names":false,"suffix":""},{"dropping-particle":"","family":"Manara","given":"Serena","non-dropping-particle":"","parse-names":false,"suffix":""},{"dropping-particle":"","family":"Zolfo","given":"Moreno","non-dropping-particle":"","parse-names":false,"suffix":""},{"dropping-particle":"","family":"Beghini","given":"Francesco","non-dropping-particle":"","parse-names":false,"suffix":""},{"dropping-particle":"","family":"Bertorelli","given":"Roberto","non-dropping-particle":"","parse-names":false,"suffix":""},{"dropping-particle":"","family":"Sanctis","given":"Veronica","non-dropping-particle":"De","parse-names":false,"suffix":""},{"dropping-particle":"","family":"Bariletti","given":"Ilaria","non-dropping-particle":"","parse-names":false,"suffix":""},{"dropping-particle":"","family":"Canto","given":"Rosarita","non-dropping-particle":"","parse-names":false,"suffix":""},{"dropping-particle":"","family":"Clementi","given":"Rosanna","non-dropping-particle":"","parse-names":false,"suffix":""},{"dropping-particle":"","family":"Cologna","given":"Marina","non-dropping-particle":"","parse-names":false,"suffix":""},{"dropping-particle":"","family":"Crifò","given":"Tiziana","non-dropping-particle":"","parse-names":false,"suffix":""},{"dropping-particle":"","family":"Cusumano","given":"Giuseppina","non-dropping-particle":"","parse-names":false,"suffix":""},{"dropping-particle":"","family":"Gottardi","given":"Stefania","non-dropping-particle":"","parse-names":false,"suffix":""},{"dropping-particle":"","family":"Innamorati","given":"Claudia","non-dropping-particle":"","parse-names":false,"suffix":""},{"dropping-particle":"","family":"Masè","given":"Caterina","non-dropping-particle":"","parse-names":false,"suffix":""},{"dropping-particle":"","family":"Postai","given":"Daniela","non-dropping-particle":"","parse-names":false,"suffix":""},{"dropping-particle":"","family":"Savoi","given":"Daniela","non-dropping-particle":"","parse-names":false,"suffix":""},{"dropping-particle":"","family":"Duranti","given":"Sabrina","non-dropping-particle":"","parse-names":false,"suffix":""},{"dropping-particle":"","family":"Lugli","given":"Gabriele Andrea","non-dropping-particle":"","parse-names":false,"suffix":""},{"dropping-particle":"","family":"Mancabelli","given":"Leonardo","non-dropping-particle":"","parse-names":false,"suffix":""},{"dropping-particle":"","family":"Turroni","given":"Francesca","non-dropping-particle":"","parse-names":false,"suffix":""},{"dropping-particle":"","family":"Ferrario","given":"Chiara","non-dropping-particle":"","parse-names":false,"suffix":""},{"dropping-particle":"","family":"Milani","given":"Christian","non-dropping-particle":"","parse-names":false,"suffix":""},{"dropping-particle":"","family":"Mangifesta","given":"Marta","non-dropping-particle":"","parse-names":false,"suffix":""},{"dropping-particle":"","family":"Anzalone","given":"Rosaria","non-dropping-particle":"","parse-names":false,"suffix":""},{"dropping-particle":"","family":"Viappiani","given":"Alice","non-dropping-particle":"","parse-names":false,"suffix":""},{"dropping-particle":"","family":"Yassour","given":"Moran","non-dropping-particle":"","parse-names":false,"suffix":""},{"dropping-particle":"","family":"Vlamakis","given":"Hera","non-dropping-particle":"","parse-names":false,"suffix":""},{"dropping-particle":"","family":"Xavier","given":"Ramnik","non-dropping-particle":"","parse-names":false,"suffix":""},{"dropping-particle":"","family":"Collado","given":"Carmen Maria","non-dropping-particle":"","parse-names":false,"suffix":""},{"dropping-particle":"","family":"Koren","given":"Omry","non-dropping-particle":"","parse-names":false,"suffix":""},{"dropping-particle":"","family":"Tateo","given":"Saverio","non-dropping-particle":"","parse-names":false,"suffix":""},{"dropping-particle":"","family":"Soffiati","given":"Massimo","non-dropping-particle":"","parse-names":false,"suffix":""},{"dropping-particle":"","family":"Pedrotti","given":"Anna","non-dropping-particle":"","parse-names":false,"suffix":""},{"dropping-particle":"","family":"Ventura","given":"Marco","non-dropping-particle":"","parse-names":false,"suffix":""},{"dropping-particle":"","family":"Huttenhower","given":"Curtis","non-dropping-particle":"","parse-names":false,"suffix":""},{"dropping-particle":"","family":"Bork","given":"Peer","non-dropping-particle":"","parse-names":false,"suffix":""},{"dropping-particle":"","family":"Segata","given":"Nicola","non-dropping-particle":"","parse-names":false,"suffix":""}],"container-title":"Cell Host &amp; Microbe","id":"ITEM-1","issue":"1","issued":{"date-parts":[["2018","7","11"]]},"page":"133-145.e5","publisher":"Cell Press","title":"Mother-to-Infant Microbial Transmission from Different Body Sites Shapes the Developing Infant Gut Microbiome","type":"article-journal","volume":"24"},"uris":["http://www.mendeley.com/documents/?uuid=cf1393af-888c-3e6d-9bad-ede616dbbf57"]}],"mendeley":{"formattedCitation":"(Ferretti et al. 2018)","plainTextFormattedCitation":"(Ferretti et al. 2018)","previouslyFormattedCitation":"(Ferretti et al. 2018)"},"properties":{"noteIndex":0},"schema":"https://github.com/citation-style-language/schema/raw/master/csl-citation.json"}</w:instrText>
            </w:r>
            <w:r w:rsidRPr="00ED523E">
              <w:rPr>
                <w:sz w:val="22"/>
                <w:szCs w:val="22"/>
              </w:rPr>
              <w:fldChar w:fldCharType="separate"/>
            </w:r>
            <w:r w:rsidRPr="00ED523E">
              <w:rPr>
                <w:noProof/>
                <w:sz w:val="22"/>
                <w:szCs w:val="22"/>
              </w:rPr>
              <w:t>(Ferretti et al. 2018)</w:t>
            </w:r>
            <w:r w:rsidRPr="00ED523E">
              <w:rPr>
                <w:sz w:val="22"/>
                <w:szCs w:val="22"/>
              </w:rPr>
              <w:fldChar w:fldCharType="end"/>
            </w:r>
          </w:p>
        </w:tc>
      </w:tr>
      <w:tr w:rsidR="00ED523E" w:rsidRPr="0015001C" w14:paraId="55D75B6F" w14:textId="77777777" w:rsidTr="00ED523E">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786" w:type="dxa"/>
            <w:tcBorders>
              <w:top w:val="nil"/>
              <w:bottom w:val="nil"/>
              <w:right w:val="nil"/>
            </w:tcBorders>
            <w:noWrap/>
            <w:hideMark/>
          </w:tcPr>
          <w:p w14:paraId="776F63E3" w14:textId="77777777" w:rsidR="00ED523E" w:rsidRPr="00ED523E" w:rsidRDefault="00ED523E" w:rsidP="00ED523E">
            <w:pPr>
              <w:spacing w:line="240" w:lineRule="auto"/>
              <w:rPr>
                <w:b w:val="0"/>
                <w:i/>
                <w:sz w:val="22"/>
                <w:szCs w:val="22"/>
              </w:rPr>
            </w:pPr>
            <w:proofErr w:type="spellStart"/>
            <w:r w:rsidRPr="00ED523E">
              <w:rPr>
                <w:b w:val="0"/>
                <w:i/>
                <w:sz w:val="22"/>
                <w:szCs w:val="22"/>
              </w:rPr>
              <w:t>Bacteroides</w:t>
            </w:r>
            <w:proofErr w:type="spellEnd"/>
            <w:r w:rsidRPr="00ED523E">
              <w:rPr>
                <w:b w:val="0"/>
                <w:i/>
                <w:sz w:val="22"/>
                <w:szCs w:val="22"/>
              </w:rPr>
              <w:t xml:space="preserve"> </w:t>
            </w:r>
            <w:proofErr w:type="spellStart"/>
            <w:r w:rsidRPr="00ED523E">
              <w:rPr>
                <w:b w:val="0"/>
                <w:i/>
                <w:sz w:val="22"/>
                <w:szCs w:val="22"/>
              </w:rPr>
              <w:t>salanitronis</w:t>
            </w:r>
            <w:proofErr w:type="spellEnd"/>
          </w:p>
        </w:tc>
        <w:tc>
          <w:tcPr>
            <w:tcW w:w="5854" w:type="dxa"/>
            <w:tcBorders>
              <w:top w:val="nil"/>
              <w:left w:val="nil"/>
              <w:bottom w:val="nil"/>
            </w:tcBorders>
          </w:tcPr>
          <w:p w14:paraId="0757FED1" w14:textId="77777777" w:rsidR="00ED523E" w:rsidRPr="00ED523E" w:rsidRDefault="00ED523E" w:rsidP="00ED523E">
            <w:pPr>
              <w:spacing w:line="240" w:lineRule="auto"/>
              <w:cnfStyle w:val="000000100000" w:firstRow="0" w:lastRow="0" w:firstColumn="0" w:lastColumn="0" w:oddVBand="0" w:evenVBand="0" w:oddHBand="1" w:evenHBand="0" w:firstRowFirstColumn="0" w:firstRowLastColumn="0" w:lastRowFirstColumn="0" w:lastRowLastColumn="0"/>
              <w:rPr>
                <w:sz w:val="22"/>
                <w:szCs w:val="22"/>
              </w:rPr>
            </w:pPr>
            <w:r w:rsidRPr="00ED523E">
              <w:rPr>
                <w:sz w:val="22"/>
                <w:szCs w:val="22"/>
              </w:rPr>
              <w:fldChar w:fldCharType="begin" w:fldLock="1"/>
            </w:r>
            <w:r w:rsidRPr="00ED523E">
              <w:rPr>
                <w:sz w:val="22"/>
                <w:szCs w:val="22"/>
              </w:rPr>
              <w:instrText>ADDIN CSL_CITATION {"citationItems":[{"id":"ITEM-1","itemData":{"DOI":"10.1016/J.CHOM.2018.06.005","ISSN":"1931-3128","abstract":"The acquisition and development of the infant microbiome are key to establishing a healthy host-microbiome symbiosis. The maternal microbial reservoir is thought to play a crucial role in this process. However, the source and transmission routes of the infant pioneering microbes are poorly understood. To address this, we longitudinally sampled the microbiome of 25 mother-infant pairs across multiple body sites from birth up to 4 months postpartum. Strain-level metagenomic profiling showed a rapid influx of microbes at birth followed by strong selection during the first few days of life. Maternal skin and vaginal strains colonize only transiently, and the infant continues to acquire microbes from distinct maternal sources after birth. Maternal gut strains proved more persistent in the infant gut and ecologically better adapted than those acquired from other sources. Together, these data describe the mother-to-infant microbiome transmission routes that are integral in the development of the infant microbiome.","author":[{"dropping-particle":"","family":"Ferretti","given":"Pamela","non-dropping-particle":"","parse-names":false,"suffix":""},{"dropping-particle":"","family":"Pasolli","given":"Edoardo","non-dropping-particle":"","parse-names":false,"suffix":""},{"dropping-particle":"","family":"Tett","given":"Adrian","non-dropping-particle":"","parse-names":false,"suffix":""},{"dropping-particle":"","family":"Asnicar","given":"Francesco","non-dropping-particle":"","parse-names":false,"suffix":""},{"dropping-particle":"","family":"Gorfer","given":"Valentina","non-dropping-particle":"","parse-names":false,"suffix":""},{"dropping-particle":"","family":"Fedi","given":"Sabina","non-dropping-particle":"","parse-names":false,"suffix":""},{"dropping-particle":"","family":"Armanini","given":"Federica","non-dropping-particle":"","parse-names":false,"suffix":""},{"dropping-particle":"","family":"Truong","given":"Duy Tin","non-dropping-particle":"","parse-names":false,"suffix":""},{"dropping-particle":"","family":"Manara","given":"Serena","non-dropping-particle":"","parse-names":false,"suffix":""},{"dropping-particle":"","family":"Zolfo","given":"Moreno","non-dropping-particle":"","parse-names":false,"suffix":""},{"dropping-particle":"","family":"Beghini","given":"Francesco","non-dropping-particle":"","parse-names":false,"suffix":""},{"dropping-particle":"","family":"Bertorelli","given":"Roberto","non-dropping-particle":"","parse-names":false,"suffix":""},{"dropping-particle":"","family":"Sanctis","given":"Veronica","non-dropping-particle":"De","parse-names":false,"suffix":""},{"dropping-particle":"","family":"Bariletti","given":"Ilaria","non-dropping-particle":"","parse-names":false,"suffix":""},{"dropping-particle":"","family":"Canto","given":"Rosarita","non-dropping-particle":"","parse-names":false,"suffix":""},{"dropping-particle":"","family":"Clementi","given":"Rosanna","non-dropping-particle":"","parse-names":false,"suffix":""},{"dropping-particle":"","family":"Cologna","given":"Marina","non-dropping-particle":"","parse-names":false,"suffix":""},{"dropping-particle":"","family":"Crifò","given":"Tiziana","non-dropping-particle":"","parse-names":false,"suffix":""},{"dropping-particle":"","family":"Cusumano","given":"Giuseppina","non-dropping-particle":"","parse-names":false,"suffix":""},{"dropping-particle":"","family":"Gottardi","given":"Stefania","non-dropping-particle":"","parse-names":false,"suffix":""},{"dropping-particle":"","family":"Innamorati","given":"Claudia","non-dropping-particle":"","parse-names":false,"suffix":""},{"dropping-particle":"","family":"Masè","given":"Caterina","non-dropping-particle":"","parse-names":false,"suffix":""},{"dropping-particle":"","family":"Postai","given":"Daniela","non-dropping-particle":"","parse-names":false,"suffix":""},{"dropping-particle":"","family":"Savoi","given":"Daniela","non-dropping-particle":"","parse-names":false,"suffix":""},{"dropping-particle":"","family":"Duranti","given":"Sabrina","non-dropping-particle":"","parse-names":false,"suffix":""},{"dropping-particle":"","family":"Lugli","given":"Gabriele Andrea","non-dropping-particle":"","parse-names":false,"suffix":""},{"dropping-particle":"","family":"Mancabelli","given":"Leonardo","non-dropping-particle":"","parse-names":false,"suffix":""},{"dropping-particle":"","family":"Turroni","given":"Francesca","non-dropping-particle":"","parse-names":false,"suffix":""},{"dropping-particle":"","family":"Ferrario","given":"Chiara","non-dropping-particle":"","parse-names":false,"suffix":""},{"dropping-particle":"","family":"Milani","given":"Christian","non-dropping-particle":"","parse-names":false,"suffix":""},{"dropping-particle":"","family":"Mangifesta","given":"Marta","non-dropping-particle":"","parse-names":false,"suffix":""},{"dropping-particle":"","family":"Anzalone","given":"Rosaria","non-dropping-particle":"","parse-names":false,"suffix":""},{"dropping-particle":"","family":"Viappiani","given":"Alice","non-dropping-particle":"","parse-names":false,"suffix":""},{"dropping-particle":"","family":"Yassour","given":"Moran","non-dropping-particle":"","parse-names":false,"suffix":""},{"dropping-particle":"","family":"Vlamakis","given":"Hera","non-dropping-particle":"","parse-names":false,"suffix":""},{"dropping-particle":"","family":"Xavier","given":"Ramnik","non-dropping-particle":"","parse-names":false,"suffix":""},{"dropping-particle":"","family":"Collado","given":"Carmen Maria","non-dropping-particle":"","parse-names":false,"suffix":""},{"dropping-particle":"","family":"Koren","given":"Omry","non-dropping-particle":"","parse-names":false,"suffix":""},{"dropping-particle":"","family":"Tateo","given":"Saverio","non-dropping-particle":"","parse-names":false,"suffix":""},{"dropping-particle":"","family":"Soffiati","given":"Massimo","non-dropping-particle":"","parse-names":false,"suffix":""},{"dropping-particle":"","family":"Pedrotti","given":"Anna","non-dropping-particle":"","parse-names":false,"suffix":""},{"dropping-particle":"","family":"Ventura","given":"Marco","non-dropping-particle":"","parse-names":false,"suffix":""},{"dropping-particle":"","family":"Huttenhower","given":"Curtis","non-dropping-particle":"","parse-names":false,"suffix":""},{"dropping-particle":"","family":"Bork","given":"Peer","non-dropping-particle":"","parse-names":false,"suffix":""},{"dropping-particle":"","family":"Segata","given":"Nicola","non-dropping-particle":"","parse-names":false,"suffix":""}],"container-title":"Cell Host &amp; Microbe","id":"ITEM-1","issue":"1","issued":{"date-parts":[["2018","7","11"]]},"page":"133-145.e5","publisher":"Cell Press","title":"Mother-to-Infant Microbial Transmission from Different Body Sites Shapes the Developing Infant Gut Microbiome","type":"article-journal","volume":"24"},"uris":["http://www.mendeley.com/documents/?uuid=cf1393af-888c-3e6d-9bad-ede616dbbf57"]}],"mendeley":{"formattedCitation":"(Ferretti et al. 2018)","plainTextFormattedCitation":"(Ferretti et al. 2018)","previouslyFormattedCitation":"(Ferretti et al. 2018)"},"properties":{"noteIndex":0},"schema":"https://github.com/citation-style-language/schema/raw/master/csl-citation.json"}</w:instrText>
            </w:r>
            <w:r w:rsidRPr="00ED523E">
              <w:rPr>
                <w:sz w:val="22"/>
                <w:szCs w:val="22"/>
              </w:rPr>
              <w:fldChar w:fldCharType="separate"/>
            </w:r>
            <w:r w:rsidRPr="00ED523E">
              <w:rPr>
                <w:noProof/>
                <w:sz w:val="22"/>
                <w:szCs w:val="22"/>
              </w:rPr>
              <w:t>(Ferretti et al. 2018)</w:t>
            </w:r>
            <w:r w:rsidRPr="00ED523E">
              <w:rPr>
                <w:sz w:val="22"/>
                <w:szCs w:val="22"/>
              </w:rPr>
              <w:fldChar w:fldCharType="end"/>
            </w:r>
          </w:p>
        </w:tc>
      </w:tr>
      <w:tr w:rsidR="00ED523E" w:rsidRPr="0015001C" w14:paraId="71FA3800" w14:textId="77777777" w:rsidTr="00ED523E">
        <w:trPr>
          <w:trHeight w:val="170"/>
        </w:trPr>
        <w:tc>
          <w:tcPr>
            <w:cnfStyle w:val="001000000000" w:firstRow="0" w:lastRow="0" w:firstColumn="1" w:lastColumn="0" w:oddVBand="0" w:evenVBand="0" w:oddHBand="0" w:evenHBand="0" w:firstRowFirstColumn="0" w:firstRowLastColumn="0" w:lastRowFirstColumn="0" w:lastRowLastColumn="0"/>
            <w:tcW w:w="3786" w:type="dxa"/>
            <w:tcBorders>
              <w:top w:val="nil"/>
              <w:bottom w:val="nil"/>
              <w:right w:val="nil"/>
            </w:tcBorders>
            <w:noWrap/>
            <w:hideMark/>
          </w:tcPr>
          <w:p w14:paraId="41DBA46A" w14:textId="77777777" w:rsidR="00ED523E" w:rsidRPr="00ED523E" w:rsidRDefault="00ED523E" w:rsidP="00ED523E">
            <w:pPr>
              <w:spacing w:line="240" w:lineRule="auto"/>
              <w:rPr>
                <w:b w:val="0"/>
                <w:i/>
                <w:sz w:val="22"/>
                <w:szCs w:val="22"/>
              </w:rPr>
            </w:pPr>
            <w:proofErr w:type="spellStart"/>
            <w:r w:rsidRPr="00ED523E">
              <w:rPr>
                <w:b w:val="0"/>
                <w:i/>
                <w:sz w:val="22"/>
                <w:szCs w:val="22"/>
              </w:rPr>
              <w:t>Bacteroides</w:t>
            </w:r>
            <w:proofErr w:type="spellEnd"/>
            <w:r w:rsidRPr="00ED523E">
              <w:rPr>
                <w:b w:val="0"/>
                <w:i/>
                <w:sz w:val="22"/>
                <w:szCs w:val="22"/>
              </w:rPr>
              <w:t xml:space="preserve"> </w:t>
            </w:r>
            <w:proofErr w:type="spellStart"/>
            <w:r w:rsidRPr="00ED523E">
              <w:rPr>
                <w:b w:val="0"/>
                <w:i/>
                <w:sz w:val="22"/>
                <w:szCs w:val="22"/>
              </w:rPr>
              <w:t>stecoris</w:t>
            </w:r>
            <w:proofErr w:type="spellEnd"/>
          </w:p>
        </w:tc>
        <w:tc>
          <w:tcPr>
            <w:tcW w:w="5854" w:type="dxa"/>
            <w:tcBorders>
              <w:top w:val="nil"/>
              <w:left w:val="nil"/>
              <w:bottom w:val="nil"/>
            </w:tcBorders>
          </w:tcPr>
          <w:p w14:paraId="223F5059" w14:textId="77777777" w:rsidR="00ED523E" w:rsidRPr="00ED523E" w:rsidRDefault="00ED523E" w:rsidP="00ED523E">
            <w:pPr>
              <w:spacing w:line="240" w:lineRule="auto"/>
              <w:cnfStyle w:val="000000000000" w:firstRow="0" w:lastRow="0" w:firstColumn="0" w:lastColumn="0" w:oddVBand="0" w:evenVBand="0" w:oddHBand="0" w:evenHBand="0" w:firstRowFirstColumn="0" w:firstRowLastColumn="0" w:lastRowFirstColumn="0" w:lastRowLastColumn="0"/>
              <w:rPr>
                <w:sz w:val="22"/>
                <w:szCs w:val="22"/>
              </w:rPr>
            </w:pPr>
            <w:r w:rsidRPr="00ED523E">
              <w:rPr>
                <w:sz w:val="22"/>
                <w:szCs w:val="22"/>
              </w:rPr>
              <w:fldChar w:fldCharType="begin" w:fldLock="1"/>
            </w:r>
            <w:r w:rsidRPr="00ED523E">
              <w:rPr>
                <w:sz w:val="22"/>
                <w:szCs w:val="22"/>
              </w:rPr>
              <w:instrText>ADDIN CSL_CITATION {"citationItems":[{"id":"ITEM-1","itemData":{"DOI":"10.1101/gr.201863.115","ISSN":"1549-5469","PMID":"27803195","abstract":"We present the Metagenomic Intra-species Diversity Analysis System (MIDAS), which is an integrated computational pipeline for quantifying bacterial species abundance and strain-level genomic variation, including gene content and single-nucleotide polymorphisms (SNPs), from shotgun metagenomes. Our method leverages a database of more than 30,000 bacterial reference genomes that we clustered into species groups. These cover the majority of abundant species in the human microbiome but only a small proportion of microbes in other environments, including soil and seawater. We applied MIDAS to stool metagenomes from 98 Swedish mothers and their infants over one year and used rare SNPs to track strains between hosts. Using this approach, we found that although species compositions of mothers and infants converged over time, strain-level similarity diverged. Specifically, early colonizing bacteria were often transmitted from an infant's mother, while late colonizing bacteria were often transmitted from other sources in the environment and were enriched for spore-formation genes. We also applied MIDAS to 198 globally distributed marine metagenomes and used gene content to show that many prevalent bacterial species have population structure that correlates with geographic location. Strain-level genetic variants present in metagenomes clearly reveal extensive structure and dynamics that are obscured when data are analyzed at a coarser taxonomic resolution.","author":[{"dropping-particle":"","family":"Nayfach","given":"Stephen","non-dropping-particle":"","parse-names":false,"suffix":""},{"dropping-particle":"","family":"Rodriguez-Mueller","given":"Beltran","non-dropping-particle":"","parse-names":false,"suffix":""},{"dropping-particle":"","family":"Garud","given":"Nandita","non-dropping-particle":"","parse-names":false,"suffix":""},{"dropping-particle":"","family":"Pollard","given":"Katherine S","non-dropping-particle":"","parse-names":false,"suffix":""}],"container-title":"Genome research","id":"ITEM-1","issue":"11","issued":{"date-parts":[["2016","11","18"]]},"page":"1612-1625","publisher":"Cold Spring Harbor Laboratory Press","title":"An integrated metagenomics pipeline for strain profiling reveals novel patterns of bacterial transmission and biogeography.","type":"article-journal","volume":"26"},"uris":["http://www.mendeley.com/documents/?uuid=4c3281a1-15ac-3a39-84e9-e03927b4959d"]},{"id":"ITEM-2","itemData":{"DOI":"10.1101/gr.233940.117","ISBN":"9789801239314","ISSN":"1088-9051","PMID":"29496731","author":[{"dropping-particle":"","family":"Korpela","given":"Katri","non-dropping-particle":"","parse-names":false,"suffix":""},{"dropping-particle":"","family":"Costea","given":"Paul","non-dropping-particle":"","parse-names":false,"suffix":""},{"dropping-particle":"","family":"Pedro Coelho","given":"Luis","non-dropping-particle":"","parse-names":false,"suffix":""},{"dropping-particle":"","family":"Kandels-Lewis","given":"Stefanie","non-dropping-particle":"","parse-names":false,"suffix":""},{"dropping-particle":"","family":"Boomsma","given":"Dorret I","non-dropping-particle":"","parse-names":false,"suffix":""},{"dropping-particle":"","family":"Segata","given":"Nicola","non-dropping-particle":"","parse-names":false,"suffix":""},{"dropping-particle":"","family":"Bork","given":"Peer","non-dropping-particle":"","parse-names":false,"suffix":""}],"id":"ITEM-2","issued":{"date-parts":[["2018"]]},"page":"561-568","title":"Selective maternal seeding and environment shape the human gut microbiome Running title: Maternal seeding of the human gut microbiome","type":"article-journal"},"uris":["http://www.mendeley.com/documents/?uuid=427dd8d4-0669-38a3-98a3-19563dbbe669"]}],"mendeley":{"formattedCitation":"(Nayfach et al. 2016; Korpela et al. 2018)","plainTextFormattedCitation":"(Nayfach et al. 2016; Korpela et al. 2018)","previouslyFormattedCitation":"(Nayfach et al. 2016; Korpela et al. 2018)"},"properties":{"noteIndex":0},"schema":"https://github.com/citation-style-language/schema/raw/master/csl-citation.json"}</w:instrText>
            </w:r>
            <w:r w:rsidRPr="00ED523E">
              <w:rPr>
                <w:sz w:val="22"/>
                <w:szCs w:val="22"/>
              </w:rPr>
              <w:fldChar w:fldCharType="separate"/>
            </w:r>
            <w:r w:rsidRPr="00ED523E">
              <w:rPr>
                <w:noProof/>
                <w:sz w:val="22"/>
                <w:szCs w:val="22"/>
              </w:rPr>
              <w:t>(Nayfach et al. 2016; Korpela et al. 2018)</w:t>
            </w:r>
            <w:r w:rsidRPr="00ED523E">
              <w:rPr>
                <w:sz w:val="22"/>
                <w:szCs w:val="22"/>
              </w:rPr>
              <w:fldChar w:fldCharType="end"/>
            </w:r>
          </w:p>
        </w:tc>
      </w:tr>
      <w:tr w:rsidR="00ED523E" w:rsidRPr="0015001C" w14:paraId="1EFB963B" w14:textId="77777777" w:rsidTr="00ED523E">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786" w:type="dxa"/>
            <w:tcBorders>
              <w:top w:val="nil"/>
              <w:bottom w:val="nil"/>
              <w:right w:val="nil"/>
            </w:tcBorders>
            <w:noWrap/>
            <w:hideMark/>
          </w:tcPr>
          <w:p w14:paraId="274357C1" w14:textId="77777777" w:rsidR="00ED523E" w:rsidRPr="00ED523E" w:rsidRDefault="00ED523E" w:rsidP="00ED523E">
            <w:pPr>
              <w:spacing w:line="240" w:lineRule="auto"/>
              <w:rPr>
                <w:b w:val="0"/>
                <w:i/>
                <w:sz w:val="22"/>
                <w:szCs w:val="22"/>
              </w:rPr>
            </w:pPr>
            <w:proofErr w:type="spellStart"/>
            <w:r w:rsidRPr="00ED523E">
              <w:rPr>
                <w:b w:val="0"/>
                <w:i/>
                <w:sz w:val="22"/>
                <w:szCs w:val="22"/>
              </w:rPr>
              <w:t>Bacteroides</w:t>
            </w:r>
            <w:proofErr w:type="spellEnd"/>
            <w:r w:rsidRPr="00ED523E">
              <w:rPr>
                <w:b w:val="0"/>
                <w:i/>
                <w:sz w:val="22"/>
                <w:szCs w:val="22"/>
              </w:rPr>
              <w:t xml:space="preserve"> </w:t>
            </w:r>
            <w:proofErr w:type="spellStart"/>
            <w:r w:rsidRPr="00ED523E">
              <w:rPr>
                <w:b w:val="0"/>
                <w:i/>
                <w:sz w:val="22"/>
                <w:szCs w:val="22"/>
              </w:rPr>
              <w:t>thetaiotamicron</w:t>
            </w:r>
            <w:proofErr w:type="spellEnd"/>
          </w:p>
        </w:tc>
        <w:tc>
          <w:tcPr>
            <w:tcW w:w="5854" w:type="dxa"/>
            <w:tcBorders>
              <w:top w:val="nil"/>
              <w:left w:val="nil"/>
              <w:bottom w:val="nil"/>
            </w:tcBorders>
          </w:tcPr>
          <w:p w14:paraId="5D8A5569" w14:textId="77777777" w:rsidR="00ED523E" w:rsidRPr="00ED523E" w:rsidRDefault="00ED523E" w:rsidP="00ED523E">
            <w:pPr>
              <w:spacing w:line="240" w:lineRule="auto"/>
              <w:cnfStyle w:val="000000100000" w:firstRow="0" w:lastRow="0" w:firstColumn="0" w:lastColumn="0" w:oddVBand="0" w:evenVBand="0" w:oddHBand="1" w:evenHBand="0" w:firstRowFirstColumn="0" w:firstRowLastColumn="0" w:lastRowFirstColumn="0" w:lastRowLastColumn="0"/>
              <w:rPr>
                <w:sz w:val="22"/>
                <w:szCs w:val="22"/>
              </w:rPr>
            </w:pPr>
            <w:r w:rsidRPr="00ED523E">
              <w:rPr>
                <w:sz w:val="22"/>
                <w:szCs w:val="22"/>
              </w:rPr>
              <w:fldChar w:fldCharType="begin" w:fldLock="1"/>
            </w:r>
            <w:r w:rsidRPr="00ED523E">
              <w:rPr>
                <w:sz w:val="22"/>
                <w:szCs w:val="22"/>
              </w:rPr>
              <w:instrText>ADDIN CSL_CITATION {"citationItems":[{"id":"ITEM-1","itemData":{"DOI":"10.1101/gr.201863.115","ISSN":"1549-5469","PMID":"27803195","abstract":"We present the Metagenomic Intra-species Diversity Analysis System (MIDAS), which is an integrated computational pipeline for quantifying bacterial species abundance and strain-level genomic variation, including gene content and single-nucleotide polymorphisms (SNPs), from shotgun metagenomes. Our method leverages a database of more than 30,000 bacterial reference genomes that we clustered into species groups. These cover the majority of abundant species in the human microbiome but only a small proportion of microbes in other environments, including soil and seawater. We applied MIDAS to stool metagenomes from 98 Swedish mothers and their infants over one year and used rare SNPs to track strains between hosts. Using this approach, we found that although species compositions of mothers and infants converged over time, strain-level similarity diverged. Specifically, early colonizing bacteria were often transmitted from an infant's mother, while late colonizing bacteria were often transmitted from other sources in the environment and were enriched for spore-formation genes. We also applied MIDAS to 198 globally distributed marine metagenomes and used gene content to show that many prevalent bacterial species have population structure that correlates with geographic location. Strain-level genetic variants present in metagenomes clearly reveal extensive structure and dynamics that are obscured when data are analyzed at a coarser taxonomic resolution.","author":[{"dropping-particle":"","family":"Nayfach","given":"Stephen","non-dropping-particle":"","parse-names":false,"suffix":""},{"dropping-particle":"","family":"Rodriguez-Mueller","given":"Beltran","non-dropping-particle":"","parse-names":false,"suffix":""},{"dropping-particle":"","family":"Garud","given":"Nandita","non-dropping-particle":"","parse-names":false,"suffix":""},{"dropping-particle":"","family":"Pollard","given":"Katherine S","non-dropping-particle":"","parse-names":false,"suffix":""}],"container-title":"Genome research","id":"ITEM-1","issue":"11","issued":{"date-parts":[["2016","11","18"]]},"page":"1612-1625","publisher":"Cold Spring Harbor Laboratory Press","title":"An integrated metagenomics pipeline for strain profiling reveals novel patterns of bacterial transmission and biogeography.","type":"article-journal","volume":"26"},"uris":["http://www.mendeley.com/documents/?uuid=4c3281a1-15ac-3a39-84e9-e03927b4959d"]}],"mendeley":{"formattedCitation":"(Nayfach et al. 2016)","plainTextFormattedCitation":"(Nayfach et al. 2016)","previouslyFormattedCitation":"(Nayfach et al. 2016)"},"properties":{"noteIndex":0},"schema":"https://github.com/citation-style-language/schema/raw/master/csl-citation.json"}</w:instrText>
            </w:r>
            <w:r w:rsidRPr="00ED523E">
              <w:rPr>
                <w:sz w:val="22"/>
                <w:szCs w:val="22"/>
              </w:rPr>
              <w:fldChar w:fldCharType="separate"/>
            </w:r>
            <w:r w:rsidRPr="00ED523E">
              <w:rPr>
                <w:noProof/>
                <w:sz w:val="22"/>
                <w:szCs w:val="22"/>
              </w:rPr>
              <w:t>(Nayfach et al. 2016)</w:t>
            </w:r>
            <w:r w:rsidRPr="00ED523E">
              <w:rPr>
                <w:sz w:val="22"/>
                <w:szCs w:val="22"/>
              </w:rPr>
              <w:fldChar w:fldCharType="end"/>
            </w:r>
          </w:p>
        </w:tc>
      </w:tr>
      <w:tr w:rsidR="00ED523E" w:rsidRPr="0037392B" w14:paraId="270E1314" w14:textId="77777777" w:rsidTr="00ED523E">
        <w:trPr>
          <w:trHeight w:val="170"/>
        </w:trPr>
        <w:tc>
          <w:tcPr>
            <w:cnfStyle w:val="001000000000" w:firstRow="0" w:lastRow="0" w:firstColumn="1" w:lastColumn="0" w:oddVBand="0" w:evenVBand="0" w:oddHBand="0" w:evenHBand="0" w:firstRowFirstColumn="0" w:firstRowLastColumn="0" w:lastRowFirstColumn="0" w:lastRowLastColumn="0"/>
            <w:tcW w:w="3786" w:type="dxa"/>
            <w:tcBorders>
              <w:top w:val="nil"/>
              <w:bottom w:val="nil"/>
              <w:right w:val="nil"/>
            </w:tcBorders>
            <w:noWrap/>
            <w:hideMark/>
          </w:tcPr>
          <w:p w14:paraId="34BF1D4A" w14:textId="77777777" w:rsidR="00ED523E" w:rsidRPr="00ED523E" w:rsidRDefault="00ED523E" w:rsidP="00ED523E">
            <w:pPr>
              <w:spacing w:line="240" w:lineRule="auto"/>
              <w:rPr>
                <w:b w:val="0"/>
                <w:i/>
                <w:sz w:val="22"/>
                <w:szCs w:val="22"/>
              </w:rPr>
            </w:pPr>
            <w:proofErr w:type="spellStart"/>
            <w:r w:rsidRPr="00ED523E">
              <w:rPr>
                <w:b w:val="0"/>
                <w:i/>
                <w:sz w:val="22"/>
                <w:szCs w:val="22"/>
              </w:rPr>
              <w:t>Bacteroides</w:t>
            </w:r>
            <w:proofErr w:type="spellEnd"/>
            <w:r w:rsidRPr="00ED523E">
              <w:rPr>
                <w:b w:val="0"/>
                <w:i/>
                <w:sz w:val="22"/>
                <w:szCs w:val="22"/>
              </w:rPr>
              <w:t xml:space="preserve"> </w:t>
            </w:r>
            <w:proofErr w:type="spellStart"/>
            <w:r w:rsidRPr="00ED523E">
              <w:rPr>
                <w:b w:val="0"/>
                <w:i/>
                <w:sz w:val="22"/>
                <w:szCs w:val="22"/>
              </w:rPr>
              <w:t>uniformis</w:t>
            </w:r>
            <w:proofErr w:type="spellEnd"/>
          </w:p>
        </w:tc>
        <w:tc>
          <w:tcPr>
            <w:tcW w:w="5854" w:type="dxa"/>
            <w:tcBorders>
              <w:top w:val="nil"/>
              <w:left w:val="nil"/>
              <w:bottom w:val="nil"/>
            </w:tcBorders>
          </w:tcPr>
          <w:p w14:paraId="22D38124" w14:textId="77777777" w:rsidR="00ED523E" w:rsidRPr="00ED523E" w:rsidRDefault="00ED523E" w:rsidP="00ED523E">
            <w:pPr>
              <w:spacing w:line="240" w:lineRule="auto"/>
              <w:cnfStyle w:val="000000000000" w:firstRow="0" w:lastRow="0" w:firstColumn="0" w:lastColumn="0" w:oddVBand="0" w:evenVBand="0" w:oddHBand="0" w:evenHBand="0" w:firstRowFirstColumn="0" w:firstRowLastColumn="0" w:lastRowFirstColumn="0" w:lastRowLastColumn="0"/>
              <w:rPr>
                <w:sz w:val="22"/>
                <w:szCs w:val="22"/>
                <w:lang w:val="fr-BE"/>
              </w:rPr>
            </w:pPr>
            <w:r w:rsidRPr="00ED523E">
              <w:rPr>
                <w:sz w:val="22"/>
                <w:szCs w:val="22"/>
              </w:rPr>
              <w:fldChar w:fldCharType="begin" w:fldLock="1"/>
            </w:r>
            <w:r w:rsidRPr="00ED523E">
              <w:rPr>
                <w:sz w:val="22"/>
                <w:szCs w:val="22"/>
              </w:rPr>
              <w:instrText>ADDIN CSL_CITATION {"citationItems":[{"id":"ITEM-1","itemData":{"DOI":"10.1101/gr.201863.115","ISSN":"1549-5469","PMID":"27803195","abstract":"We present the Metagenomic Intra-species Diversity Analysis System (MIDAS), which is an integrated computational pipeline for quantifying bacterial species abundance and strain-level genomic variation, including gene content and single-nucleotide polymorphisms (SNPs), from shotgun metagenomes. Our method leverages a database of more than 30,000 bacterial reference genomes that we clustered into species groups. These cover the majority of abundant species in the human microbiome but only a small proportion of microbes in other environments, including soil and seawater. We applied MIDAS to stool metagenomes from 98 Swedish mothers and their infants over one year and used rare SNPs to track strains between hosts. Using this approach, we found that although species compositions of mothers and infants converged over time, strain-level similarity diverged. Specifically, early colonizing bacteria were often transmitted from an infant's mother, while late colonizing bacteria were often transmitted from other sources in the environment and were enriched for spore-formation genes. We also applied MIDAS to 198 globally distributed marine metagenomes and used gene content to show that many prevalent bacterial species have population structure that correlates with geographic location. Strain-level genetic variants present in metagenomes clearly reveal extensive structure and dynamics that are obscured when data are analyzed at a coarser taxonomic resolution.","author":[{"dropping-particle":"","family":"Nayfach","given":"Stephen","non-dropping-particle":"","parse-names":false,"suffix":""},{"dropping-particle":"","family":"Rodriguez-Mueller","given":"Beltran","non-dropping-particle":"","parse-names":false,"suffix":""},{"dropping-particle":"","family":"Garud","given":"Nandita","non-dropping-particle":"","parse-names":false,"suffix":""},{"dropping-particle":"","family":"Pollard","given":"Katherine S","non-dropping-particle":"","parse-names":false,"suffix":""}],"container-title":"Genome research","id":"ITEM-1","issue":"11","issued":{"date-parts":[["2016","11","18"]]},"page":"1612-1625","publisher":"Cold Spring Harbor Laboratory Press","title":"An integrated metagenomics pipeline for strain profiling reveals novel patterns of bacterial transmission and biogeography.","type":"article-journal","volume":"26"},"uris":["http://www.mendeley.com/documents/?uuid=4c3281a1-15ac-3a39-84e9-e03927b4959d"]},{"id":"ITEM-2","itemData":{"DOI":"10.1016/J.CHOM.2018.06.005","ISSN":"1931-3128","abstract":"The acquisition and development of the infant microbiome are key to establishing a healthy host-microbiome symbiosis. The maternal microbial reservoir is thought to play a crucial role in this process. However, the source and transmission routes of the infant pioneering microbes are poorly understood. To address this, we longitudinally sampled the microbiome of 25 mother-infant pairs across multiple body sites from birth up to 4 months postpartum. Strain-level metagenomic profiling showed a rapid influx of microbes at birth followed by strong selection during the first few days of life. Maternal skin and vaginal strains colonize only transiently, and the infant continues to acquire microbes from distinct maternal sources after birth. Maternal gut strains proved more persistent in the infant gut and ecologically better adapted than those acquired from other sources. Together, these data describe the mother-to-infant microbiome transmission routes that are integral in the development of the infant microbiome.","author":[{"dropping-particle":"","family":"Ferretti","given":"Pamela","non-dropping-particle":"","parse-names":false,"suffix":""},{"dropping-particle":"","family":"Pasolli","given":"Edoardo","non-dropping-particle":"","parse-names":false,"suffix":""},{"dropping-particle":"","family":"Tett","given":"Adrian","non-dropping-particle":"","parse-names":false,"suffix":""},{"dropping-particle":"","family":"Asnicar","given":"Francesco","non-dropping-particle":"","parse-names":false,"suffix":""},{"dropping-particle":"","family":"Gorfer","given":"Valentina","non-dropping-particle":"","parse-names":false,"suffix":""},{"dropping-particle":"","family":"Fedi","given":"Sabina","non-dropping-particle":"","parse-names":false,"suffix":""},{"dropping-particle":"","family":"Armanini","given":"Federica","non-dropping-particle":"","parse-names":false,"suffix":""},{"dropping-particle":"","family":"Truong","given":"Duy Tin","non-dropping-particle":"","parse-names":false,"suffix":""},{"dropping-particle":"","family":"Manara","given":"Serena","non-dropping-particle":"","parse-names":false,"suffix":""},{"dropping-particle":"","family":"Zolfo","given":"Moreno","non-dropping-particle":"","parse-names":false,"suffix":""},{"dropping-particle":"","family":"Beghini","given":"Francesco","non-dropping-particle":"","parse-names":false,"suffix":""},{"dropping-particle":"","family":"Bertorelli","given":"Roberto","non-dropping-particle":"","parse-names":false,"suffix":""},{"dropping-particle":"","family":"Sanctis","given":"Veronica","non-dropping-particle":"De","parse-names":false,"suffix":""},{"dropping-particle":"","family":"Bariletti","given":"Ilaria","non-dropping-particle":"","parse-names":false,"suffix":""},{"dropping-particle":"","family":"Canto","given":"Rosarita","non-dropping-particle":"","parse-names":false,"suffix":""},{"dropping-particle":"","family":"Clementi","given":"Rosanna","non-dropping-particle":"","parse-names":false,"suffix":""},{"dropping-particle":"","family":"Cologna","given":"Marina","non-dropping-particle":"","parse-names":false,"suffix":""},{"dropping-particle":"","family":"Crifò","given":"Tiziana","non-dropping-particle":"","parse-names":false,"suffix":""},{"dropping-particle":"","family":"Cusumano","given":"Giuseppina","non-dropping-particle":"","parse-names":false,"suffix":""},{"dropping-particle":"","family":"Gottardi","given":"Stefania","non-dropping-particle":"","parse-names":false,"suffix":""},{"dropping-particle":"","family":"Innamorati","given":"Claudia","non-dropping-particle":"","parse-names":false,"suffix":""},{"dropping-particle":"","family":"Masè","given":"Caterina","non-dropping-particle":"","parse-names":false,"suffix":""},{"dropping-particle":"","family":"Postai","given":"Daniela","non-dropping-particle":"","parse-names":false,"suffix":""},{"dropping-particle":"","family":"Savoi","given":"Daniela","non-dropping-particle":"","parse-names":false,"suffix":""},{"dropping-particle":"","family":"Duranti","given":"Sabrina","non-dropping-particle":"","parse-names":false,"suffix":""},{"dropping-particle":"","family":"Lugli","given":"Gabriele Andrea","non-dropping-particle":"","parse-names":false,"suffix":""},{"dropping-particle":"","family":"Mancabelli","given":"Leonardo","non-dropping-particle":"","parse-names":false,"suffix":""},{"dropping-particle":"","family":"Turroni","given":"Francesca","non-dropping-particle":"","parse-names":false,"suffix":""},{"dropping-particle":"","family":"Ferrario","given":"Chiara","non-dropping-particle":"","parse-names":false,"suffix":""},{"dropping-particle":"","family":"Milani","given":"Christian","non-dropping-particle":"","parse-names":false,"suffix":""},{"dropping-particle":"","family":"Mangifesta","given":"Marta","non-dropping-particle":"","parse-names":false,"suffix":""},{"dropping-particle":"","family":"Anzalone","given":"Rosaria","non-dropping-particle":"","parse-names":false,"suffix":""},{"dropping-particle":"","family":"Viappiani","given":"Alice","non-dropping-particle":"","parse-names":false,"suffix":""},{"dropping-particle":"","family":"Yassour","given":"Moran","non-dropping-particle":"","parse-names":false,"suffix":""},{"dropping-particle":"","family":"Vlamakis","given":"Hera","non-dropping-particle":"","parse-names":false,"suffix":""},{"dropping-particle":"","family":"Xavier","given":"Ramnik","non-dropping-particle":"","parse-names":false,"suffix":""},{"dropping-particle":"","family":"Collado","given":"Carmen Maria","non-dropping-particle":"","parse-names":false,"suffix":""},{"dropping-particle":"","family":"Koren","given":"Omry","non-dropping-particle":"","parse-names":false,"suffix":""},{"dropping-particle":"","family":"Tateo","given":"Saverio","non-dropping-particle":"","parse-names":false,"suffix":""},{"dropping-particle":"","family":"Soffiati","given":"Massimo","non-dropping-particle":"","parse-names":false,"suffix":""},{"dropping-particle":"","family":"Pedrotti","given":"Anna","non-dropping-particle":"","parse-names":false,"suffix":""},{"dropping-particle":"","family":"Ventura","given":"Marco","non-dropping-particle":"","parse-names":false,"suffix":""},{"dropping-particle":"","family":"Huttenhower","given":"Curtis","non-dropping-particle":"","parse-names":false,"suffix":""},{"dropping-particle":"","family":"Bork","given":"Peer","non-dropping-particle":"","parse-names":false,"suffix":""},{"dropping-particle":"","family":"Segata","given":"Nicola","non-dropping-particle":"","parse-names":false,"suffix":""}],"container-title":"Cell Host &amp; Microbe","id":"ITEM-2","issue":"1","issued":{"date-parts":[["2018","7","11"]]},"page":"133-145.e5","publisher":"Cell Press","title":"Mother-to-Infant Microbial Transmission from Different Body Sites Shapes the Developing Infant Gut Microbiome","type":"article-journal","volume":"24"},"uris":["http://www.mendeley.com/documents/?uuid=cf1393af-888c-3e6d-9bad-ede616dbbf57"]},{"id":"ITEM-3","itemData":{"DOI":"10.1016/j.chom.2018.06.007","abstract":"Graphical Abstract Highlights d Gut bacterial transmission patterns assessed longitudinally in 44 mother-infant pairs d Metagenomic sequencing reveals transmission patterns beyond dominant strains d Mother's minor strain sometimes colonizes infant, likely driven by functional selection d Some antibiotic resistance genes co-occur in families, suggesting their inheritance In Brief Using longitudinal metagenomic sequencing from 44 mother/child pairs, Yassour et al. characterized mother-to-child strain transmission patterns. While mothers' dominant strains were often inherited, nondominant secondary strain transmissions were also observed. Microbial functional analysis reveals that inherited maternal secondary strains may have a selective advantage to colonize infant guts.","author":[{"dropping-particle":"","family":"Yassour","given":"Moran","non-dropping-particle":"","parse-names":false,"suffix":""},{"dropping-particle":"","family":"Jason","given":"Eeva","non-dropping-particle":"","parse-names":false,"suffix":""},{"dropping-particle":"","family":"Hogstrom","given":"Larson J","non-dropping-particle":"","parse-names":false,"suffix":""},{"dropping-particle":"","family":"Huttenhower","given":"Curtis","non-dropping-particle":"","parse-names":false,"suffix":""},{"dropping-particle":"","family":"Knip","given":"Mikael","non-dropping-particle":"","parse-names":false,"suffix":""},{"dropping-particle":"","family":"Correspondence","given":"Ramnik J Xavier","non-dropping-particle":"","parse-names":false,"suffix":""}],"container-title":"Cell Host &amp; Microbe","id":"ITEM-3","issued":{"date-parts":[["2018"]]},"page":"146-154","title":"Strain-Level Analysis of Mother-to-Child Bacterial Transmission during the First Few Months of Life","type":"article-journal","volume":"24"},"uris":["http://www.mendeley.com/documents/?uuid=154598f1-04f4-3294-95c4-a3b9a5029545"]},{"id":"ITEM-4","itemData":{"DOI":"10.1038/s41467-018-07631-x","ISSN":"2041-1723","abstract":"The rate of caesarean section delivery (CSD) is increasing worldwide. It remains unclear whether disruption of mother-to-neonate transmission of microbiota through CSD occurs and whether it affects human physiology. Here we perform metagenomic analysis of earliest gut microbial community structures and functions. We identify differences in encoded functions between microbiomes of vaginally delivered (VD) and CSD neonates. Several functional pathways are over-represented in VD neonates, including lipopolysaccharide (LPS) biosynthesis. We link these enriched functions to individual-specific strains, which are transmitted from mothers to neonates in case of VD. The stimulation of primary human immune cells with LPS isolated from early stool samples of VD neonates results in higher levels of tumour necrosis factor (TNF-α) and interleukin 18 (IL-18). Accordingly, the observed levels of TNF-α and IL-18 in neonatal blood plasma are higher after VD. Taken together, our results support that CSD disrupts mother-to-neonate transmission of specific microbial strains, linked functional repertoires and immune-stimulatory potential during a critical window for neonatal immune system priming.","author":[{"dropping-particle":"","family":"Wampach","given":"Linda","non-dropping-particle":"","parse-names":false,"suffix":""},{"dropping-particle":"","family":"Heintz-Buschart","given":"Anna","non-dropping-particle":"","parse-names":false,"suffix":""},{"dropping-particle":"V.","family":"Fritz","given":"Joëlle","non-dropping-particle":"","parse-names":false,"suffix":""},{"dropping-particle":"","family":"Ramiro-Garcia","given":"Javier","non-dropping-particle":"","parse-names":false,"suffix":""},{"dropping-particle":"","family":"Habier","given":"Janine","non-dropping-particle":"","parse-names":false,"suffix":""},{"dropping-particle":"","family":"Herold","given":"Malte","non-dropping-particle":"","parse-names":false,"suffix":""},{"dropping-particle":"","family":"Narayanasamy","given":"Shaman","non-dropping-particle":"","parse-names":false,"suffix":""},{"dropping-particle":"","family":"Kaysen","given":"Anne","non-dropping-particle":"","parse-names":false,"suffix":""},{"dropping-particle":"","family":"Hogan","given":"Angela H.","non-dropping-particle":"","parse-names":false,"suffix":""},{"dropping-particle":"","family":"Bindl","given":"Lutz","non-dropping-particle":"","parse-names":false,"suffix":""},{"dropping-particle":"","family":"Bottu","given":"Jean","non-dropping-particle":"","parse-names":false,"suffix":""},{"dropping-particle":"","family":"Halder","given":"Rashi","non-dropping-particle":"","parse-names":false,"suffix":</w:instrText>
            </w:r>
            <w:r w:rsidRPr="00ED523E">
              <w:rPr>
                <w:sz w:val="22"/>
                <w:szCs w:val="22"/>
                <w:lang w:val="fr-BE"/>
              </w:rPr>
              <w:instrText>""},{"dropping-particle":"","family":"Sjöqvist","given":"Conny","non-dropping-particle":"","parse-names":false,"suffix":""},{"dropping-particle":"","family":"May","given":"Patrick","non-dropping-particle":"","parse-names":false,"suffix":""},{"dropping-particle":"","family":"Andersson","given":"Anders F.","non-dropping-particle":"","parse-names":false,"suffix":""},{"dropping-particle":"","family":"Beaufort","given":"Carine","non-dropping-particle":"de","parse-names":false,"suffix":""},{"dropping-particle":"","family":"Wilmes","given":"Paul","non-dropping-particle":"","parse-names":false,"suffix":""}],"container-title":"Nature Communications","id":"ITEM-4","issue":"1","issued":{"date-parts":[["2018","12","30"]]},"page":"5091","publisher":"Nature Publishing Group","title":"Birth mode is associated with earliest strain-conferred gut microbiome functions and immunostimulatory potential","type":"article-journal","volume":"9"},"uris":["http://www.mendeley.com/documents/?uuid=cf2a52e2-2d5e-367a-9342-d47926948ef8"]}],"mendeley":{"formattedCitation":"(Nayfach et al. 2016; Yassour et al. 2018; Ferretti et al. 2018; Wampach et al. 2018)","plainTextFormattedCitation":"(Nayfach et al. 2016; Yassour et al. 2018; Ferretti et al. 2018; Wampach et al. 2018)","previouslyFormattedCitation":"(Nayfach et al. 2016; Yassour et al. 2018; Ferretti et al. 2018; Wampach et al. 2018)"},"properties":{"noteIndex":0},"schema":"https://github.com/citation-style-language/schema/raw/master/csl-citation.json"}</w:instrText>
            </w:r>
            <w:r w:rsidRPr="00ED523E">
              <w:rPr>
                <w:sz w:val="22"/>
                <w:szCs w:val="22"/>
              </w:rPr>
              <w:fldChar w:fldCharType="separate"/>
            </w:r>
            <w:r w:rsidRPr="00ED523E">
              <w:rPr>
                <w:noProof/>
                <w:sz w:val="22"/>
                <w:szCs w:val="22"/>
                <w:lang w:val="fr-BE"/>
              </w:rPr>
              <w:t>(Nayfach et al. 2016; Yassour et al. 2018; Ferretti et al. 2018; Wampach et al. 2018)</w:t>
            </w:r>
            <w:r w:rsidRPr="00ED523E">
              <w:rPr>
                <w:sz w:val="22"/>
                <w:szCs w:val="22"/>
              </w:rPr>
              <w:fldChar w:fldCharType="end"/>
            </w:r>
          </w:p>
        </w:tc>
      </w:tr>
      <w:tr w:rsidR="00ED523E" w:rsidRPr="0037392B" w14:paraId="20C76744" w14:textId="77777777" w:rsidTr="00ED523E">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786" w:type="dxa"/>
            <w:tcBorders>
              <w:top w:val="nil"/>
              <w:bottom w:val="nil"/>
              <w:right w:val="nil"/>
            </w:tcBorders>
            <w:noWrap/>
            <w:hideMark/>
          </w:tcPr>
          <w:p w14:paraId="61FEA74D" w14:textId="77777777" w:rsidR="00ED523E" w:rsidRPr="00ED523E" w:rsidRDefault="00ED523E" w:rsidP="00ED523E">
            <w:pPr>
              <w:spacing w:line="240" w:lineRule="auto"/>
              <w:rPr>
                <w:b w:val="0"/>
                <w:i/>
                <w:sz w:val="22"/>
                <w:szCs w:val="22"/>
                <w:lang w:val="fr-BE"/>
              </w:rPr>
            </w:pPr>
            <w:proofErr w:type="spellStart"/>
            <w:r w:rsidRPr="00ED523E">
              <w:rPr>
                <w:b w:val="0"/>
                <w:i/>
                <w:sz w:val="22"/>
                <w:szCs w:val="22"/>
                <w:lang w:val="fr-BE"/>
              </w:rPr>
              <w:t>Bacteroides</w:t>
            </w:r>
            <w:proofErr w:type="spellEnd"/>
            <w:r w:rsidRPr="00ED523E">
              <w:rPr>
                <w:b w:val="0"/>
                <w:i/>
                <w:sz w:val="22"/>
                <w:szCs w:val="22"/>
                <w:lang w:val="fr-BE"/>
              </w:rPr>
              <w:t xml:space="preserve"> </w:t>
            </w:r>
            <w:proofErr w:type="spellStart"/>
            <w:r w:rsidRPr="00ED523E">
              <w:rPr>
                <w:b w:val="0"/>
                <w:i/>
                <w:sz w:val="22"/>
                <w:szCs w:val="22"/>
                <w:lang w:val="fr-BE"/>
              </w:rPr>
              <w:t>vulgatus</w:t>
            </w:r>
            <w:proofErr w:type="spellEnd"/>
          </w:p>
        </w:tc>
        <w:tc>
          <w:tcPr>
            <w:tcW w:w="5854" w:type="dxa"/>
            <w:tcBorders>
              <w:top w:val="nil"/>
              <w:left w:val="nil"/>
              <w:bottom w:val="nil"/>
            </w:tcBorders>
          </w:tcPr>
          <w:p w14:paraId="0165284B" w14:textId="77777777" w:rsidR="00ED523E" w:rsidRPr="00ED523E" w:rsidRDefault="00ED523E" w:rsidP="00ED523E">
            <w:pPr>
              <w:spacing w:line="240" w:lineRule="auto"/>
              <w:cnfStyle w:val="000000100000" w:firstRow="0" w:lastRow="0" w:firstColumn="0" w:lastColumn="0" w:oddVBand="0" w:evenVBand="0" w:oddHBand="1" w:evenHBand="0" w:firstRowFirstColumn="0" w:firstRowLastColumn="0" w:lastRowFirstColumn="0" w:lastRowLastColumn="0"/>
              <w:rPr>
                <w:sz w:val="22"/>
                <w:szCs w:val="22"/>
                <w:lang w:val="fr-BE"/>
              </w:rPr>
            </w:pPr>
            <w:r w:rsidRPr="00ED523E">
              <w:rPr>
                <w:sz w:val="22"/>
                <w:szCs w:val="22"/>
              </w:rPr>
              <w:fldChar w:fldCharType="begin" w:fldLock="1"/>
            </w:r>
            <w:r w:rsidRPr="00ED523E">
              <w:rPr>
                <w:sz w:val="22"/>
                <w:szCs w:val="22"/>
                <w:lang w:val="fr-BE"/>
              </w:rPr>
              <w:instrText>ADDIN CSL_CITATION {"citationItems":[{"id":"ITEM-1","itemData":{"DOI":"10.1101/gr.201863.115","ISSN":"1549-5469","PMID":"27803195","abstract":"We present the Metagenomic Intra-species Diversity Analysis System (MIDAS), which is an integrated computational pipeline for quantifying bacterial species abundance and strain-level genomic variation, including gene content and single-nucleotide polymorphisms (SNPs), from shotgun metagenomes. Our method leverages a database of more than 30,000 bacterial reference genomes that we clustered into species groups. These cover the majority of abundant species in the human microbiome but only a small proportion of microbes in other environments, including soil and seawater. We applied MIDAS to stool metagenomes from 98 Swedish mothers and their infants over one year and used rare SNPs to track strains between hosts. Using this approach, we found that although species compositions of mothers and infants converged over time, strain-level similarity diverged. Specifically, early colonizing bacteria were often transmitted from an infant's mother, while late colonizing bacteria were often transmitted from other sources in the environment and were enriched for spore-formation genes. We also applied MIDAS to 198 globally distributed marine metagenomes and used gene content to show that many prevalent bacterial species have population structure that correlates with geographic location. Strain-level genetic variants present in metagenomes clearly reveal extensive structure and dynamics that are obscured when data are analyzed at a coarser taxonomic resolution.","author":[{"dropping-particle":"","family":"Nayfach","given":"Stephen","non-dropping-particle":"","parse-names":false,"suffix":""},{"dropping-particle":"","family":"Rodriguez-Mueller","given":"Beltran","non-dropping-particle":"","parse-names":false,"suffix":""},{"dropping-particle":"","family":"Garud","given":"Nandita","non-dropping-particle":"","parse-names":false,"suffix":""},{"dropping-particle":"","family":"Pollard","given":"Katherine S","non-dropping-particle":"","parse-names":false,"suffix":""}],"container-title":"Genome research","id":"ITEM-1","issue":"11","issued":{"date-parts":[["2016","11","18"]]},"page":"1612-1625","publisher":"Cold Spring Harbor Laboratory Press","title":"An integrated metagenomics pipeline for strain profiling reveals novel patterns of bacterial transmission and biogeography.","type":"article-journal","volume":"26"},"uris":["http://www.mendeley.com/documents/?uuid=4c3281a1-15ac-3a39-84e9-e03927b4959d"]},{"id":"ITEM-2","itemData":{"DOI":"10.1016/J.CHOM.2018.06.005","ISSN":"1931-3128","abstract":"The acquisition and development of the infant microbiome are key to establishing a healthy host-microbiome symbiosis. The maternal microbial reservoir is thought to play a crucial role in this process. However, the source and transmission routes of the infant pioneering microbes are poorly understood. To address this, we longitudinally sampled the microbiome of 25 mother-infant pairs across multiple body sites from birth up to 4 months postpartum. Strain-level metagenomic profiling showed a rapid influx of microbes at birth followed by strong selection during the first few days of life. Maternal skin and vaginal strains colonize only transiently, and the infant continues to acquire microbes from distinct maternal sources after birth. Maternal gut strains proved more persistent in the infant gut and ecologically better adapted than those acquired from other sources. Together, these data describe the mother-to-infant microbiome transmission routes that are integral in the development of the infant microbiome.","author":[{"dropping-particle":"","family":"Ferretti","given":"Pamela","non-dropping-particle":"","parse-names":false,"suffix":""},{"dropping-particle":"","family":"Pasolli","given":"Edoardo","non-dropping-particle":"","parse-names":false,"suffix":""},{"dropping-particle":"","family":"Tett","given":"Adrian","non-dropping-particle":"","parse-names":false,"suffix":""},{"dropping-particle":"","family":"Asnicar","given":"Francesco","non-dropping-particle":"","parse-names":false,"suffix":""},{"dropping-particle":"","family":"Gorfer","given":"Valentina","non-dropping-particle":"","parse-names":false,"suffix":""},{"dropping-particle":"","family":"Fedi","given":"Sabina","non-dropping-particle":"","parse-names":false,"suffix":""},{"dropping-particle":"","family":"Armanini","given":"Federica","non-dropping-particle":"","parse-names":false,"suffix":""},{"dropping-particle":"","family":"Truong","given":"Duy Tin","non-dropping-particle":"","parse-names":false,"suffix":""},{"dropping-particle":"","family":"Manara","given":"Serena","non-dropping-particle":"","parse-names":false,"suffix":""},{"dropping-particle":"","family":"Zolfo","given":"Moreno","non-dropping-particle":"","parse-names":false,"suffix":""},{"dropping-particle":"","family":"Beghini","given":"Francesco","non-dropping-particle":"","parse-names":false,"suffix":""},{"dropping-particle":"","family":"Bertorelli","given":"Roberto","non-dropping-particle":"","parse-names":false,"suffix":""},{"dropping-particle":"","family":"Sanctis","given":"Veronica","non-dropping-particle":"De","parse-names":false,"suffix":""},{"dropping-particle":"","family":"Bariletti","given":"Ilaria","non-dropping-particle":"","parse-names":false,"suffix":""},{"dropping-particle":"","family":"Canto","given":"Rosarita","non-dropping-particle":"","parse-names":false,"suffix":""},{"dropping-particle":"","family":"Clementi","given":"Rosanna","non-dropping-particle":"","parse-names":false,"suffix":""},{"dropping-particle":"","family":"Cologna","given":"Marina","non-dropping-particle":"","parse-names":false,"suffix":""},{"dropping-particle":"","family":"Crifò","given":"Tiziana","non-dropping-particle":"","parse-names":false,"suffix":""},{"dropping-particle":"","family":"Cusumano","given":"Giuseppina","non-dropping-particle":"","parse-names":false,"suffix":""},{"dropping-particle":"","family":"Gottardi","given":"Stefania","non-dropping-particle":"","parse-names":false,"suffix":""},{"dropping-particle":"","family":"Innamorati","given":"Claudia","non-dropping-particle":"","parse-names":false,"suffix":""},{"dropping-particle":"","family":"Masè","given":"Caterina","non-dropping-particle":"","parse-names":false,"suffix":""},{"dropping-particle":"","family":"Postai","given":"Daniela","non-dropping-particle":"","parse-names":false,"suffix":""},{"dropping-particle":"","family":"Savoi","given":"Daniela","non-dropping-particle":"","parse-names":false,"suffix":""},{"dropping-particle":"","family":"Duranti","given":"Sabrina","non-dropping-particle":"","parse-names":false,"suffix":""},{"dropping-particle":"","family":"Lugli","given":"Gabriele Andrea","non-dropping-particle":"","parse-names":false,"suffix":""},{"dropping-particle":"","family":"Mancabelli","given":"Leonardo","non-dropping-particle":"","parse-names":false,"suffix":""},{"dropping-particle":"","family":"Turroni","given":"Francesca","non-dropping-particle":"","parse-names":false,"suffix":""},{"dropping-particle":"","family":"Ferrario","given":"Chiara","non-dropping-particle":"","parse-names":false,"suffix":""},{"dropping-particle":"","family":"Milani","given":"Christian","non-dropping-particle":"","parse-names":false,"suffix":""},{"dropping-particle":"","family":"Mangifesta","given":"Marta","non-dropping-particle":"","parse-names":false,"suffix":""},{"dropping-particle":"","family":"Anzalone","given":"Rosaria","non-dropping-particle":"","parse-names":false,"suffix":""},{"dropping-particle":"","family":"Viappiani","given":"Alice","non-dropping-particle":"","parse-names":false,"suffix":""},{"dropping-particle":"","family":"Yassour","given":"Moran","non-dropping-particle":"","parse-names":false,"suffix":""},{"dropping-particle":"","family":"Vlamakis","given":"Hera","non-dropping-particle":"","parse-names":false,"suffix":""},{"dropping-particle":"","family":"Xavier","given":"Ramnik","non-dropping-particle":"","parse-names":false,"suffix":""},{"dropping-particle":"","family":"Collado","given":"Carmen Maria","non-dropping-particle":"","parse-names":false,"suffix":""},{"dropping-particle":"","family":"Koren","given":"Omry","non-dropping-particle":"","parse-names":false,"suffix":""},{"dropping-particle":"","family":"Tateo","given":"Saverio","non-dropping-particle":"","parse-names":false,"suffix":""},{"dropping-particle":"","family":"Soffiati","given":"Massimo","non-dropping-particle":"","parse-names":false,"suffix":""},{"dropping-particle":"","family":"Pedrotti","given":"Anna","non-dropping-particle":"","parse-names":false,"suffix":""},{"dropping-particle":"","family":"Ventura","given":"Marco","non-dropping-particle":"","parse-names":false,"suffix":""},{"dropping-particle":"","family":"Huttenhower","given":"Curtis","non-dropping-particle":"","parse-names":false,"suffix":""},{"dropping-particle":"","family":"Bork","given":"Peer","non-dropping-particle":"","parse-names":false,"suffix":""},{"dropping-particle":"","family":"Segata","given":"Nicola","non-dropping-particle":"","parse-names":false,"suffix":""}],"container-title":"Cell Host &amp; Microbe","id":"ITEM-2","issue":"1","issued":{"date-parts":[["2018","7","11"]]},"page":"133-145.e5","publisher":"Cell Press","title":"Mother-to-Infant Microbial Transmission from Different Body Sites Shapes the Developing Infant Gut Microbiome","type":"article-journal","volume":"24"},"uris":["http://www.mendeley.com/documents/?uuid=cf1393af-888c-3e6d-9bad-ede616dbbf57"]},{"id":"ITEM-3","itemData":{"DOI":"10.1016/j.chom.2018.06.007","abstract":"Graphical Abstract Highlights d Gut bacterial transmission patterns assessed longitudinally in 44 mother-infant pairs d Metagenomic sequencing reveals transmission patterns beyond dominant strains d Mother's minor strain sometimes colonizes infant, likely driven by functional selection d Some antibiotic resistance genes co-occur in families, suggesting their inheritance In Brief Using longitudinal metagenomic sequencing from 44 mother/child pairs, Yassour et al. characterized mother-to-child strain transmission patterns. While mothers' dominant strains were often inherited, nondominant secondary strain transmissions were also observed. Microbial functional analysis reveals that inherited maternal secondary strains may have a selective advantage to colonize infant guts.","author":[{"dropping-particle":"","family":"Yassour","given":"Moran","non-dropping-particle":"","parse-names":false,"suffix":""},{"dropping-particle":"","family":"Jason","given":"Eeva","non-dropping-particle":"","parse-names":false,"suffix":""},{"dropping-particle":"","family":"Hogstrom","given":"Larson J","non-dropping-particle":"","parse-names":false,"suffix":""},{"dropping-particle":"","family":"Huttenhower","given":"Curtis","non-dropping-particle":"","parse-names":false,"suffix":""},{"dropping-particle":"","family":"Knip","given":"Mikael","non-dropping-particle":"","parse-names":false,"suffix":""},{"dropping-particle":"","family":"Correspondence","given":"Ramnik J Xavier","non-dropping-particle":"","parse-names":false,"suffix":""}],"container-title":"Cell Host &amp; Microbe","id":"ITEM-3","issued":{"date-parts":[["2018"]]},"page":"146-154","title":"Strain-Level Analysis of Mother-to-Child Bacterial Transmission during the First Few Months of Life","type":"article-journal","volume":"24"},"uris":["http://www.mendeley.com/documents/?uuid=154598f1-04f4-3294-95c4-a3b9a5029545"]}],"mendeley":{"formattedCitation":"(Nayfach et al. 2016; Yassour et al. 2018; Ferretti et al. 2018)","plainTextFormattedCitation":"(Nayfach et al. 2016; Yassour et al. 2018; Ferretti et al. 2018)","previouslyFormattedCitation":"(Nayfach et al. 2016; Yassour et al. 2018; Ferretti et al. 2018)"},"properties":{"noteIndex":0},"schema":"https://github.com/citation-style-language/schema/raw/master/csl-citation.json"}</w:instrText>
            </w:r>
            <w:r w:rsidRPr="00ED523E">
              <w:rPr>
                <w:sz w:val="22"/>
                <w:szCs w:val="22"/>
              </w:rPr>
              <w:fldChar w:fldCharType="separate"/>
            </w:r>
            <w:r w:rsidRPr="00ED523E">
              <w:rPr>
                <w:noProof/>
                <w:sz w:val="22"/>
                <w:szCs w:val="22"/>
                <w:lang w:val="fr-BE"/>
              </w:rPr>
              <w:t>(Nayfach et al. 2016; Yassour et al. 2018; Ferretti et al. 2018)</w:t>
            </w:r>
            <w:r w:rsidRPr="00ED523E">
              <w:rPr>
                <w:sz w:val="22"/>
                <w:szCs w:val="22"/>
              </w:rPr>
              <w:fldChar w:fldCharType="end"/>
            </w:r>
          </w:p>
        </w:tc>
      </w:tr>
      <w:tr w:rsidR="00ED523E" w:rsidRPr="0015001C" w14:paraId="7E225C1D" w14:textId="77777777" w:rsidTr="00ED523E">
        <w:trPr>
          <w:trHeight w:val="170"/>
        </w:trPr>
        <w:tc>
          <w:tcPr>
            <w:cnfStyle w:val="001000000000" w:firstRow="0" w:lastRow="0" w:firstColumn="1" w:lastColumn="0" w:oddVBand="0" w:evenVBand="0" w:oddHBand="0" w:evenHBand="0" w:firstRowFirstColumn="0" w:firstRowLastColumn="0" w:lastRowFirstColumn="0" w:lastRowLastColumn="0"/>
            <w:tcW w:w="3786" w:type="dxa"/>
            <w:tcBorders>
              <w:top w:val="nil"/>
              <w:bottom w:val="nil"/>
              <w:right w:val="nil"/>
            </w:tcBorders>
            <w:noWrap/>
            <w:hideMark/>
          </w:tcPr>
          <w:p w14:paraId="1CD16104" w14:textId="77777777" w:rsidR="00ED523E" w:rsidRPr="00ED523E" w:rsidRDefault="00ED523E" w:rsidP="00ED523E">
            <w:pPr>
              <w:spacing w:line="240" w:lineRule="auto"/>
              <w:rPr>
                <w:b w:val="0"/>
                <w:i/>
                <w:sz w:val="22"/>
                <w:szCs w:val="22"/>
                <w:lang w:val="fr-BE"/>
              </w:rPr>
            </w:pPr>
            <w:proofErr w:type="spellStart"/>
            <w:r w:rsidRPr="00ED523E">
              <w:rPr>
                <w:b w:val="0"/>
                <w:i/>
                <w:sz w:val="22"/>
                <w:szCs w:val="22"/>
                <w:lang w:val="fr-BE"/>
              </w:rPr>
              <w:t>Barnesiella</w:t>
            </w:r>
            <w:proofErr w:type="spellEnd"/>
            <w:r w:rsidRPr="00ED523E">
              <w:rPr>
                <w:b w:val="0"/>
                <w:i/>
                <w:sz w:val="22"/>
                <w:szCs w:val="22"/>
                <w:lang w:val="fr-BE"/>
              </w:rPr>
              <w:t xml:space="preserve"> </w:t>
            </w:r>
            <w:proofErr w:type="spellStart"/>
            <w:r w:rsidRPr="00ED523E">
              <w:rPr>
                <w:b w:val="0"/>
                <w:i/>
                <w:sz w:val="22"/>
                <w:szCs w:val="22"/>
                <w:lang w:val="fr-BE"/>
              </w:rPr>
              <w:t>intestinihominis</w:t>
            </w:r>
            <w:proofErr w:type="spellEnd"/>
          </w:p>
        </w:tc>
        <w:tc>
          <w:tcPr>
            <w:tcW w:w="5854" w:type="dxa"/>
            <w:tcBorders>
              <w:top w:val="nil"/>
              <w:left w:val="nil"/>
              <w:bottom w:val="nil"/>
            </w:tcBorders>
          </w:tcPr>
          <w:p w14:paraId="2783961B" w14:textId="77777777" w:rsidR="00ED523E" w:rsidRPr="00ED523E" w:rsidRDefault="00ED523E" w:rsidP="00ED523E">
            <w:pPr>
              <w:spacing w:line="240" w:lineRule="auto"/>
              <w:cnfStyle w:val="000000000000" w:firstRow="0" w:lastRow="0" w:firstColumn="0" w:lastColumn="0" w:oddVBand="0" w:evenVBand="0" w:oddHBand="0" w:evenHBand="0" w:firstRowFirstColumn="0" w:firstRowLastColumn="0" w:lastRowFirstColumn="0" w:lastRowLastColumn="0"/>
              <w:rPr>
                <w:sz w:val="22"/>
                <w:szCs w:val="22"/>
              </w:rPr>
            </w:pPr>
            <w:r w:rsidRPr="00ED523E">
              <w:rPr>
                <w:sz w:val="22"/>
                <w:szCs w:val="22"/>
              </w:rPr>
              <w:fldChar w:fldCharType="begin" w:fldLock="1"/>
            </w:r>
            <w:r w:rsidRPr="00ED523E">
              <w:rPr>
                <w:sz w:val="22"/>
                <w:szCs w:val="22"/>
                <w:lang w:val="fr-BE"/>
              </w:rPr>
              <w:instrText>ADDIN CSL_CITATION {"citationItems":[{"id":"ITEM-1","itemData":{"DOI":"10.1016/J.CHOM.2018.06.005","ISSN":"1931-3128","abstract":"The acquisition and development of the infant microbiome are key to establishing a healthy host-microbiome symbiosis. The maternal microbial reservoir is thought to play a crucial role in this process. However, the source and transmission routes of the infant pioneering microbes are poorly understood. To address this, we longitudinally sampled the microbiome of 25 mother-infant pairs across multiple body sites from birth up to 4 months postpartum. Strain-level metagenomic profiling showed a rapid influx of microbes at birth followed by strong selection during the first few days of life. Maternal skin and vaginal strains colonize only transiently, and the infant continues to acquire microbes from distinct maternal sources after birth. Maternal gut strains proved more persistent in the infant gut and ecologically better adapted than those acquired from other sources. Together, these data describe the mother-to-infant microbiome transmission routes that are integral in the development of the infant microbiome.","author":[{"dropping-particle":"","family":"Ferretti","given":"Pamela","non-dropping-particle":"","parse-names":false,"suffix":""},{"dropping-particle":"","family":"Pasolli","given":"Edoardo","non-dropping-particle":"","parse-names":false,"suffix":"</w:instrText>
            </w:r>
            <w:r w:rsidRPr="00ED523E">
              <w:rPr>
                <w:sz w:val="22"/>
                <w:szCs w:val="22"/>
              </w:rPr>
              <w:instrText>"},{"dropping-particle":"","family":"Tett","given":"Adrian","non-dropping-particle":"","parse-names":false,"suffix":""},{"dropping-particle":"","family":"Asnicar","given":"Francesco","non-dropping-particle":"","parse-names":false,"suffix":""},{"dropping-particle":"","family":"Gorfer","given":"Valentina","non-dropping-particle":"","parse-names":false,"suffix":""},{"dropping-particle":"","family":"Fedi","given":"Sabina","non-dropping-particle":"","parse-names":false,"suffix":""},{"dropping-particle":"","family":"Armanini","given":"Federica","non-dropping-particle":"","parse-names":false,"suffix":""},{"dropping-particle":"","family":"Truong","given":"Duy Tin","non-dropping-particle":"","parse-names":false,"suffix":""},{"dropping-particle":"","family":"Manara","given":"Serena","non-dropping-particle":"","parse-names":false,"suffix":""},{"dropping-particle":"","family":"Zolfo","given":"Moreno","non-dropping-particle":"","parse-names":false,"suffix":""},{"dropping-particle":"","family":"Beghini","given":"Francesco","non-dropping-particle":"","parse-names":false,"suffix":""},{"dropping-particle":"","family":"Bertorelli","given":"Roberto","non-dropping-particle":"","parse-names":false,"suffix":""},{"dropping-particle":"","family":"Sanctis","given":"Veronica","non-dropping-particle":"De","parse-names":false,"suffix":""},{"dropping-particle":"","family":"Bariletti","given":"Ilaria","non-dropping-particle":"","parse-names":false,"suffix":""},{"dropping-particle":"","family":"Canto","given":"Rosarita","non-dropping-particle":"","parse-names":false,"suffix":""},{"dropping-particle":"","family":"Clementi","given":"Rosanna","non-dropping-particle":"","parse-names":false,"suffix":""},{"dropping-particle":"","family":"Cologna","given":"Marina","non-dropping-particle":"","parse-names":false,"suffix":""},{"dropping-particle":"","family":"Crifò","given":"Tiziana","non-dropping-particle":"","parse-names":false,"suffix":""},{"dropping-particle":"","family":"Cusumano","given":"Giuseppina","non-dropping-particle":"","parse-names":false,"suffix":""},{"dropping-particle":"","family":"Gottardi","given":"Stefania","non-dropping-particle":"","parse-names":false,"suffix":""},{"dropping-particle":"","family":"Innamorati","given":"Claudia","non-dropping-particle":"","parse-names":false,"suffix":""},{"dropping-particle":"","family":"Masè","given":"Caterina","non-dropping-particle":"","parse-names":false,"suffix":""},{"dropping-particle":"","family":"Postai","given":"Daniela","non-dropping-particle":"","parse-names":false,"suffix":""},{"dropping-particle":"","family":"Savoi","given":"Daniela","non-dropping-particle":"","parse-names":false,"suffix":""},{"dropping-particle":"","family":"Duranti","given":"Sabrina","non-dropping-particle":"","parse-names":false,"suffix":""},{"dropping-particle":"","family":"Lugli","given":"Gabriele Andrea","non-dropping-particle":"","parse-names":false,"suffix":""},{"dropping-particle":"","family":"Mancabelli","given":"Leonardo","non-dropping-particle":"","parse-names":false,"suffix":""},{"dropping-particle":"","family":"Turroni","given":"Francesca","non-dropping-particle":"","parse-names":false,"suffix":""},{"dropping-particle":"","family":"Ferrario","given":"Chiara","non-dropping-particle":"","parse-names":false,"suffix":""},{"dropping-particle":"","family":"Milani","given":"Christian","non-dropping-particle":"","parse-names":false,"suffix":""},{"dropping-particle":"","family":"Mangifesta","given":"Marta","non-dropping-particle":"","parse-names":false,"suffix":""},{"dropping-particle":"","family":"Anzalone","given":"Rosaria","non-dropping-particle":"","parse-names":false,"suffix":""},{"dropping-particle":"","family":"Viappiani","given":"Alice","non-dropping-particle":"","parse-names":false,"suffix":""},{"dropping-particle":"","family":"Yassour","given":"Moran","non-dropping-particle":"","parse-names":false,"suffix":""},{"dropping-particle":"","family":"Vlamakis","given":"Hera","non-dropping-particle":"","parse-names":false,"suffix":""},{"dropping-particle":"","family":"Xavier","given":"Ramnik","non-dropping-particle":"","parse-names":false,"suffix":""},{"dropping-particle":"","family":"Collado","given":"Carmen Maria","non-dropping-particle":"","parse-names":false,"suffix":""},{"dropping-particle":"","family":"Koren","given":"Omry","non-dropping-particle":"","parse-names":false,"suffix":""},{"dropping-particle":"","family":"Tateo","given":"Saverio","non-dropping-particle":"","parse-names":false,"suffix":""},{"dropping-particle":"","family":"Soffiati","given":"Massimo","non-dropping-particle":"","parse-names":false,"suffix":""},{"dropping-particle":"","family":"Pedrotti","given":"Anna","non-dropping-particle":"","parse-names":false,"suffix":""},{"dropping-particle":"","family":"Ventura","given":"Marco","non-dropping-particle":"","parse-names":false,"suffix":""},{"dropping-particle":"","family":"Huttenhower","given":"Curtis","non-dropping-particle":"","parse-names":false,"suffix":""},{"dropping-particle":"","family":"Bork","given":"Peer","non-dropping-particle":"","parse-names":false,"suffix":""},{"dropping-particle":"","family":"Segata","given":"Nicola","non-dropping-particle":"","parse-names":false,"suffix":""}],"container-title":"Cell Host &amp; Microbe","id":"ITEM-1","issue":"1","issued":{"date-parts":[["2018","7","11"]]},"page":"133-145.e5","publisher":"Cell Press","title":"Mother-to-Infant Microbial Transmission from Different Body Sites Shapes the Developing Infant Gut Microbiome","type":"article-journal","volume":"24"},"uris":["http://www.mendeley.com/documents/?uuid=cf1393af-888c-3e6d-9bad-ede616dbbf57"]}],"mendeley":{"formattedCitation":"(Ferretti et al. 2018)","plainTextFormattedCitation":"(Ferretti et al. 2018)","previouslyFormattedCitation":"(Ferretti et al. 2018)"},"properties":{"noteIndex":0},"schema":"https://github.com/citation-style-language/schema/raw/master/csl-citation.json"}</w:instrText>
            </w:r>
            <w:r w:rsidRPr="00ED523E">
              <w:rPr>
                <w:sz w:val="22"/>
                <w:szCs w:val="22"/>
              </w:rPr>
              <w:fldChar w:fldCharType="separate"/>
            </w:r>
            <w:r w:rsidRPr="00ED523E">
              <w:rPr>
                <w:noProof/>
                <w:sz w:val="22"/>
                <w:szCs w:val="22"/>
              </w:rPr>
              <w:t>(Ferretti et al. 2018)</w:t>
            </w:r>
            <w:r w:rsidRPr="00ED523E">
              <w:rPr>
                <w:sz w:val="22"/>
                <w:szCs w:val="22"/>
              </w:rPr>
              <w:fldChar w:fldCharType="end"/>
            </w:r>
          </w:p>
        </w:tc>
      </w:tr>
      <w:tr w:rsidR="00ED523E" w:rsidRPr="0015001C" w14:paraId="0910D167" w14:textId="77777777" w:rsidTr="00ED523E">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786" w:type="dxa"/>
            <w:tcBorders>
              <w:top w:val="nil"/>
              <w:bottom w:val="nil"/>
              <w:right w:val="nil"/>
            </w:tcBorders>
            <w:noWrap/>
            <w:hideMark/>
          </w:tcPr>
          <w:p w14:paraId="0734C5FA" w14:textId="77777777" w:rsidR="00ED523E" w:rsidRPr="00ED523E" w:rsidRDefault="00ED523E" w:rsidP="00ED523E">
            <w:pPr>
              <w:spacing w:line="240" w:lineRule="auto"/>
              <w:rPr>
                <w:b w:val="0"/>
                <w:i/>
                <w:sz w:val="22"/>
                <w:szCs w:val="22"/>
              </w:rPr>
            </w:pPr>
            <w:r w:rsidRPr="00ED523E">
              <w:rPr>
                <w:b w:val="0"/>
                <w:i/>
                <w:sz w:val="22"/>
                <w:szCs w:val="22"/>
              </w:rPr>
              <w:t xml:space="preserve">Bifidobacterium </w:t>
            </w:r>
            <w:proofErr w:type="spellStart"/>
            <w:r w:rsidRPr="00ED523E">
              <w:rPr>
                <w:b w:val="0"/>
                <w:i/>
                <w:sz w:val="22"/>
                <w:szCs w:val="22"/>
              </w:rPr>
              <w:t>catenulatum</w:t>
            </w:r>
            <w:proofErr w:type="spellEnd"/>
          </w:p>
        </w:tc>
        <w:tc>
          <w:tcPr>
            <w:tcW w:w="5854" w:type="dxa"/>
            <w:tcBorders>
              <w:top w:val="nil"/>
              <w:left w:val="nil"/>
              <w:bottom w:val="nil"/>
            </w:tcBorders>
          </w:tcPr>
          <w:p w14:paraId="0E9BC63D" w14:textId="77777777" w:rsidR="00ED523E" w:rsidRPr="00ED523E" w:rsidRDefault="00ED523E" w:rsidP="00ED523E">
            <w:pPr>
              <w:spacing w:line="240" w:lineRule="auto"/>
              <w:cnfStyle w:val="000000100000" w:firstRow="0" w:lastRow="0" w:firstColumn="0" w:lastColumn="0" w:oddVBand="0" w:evenVBand="0" w:oddHBand="1" w:evenHBand="0" w:firstRowFirstColumn="0" w:firstRowLastColumn="0" w:lastRowFirstColumn="0" w:lastRowLastColumn="0"/>
              <w:rPr>
                <w:sz w:val="22"/>
                <w:szCs w:val="22"/>
              </w:rPr>
            </w:pPr>
            <w:r w:rsidRPr="00ED523E">
              <w:rPr>
                <w:sz w:val="22"/>
                <w:szCs w:val="22"/>
              </w:rPr>
              <w:fldChar w:fldCharType="begin" w:fldLock="1"/>
            </w:r>
            <w:r w:rsidRPr="00ED523E">
              <w:rPr>
                <w:sz w:val="22"/>
                <w:szCs w:val="22"/>
              </w:rPr>
              <w:instrText>ADDIN CSL_CITATION {"citationItems":[{"id":"ITEM-1","itemData":{"DOI":"10.1186/s40168-017-0282-6","ISBN":"4016801702","ISSN":"2049-2618","PMID":"28651630","author":[{"dropping-particle":"","family":"Duranti","given":"Sabrina","non-dropping-particle":"","parse-names":false,"suffix":""},{"dropping-particle":"","family":"Lugli","given":"Gabriele Andrea","non-dropping-particle":"","parse-names":false,"suffix":""},{"dropping-particle":"","family":"Mancabelli","given":"Leonardo","non-dropping-particle":"","parse-names":false,"suffix":""},{"dropping-particle":"","family":"Armanini","given":"Federica","non-dropping-particle":"","parse-names":false,"suffix":""},{"dropping-particle":"","family":"Turroni","given":"Francesca","non-dropping-particle":"","parse-names":false,"suffix":""},{"dropping-particle":"","family":"James","given":"Kieran","non-dropping-particle":"","parse-names":false,"suffix":""},{"dropping-particle":"","family":"Ferretti","given":"Pamela","non-dropping-particle":"","parse-names":false,"suffix":""},{"dropping-particle":"","family":"Gorfer","given":"Valentina","non-dropping-particle":"","parse-names":false,"suffix":""},{"dropping-particle":"","family":"Ferrario","given":"Chiara","non-dropping-particle":"","parse-names":false,"suffix":""},{"dropping-particle":"","family":"Milani","given":"Christian","non-dropping-particle":"","parse-names":false,"suffix":""},{"dropping-particle":"","family":"Mangifesta","given":"Marta","non-dropping-particle":"","parse-names":false,"suffix":""},{"dropping-particle":"","family":"Anzalone","given":"Rosaria","non-dropping-particle":"","parse-names":false,"suffix":""},{"dropping-particle":"","family":"Zolfo","given":"Moreno","non-dropping-particle":"","parse-names":false,"suffix":""},{"dropping-particle":"","family":"Viappiani","given":"Alice","non-dropping-particle":"","parse-names":false,"suffix":""},{"dropping-particle":"","family":"Pasolli","given":"Edoardo","non-dropping-particle":"","parse-names":false,"suffix":""},{"dropping-particle":"","family":"Bariletti","given":"Ilaria","non-dropping-particle":"","parse-names":false,"suffix":""},{"dropping-particle":"","family":"Canto","given":"Rosarita","non-dropping-particle":"","parse-names":false,"suffix":""},{"dropping-particle":"","family":"Clementi","given":"Rosanna","non-dropping-particle":"","parse-names":false,"suffix":""},{"dropping-particle":"","family":"Cologna","given":"Marina","non-dropping-particle":"","parse-names":false,"suffix":""},{"dropping-particle":"","family":"Crifò","given":"Tiziana","non-dropping-particle":"","parse-names":false,"suffix":""},{"dropping-particle":"","family":"Cusumano","given":"Giuseppina","non-dropping-particle":"","parse-names":false,"suffix":""},{"dropping-particle":"","family":"Fedi","given":"Sabina","non-dropping-particle":"","parse-names":false,"suffix":""},{"dropping-particle":"","family":"Gottardi","given":"Stefania","non-dropping-particle":"","parse-names":false,"suffix":""},{"dropping-particle":"","family":"Innamorati","given":"Claudia","non-dropping-particle":"","parse-names":false,"suffix":""},{"dropping-particle":"","family":"Masè","given":"Caterina","non-dropping-particle":"","parse-names":false,"suffix":""},{"dropping-particle":"","family":"Postai","given":"Daniela","non-dropping-particle":"","parse-names":false,"suffix":""},{"dropping-particle":"","family":"Savoi","given":"Daniela","non-dropping-particle":"","parse-names":false,"suffix":""},{"dropping-particle":"","family":"Soffiati","given":"Massimo","non-dropping-particle":"","parse-names":false,"suffix":""},{"dropping-particle":"","family":"Tateo","given":"Saverio","non-dropping-particle":"","parse-names":false,"suffix":""},{"dropping-particle":"","family":"Pedrotti","given":"Anna","non-dropping-particle":"","parse-names":false,"suffix":""},{"dropping-particle":"","family":"Segata","given":"Nicola","non-dropping-particle":"","parse-names":false,"suffix":""},{"dropping-particle":"","family":"Sinderen","given":"Douwe","non-dropping-particle":"van","parse-names":false,"suffix":""},{"dropping-particle":"","family":"Ventura","given":"Marco","non-dropping-particle":"","parse-names":false,"suffix":""}],"container-title":"Microbiome","id":"ITEM-1","issue":"1","issued":{"date-parts":[["2017","12","26"]]},"page":"66","title":"Maternal inheritance of bifidobacterial communities and bifidophages in infants through vertical transmission","type":"article-journal","volume":"5"},"uris":["http://www.mendeley.com/documents/?uuid=7a8005f8-0802-494f-bdb2-d2f0ad081579"]}],"mendeley":{"formattedCitation":"(Duranti et al. 2017)","plainTextFormattedCitation":"(Duranti et al. 2017)","previouslyFormattedCitation":"(Duranti et al. 2017)"},"properties":{"noteIndex":0},"schema":"https://github.com/citation-style-language/schema/raw/master/csl-citation.json"}</w:instrText>
            </w:r>
            <w:r w:rsidRPr="00ED523E">
              <w:rPr>
                <w:sz w:val="22"/>
                <w:szCs w:val="22"/>
              </w:rPr>
              <w:fldChar w:fldCharType="separate"/>
            </w:r>
            <w:r w:rsidRPr="00ED523E">
              <w:rPr>
                <w:noProof/>
                <w:sz w:val="22"/>
                <w:szCs w:val="22"/>
              </w:rPr>
              <w:t>(Duranti et al. 2017)</w:t>
            </w:r>
            <w:r w:rsidRPr="00ED523E">
              <w:rPr>
                <w:sz w:val="22"/>
                <w:szCs w:val="22"/>
              </w:rPr>
              <w:fldChar w:fldCharType="end"/>
            </w:r>
          </w:p>
        </w:tc>
      </w:tr>
      <w:tr w:rsidR="00ED523E" w:rsidRPr="00067CDE" w14:paraId="2D0E9F9F" w14:textId="77777777" w:rsidTr="00ED523E">
        <w:trPr>
          <w:trHeight w:val="170"/>
        </w:trPr>
        <w:tc>
          <w:tcPr>
            <w:cnfStyle w:val="001000000000" w:firstRow="0" w:lastRow="0" w:firstColumn="1" w:lastColumn="0" w:oddVBand="0" w:evenVBand="0" w:oddHBand="0" w:evenHBand="0" w:firstRowFirstColumn="0" w:firstRowLastColumn="0" w:lastRowFirstColumn="0" w:lastRowLastColumn="0"/>
            <w:tcW w:w="3786" w:type="dxa"/>
            <w:tcBorders>
              <w:top w:val="nil"/>
              <w:bottom w:val="nil"/>
              <w:right w:val="nil"/>
            </w:tcBorders>
            <w:noWrap/>
            <w:hideMark/>
          </w:tcPr>
          <w:p w14:paraId="653E1B95" w14:textId="77777777" w:rsidR="00ED523E" w:rsidRPr="00ED523E" w:rsidRDefault="00ED523E" w:rsidP="00ED523E">
            <w:pPr>
              <w:spacing w:line="240" w:lineRule="auto"/>
              <w:rPr>
                <w:b w:val="0"/>
                <w:i/>
                <w:sz w:val="22"/>
                <w:szCs w:val="22"/>
              </w:rPr>
            </w:pPr>
            <w:r w:rsidRPr="00ED523E">
              <w:rPr>
                <w:b w:val="0"/>
                <w:i/>
                <w:sz w:val="22"/>
                <w:szCs w:val="22"/>
              </w:rPr>
              <w:t xml:space="preserve">Bifidobacterium </w:t>
            </w:r>
            <w:proofErr w:type="spellStart"/>
            <w:r w:rsidRPr="00ED523E">
              <w:rPr>
                <w:b w:val="0"/>
                <w:i/>
                <w:sz w:val="22"/>
                <w:szCs w:val="22"/>
              </w:rPr>
              <w:t>pseudocatenulatum</w:t>
            </w:r>
            <w:proofErr w:type="spellEnd"/>
          </w:p>
        </w:tc>
        <w:tc>
          <w:tcPr>
            <w:tcW w:w="5854" w:type="dxa"/>
            <w:tcBorders>
              <w:top w:val="nil"/>
              <w:left w:val="nil"/>
              <w:bottom w:val="nil"/>
            </w:tcBorders>
          </w:tcPr>
          <w:p w14:paraId="1AB501B1" w14:textId="77777777" w:rsidR="00ED523E" w:rsidRPr="00ED523E" w:rsidRDefault="00ED523E" w:rsidP="00ED523E">
            <w:pPr>
              <w:spacing w:line="240" w:lineRule="auto"/>
              <w:cnfStyle w:val="000000000000" w:firstRow="0" w:lastRow="0" w:firstColumn="0" w:lastColumn="0" w:oddVBand="0" w:evenVBand="0" w:oddHBand="0" w:evenHBand="0" w:firstRowFirstColumn="0" w:firstRowLastColumn="0" w:lastRowFirstColumn="0" w:lastRowLastColumn="0"/>
              <w:rPr>
                <w:sz w:val="22"/>
                <w:szCs w:val="22"/>
                <w:lang w:val="nl-NL"/>
              </w:rPr>
            </w:pPr>
            <w:r w:rsidRPr="00ED523E">
              <w:rPr>
                <w:sz w:val="22"/>
                <w:szCs w:val="22"/>
              </w:rPr>
              <w:fldChar w:fldCharType="begin" w:fldLock="1"/>
            </w:r>
            <w:r w:rsidRPr="00ED523E">
              <w:rPr>
                <w:sz w:val="22"/>
                <w:szCs w:val="22"/>
              </w:rPr>
              <w:instrText>ADDIN CSL_CITATION {"citationItems":[{"id":"ITEM-1","itemData":{"DOI":"10.1101/gr.201863.115","ISSN":"1549-5469","PMID":"27803195","abstract":"We present the Metagenomic Intra-species Diversity Analysis System (MIDAS), which is an integrated computational pipeline for quantifying bacterial species abundance and strain-level genomic variation, including gene content and single-nucleotide polymorphisms (SNPs), from shotgun metagenomes. Our method leverages a database of more than 30,000 bacterial reference genomes that we clustered into species groups. These cover the majority of abundant species in the human microbiome but only a small proportion of microbes in other environments, including soil and seawater. We applied MIDAS to stool metagenomes from 98 Swedish mothers and their infants over one year and used rare SNPs to track strains between hosts. Using this approach, we found that although species compositions of mothers and infants converged over time, strain-level similarity diverged. Specifically, early colonizing bacteria were often transmitted from an infant's mother, while late colonizing bacteria were often transmitted from other sources in the environment and were enriched for spore-formation genes. We also applied MIDAS to 198 globally distributed marine metagenomes and used gene content to show that many prevalent bacterial species have population structure that correlates with geographic location. Strain-level genetic variants present in metagenomes clearly reveal extensive structure and dynamics that are obscured when data are analyzed at a coarser taxonomic resolution.","author":[{"dropping-particle":"","family":"Nayfach","given":"Stephen","non-dropping-particle":"","parse-names":false,"suffix":""},{"dropping-particle":"","family":"Rodriguez-Mueller","given":"Beltran","non-dropping-particle":"","parse-names":false,"suffix":""},{"dropping-particle":"","family":"Garud","given":"Nandita","non-dropping-particle":"","parse-names":false,"suffix":""},{"dropping-particle":"","family":"Pollard","given":"Katherine S","non-dropping-particle":"","parse-names":false,"suffix":""}],"container-title":"Genome research","id":"ITEM-1","issue":"11","issued":{"date-parts":[["2016","11","18"]]},"page":"1612-1625","publisher":"Cold Spring Harbor Laboratory Press","title":"An integrated metagenomics pipeline for strain profiling reveals novel patterns of bacterial transmission and biogeography.","type":"article-journal","volume":"26"},"uris":["http://www.mendeley.com/documents/?uuid=4c3281a1-15ac-3a39-84e9-e03927b4959d"]},{"id":"ITEM-2","itemData":{"DOI":"10.1186/s40168-017-0282-6","ISBN":"4016801702","ISSN":"2049-2618","PMID":"28651630","author":[{"dropping-particle":"","family":"Duranti","given":"Sabrina","non-dropping-particle":"","parse-names":false,"suffix":""},{"dropping-particle":"","family":"Lugli","given":"Gabriele Andrea","non-dropping-particle":"","parse-names":false,"suffix":""},{"dropping-particle":"","family":"Mancabelli","given":"Leonardo","non-dropping-particle":"","parse-names":false,"suffix":""},{"dropping-particle":"","family":"Armanini","given":"Federica","non-dropping-particle":"","parse-names":false,"suffix":""},{"dropping-particle":"","family":"Turroni","given":"Francesca","non-dropping-particle":"","parse-names":false,"suffix":""},{"dropping-particle":"","family":"James","given":"Kieran","non-dropping-particle":"","parse-names":false,"suffix":""},{"dropping-particle":"","family":"Ferretti","given":"Pamela","non-dropping-particle":"","parse-names":false,"suffix":""},{"dropping-particle":"","family":"Gorfer","given":"Valentina","non-dropping-particle":"","parse-names":false,"suffix":""},{"dropping-particle":"","family":"Ferrario","given":"Chiara","non-dropping-particle":"","parse-names":false,"suffix":""},{"dropping-particle":"","family":"Milani","given":"Christian","non-dropping-particle":"","parse-names":false,"suffix":""},{"dropping-particle":"","family":"Mangifesta","given":"Marta","non-dropping-particle":"","parse-names":false,"suffix":""},{"dropping-particle":"","family":"Anzalone","given":"Rosaria","non-dropping-particle":"","parse-names":false,"suffix":""},{"dropping-particle":"","family":"Zolfo","given":"Moreno","non-dropping-particle":"","parse-names":false,"suffix":""},{"dropping-particle":"","family":"Viappiani","given":"Alice","non-dropping-particle":"","parse-names":false,"suffix":""},{"dropping-particle":"","family":"Pasolli","given":"Edoardo","non-dropping-particle":"","parse-names":false,"suffix":""},{"dropping-particle":"","family":"Bariletti","given":"Ilaria","non-dropping-particle":"","parse-names":false,"suffix":""},{"dropping-particle":"","family":"Canto","given":"Rosarita","non-dropping-particle":"","parse-names":false,"suffix":""},{"dropping-particle":"","family":"Clementi","given":"Rosanna","non-dropping-particle":"","parse-names":false,"suffix":""},{"dropping-particle":"","family":"Cologna","given":"Marina","non-dropping-particle":"","parse-names":false,"suffix":""},{"dropping-particle":"","family":"Crifò","given":"Tiziana","non-dropping-particle":"","parse-names":false,"suffix":""},{"dropping-particle":"","family":"Cusumano","given":"Giuseppina","non-dropping-particle":"","parse-names":false,"suffix":""},{"dropping-particle":"","family":"Fedi","given":"Sabina","non-dropping-particle":"","parse-names":false,"suffix":""},{"dropping-particle":"","family":"Gottardi","given":"Stefania","non-dropping-particle":"","parse-names":false,"suffix":""},{"dropping-particle":"","family":"Innamorati","given":"Claudia","non-dropping-particle":"","parse-names":false,"suffix":""},{"dropping-particle":"","family":"Masè","given":"Caterina","non-dropping-particle":"","parse-names":false,"suffix":""},{"dropping-particle":"","family":"Postai","given":"Daniela","non-dropping-particle":"","parse-names":false,"suffix":""},{"dropping-particle":"","family":"Savoi","given":"Daniela","non-dropping-particle":"","parse-names":false,"suffix":""},{"dropping-particle":"","family":"Soffiati","given":"Massimo","non-dropping-particle":"","parse-names":false,"suffix":""},{"dropping-particle":"","family":"Tateo","given":"Saverio","non-dropping-particle":"","parse-names":false,"suffix":""},{"dropping-particle":"","family":"Pedrotti","given":"Anna","non-dropping-particle":"","parse-names":false,"suffix":""},{"dropping-particle":"","family":"Segata","given":"Nicola","non-dropping-particle":"","parse-names":false,"suffix":""},{"dropping-particle":"","family":"Sinderen","given":"Douwe","non-dropping-particle":"van","parse-names":false,"suffix":""},{"dropping-particle":"","family":"Ventura","given":"Marco","non-dropping-particle":"","parse-names":false,"suffix":""}],"container-title":"Microbiome","id":"ITEM-2","issue":"1","issued":{"date-parts":[["2017","12","26"]]},"page":"66","title":"Maternal inheritance of bifidobacterial communities and bifidophages in infants through vertical transmission","type":"article-journal","volume":"5"},"uris":["http://www.mendeley.com/documents/?uuid=7a8005f8-0802-494f-bdb2-d2f0ad081579"]},{"id":"ITEM-3","itemData":{"DOI":"10.1038/s41467-018-07631-x","ISSN":"2041-1723","abstract":"The rate of caesarean section delivery (CSD) is increasing worldwide. It remains unclear whether disruption of mother-to-neonate transmission of microbiota through CSD occurs and whether it affects human physiology. Here we perform metagenomic analysis of earliest gut microbial community structures and functions. We identify differences in encoded functions between microbiomes of vaginally delivered (VD) and CSD neonates. Several functional pathways are over-represented in VD neonates, including lipopolysaccharide (LPS) biosynthesis. We link these enriched functions to individual-specific strains, which are transmitted from mothers to neonates in case of VD. The stimulation of primary human immune cells with LPS isolated from early stool samples of VD neonates results in higher levels of tumour necrosis factor (TNF-α) and interleukin 18 (IL-18). Accordingly, the observed levels of TNF-α and IL-18 in neonatal blood plasma are higher after VD. Taken together, our results support that CSD disrupts mother-to-neonate transmission of specific microbial strains, linked functional repertoires and immune-stimulatory potential during a critical window for neonatal immune system priming.","author":[{"dropping-particle":"","family":"Wampach","given":"Linda","non-dropping-particle":"","parse-names":false,"suffix":""},{"dropping-particle":"","family":"Heintz-Buschart","given":"Anna","non-dropping-particle":"","parse-names":false,"suffix":""},{"dropping-particle":"V.","family":"Fritz","given":"Joëlle","non-dropping-particle":"","parse-names":false,"suffix":""},{"dropping-particle":"","family":"Ramiro-Garcia","given":"Javier","non-dropping-particle":"","parse-names":false,"suffix":""},{"dropping-particle":"","family":"Habier","given":"Janine","non-dropping-particle":"","parse-names":false,"suffix":""},{"dropping-particle":"","family":"Herold","given":"Malte","non-dropping-particle":"","parse-names":false,"suffix":""},{"dropping-particle":"","family":"Narayanasamy","given":"Shaman","non-dropping-particle":"","parse-names":false,"suffix":""},{"dropping-particle":"","family":"Kaysen","given":"Anne","non-dropping-particle":"","parse-names":false,"suffix":""},{"dropping-particle":"","family":"Hogan","given":"Angela H.","non-dropping-particle":"","parse-names":false,"suffix":""},{"dropping-particle":"","family":"Bindl","given":"Lutz","non-dropping-particle":"","parse-names":false,"suffix":""},{"dropping-particle":"","family":"Bottu","given":"Jean","non-dropping-particle":"","parse-names":false,"suffix":""},{"dropping-particle":"","family":"Halder","given":"Rashi","non-dropping-particle":"","parse-names":false,"suffix":""},{"dropping-particle":"","family":"Sjöqvist","given":"Conny","non-dropping-particle":"","parse-names":false,"suffix":""},{"dropping-particle":"","family":"May","given":"Patrick","non-dropping-particle":"","parse-names":false,"suffix":""},{"dropping-particle":"","family":"Andersson","given":"Anders F.","non-dropping-particle":"","parse-names":false,"suffix":""},{"dropping-particle":"","family":"Beaufort","given":"Carine","non-dropping-particle":"de","parse-names":false,"suffix":""},{"dropping-particle":"","family":"Wilmes","given":"Paul","non-dropping-particle":"","parse-names":false,"suffix":""}],"container-title":"Nature Communications","id":"ITEM-3","issue":"1","issued":{"date-parts":[["2018","12","30"]]},"page":"5091","publisher":"Nature Publishing Group","title":"Birth mode is associated with earliest strain-conferred gut microbiome functions and immunostimulatory potential","type":"article-journal","volume":"9"},"uris":["http://www.mendeley.com/documents/?uuid=cf2a52e2-2d5e-367a-9342-d47926948ef8"]},{"id":"ITEM-4","itemData":{"DOI":"10.1101/gr.233940.117","ISBN":"9789801239314","ISSN":"1088-9051","PMID":"29496731","author":[{"dropping-particle":"","family":"Korpela","given":"Katri","non-dropping-particle":"","parse-names":false,"suffix":""},{"dropping-particle":"","family":"Costea","given":"Paul","non-dropping-particle":"","parse-names":false,"suffix":""},{"dropping-particle":"","family":"Pedro Coelho","given":"Luis","non-dropping-particle":"","parse-names":false,"suffix":""},{"dropping-particle":"","family":"Kandels-Lewis","given":"Stefanie","non-dropping-particle":"","parse-names":false,"suffix":""},{"dropping-particle":"","family":"Boomsma","given":"Dorret I","non-dropping-particle":"","parse-names":false,"suffix":""},{"dropping-particle":"","family":"Segata","given":"Nicola","non-dropping-particle":"","parse-names":false,"suffix":""},{"dropping-particle":"","family":"Bork","given":"Peer","non-dropping-particle":"","parse-names":false,"suffix":""}],"id":"ITEM-4","issued":{"date-parts":[["2018"]]},"page":"561-568","title":"Selective maternal seeding and environment shape the human gut microbiome Running title: Maternal seeding of the human gut microbiome","type":"article-journal"},"uris":["http://www.mendeley.com/documents/?uuid=427dd8d4-0669-38a3-98a3-19563dbbe669"]}],"mendeley":{"formattedCitation":"(Nayfach et al. 2016; Duranti et al. 2017; Korpela et al. 2018; Wampach et al. 2018)","plainTextFormattedCitation":"(Nayfach et al. 2016; Duranti et al. 2017; Korpela et al. 2018; Wampach et al. 2018)","previouslyFormattedCitation":"(Nayfach et al. 2016; Duranti et al. 2017; Korpela et al. 2018; Wampach et al. 2018)"},"properties":{"noteIndex":0},"schema":"https://github.com/citation-style-language/schema/raw/master/csl-citation.json"}</w:instrText>
            </w:r>
            <w:r w:rsidRPr="00ED523E">
              <w:rPr>
                <w:sz w:val="22"/>
                <w:szCs w:val="22"/>
              </w:rPr>
              <w:fldChar w:fldCharType="separate"/>
            </w:r>
            <w:r w:rsidRPr="00ED523E">
              <w:rPr>
                <w:noProof/>
                <w:sz w:val="22"/>
                <w:szCs w:val="22"/>
              </w:rPr>
              <w:t>(Nayfach et al. 2016; Duranti et al. 2017; Korpela et al. 2018; Wampach et al. 2018)</w:t>
            </w:r>
            <w:r w:rsidRPr="00ED523E">
              <w:rPr>
                <w:sz w:val="22"/>
                <w:szCs w:val="22"/>
              </w:rPr>
              <w:fldChar w:fldCharType="end"/>
            </w:r>
          </w:p>
        </w:tc>
      </w:tr>
      <w:tr w:rsidR="00ED523E" w:rsidRPr="0015001C" w14:paraId="3C739D6A" w14:textId="77777777" w:rsidTr="00ED523E">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786" w:type="dxa"/>
            <w:tcBorders>
              <w:top w:val="nil"/>
              <w:bottom w:val="nil"/>
              <w:right w:val="nil"/>
            </w:tcBorders>
            <w:noWrap/>
            <w:hideMark/>
          </w:tcPr>
          <w:p w14:paraId="250E52B5" w14:textId="77777777" w:rsidR="00ED523E" w:rsidRPr="00ED523E" w:rsidRDefault="00ED523E" w:rsidP="00ED523E">
            <w:pPr>
              <w:spacing w:line="240" w:lineRule="auto"/>
              <w:rPr>
                <w:b w:val="0"/>
                <w:i/>
                <w:sz w:val="22"/>
                <w:szCs w:val="22"/>
                <w:lang w:val="nl-NL"/>
              </w:rPr>
            </w:pPr>
            <w:r w:rsidRPr="00ED523E">
              <w:rPr>
                <w:b w:val="0"/>
                <w:i/>
                <w:sz w:val="22"/>
                <w:szCs w:val="22"/>
                <w:lang w:val="nl-NL"/>
              </w:rPr>
              <w:t>Blautia wexlerae</w:t>
            </w:r>
          </w:p>
        </w:tc>
        <w:tc>
          <w:tcPr>
            <w:tcW w:w="5854" w:type="dxa"/>
            <w:tcBorders>
              <w:top w:val="nil"/>
              <w:left w:val="nil"/>
              <w:bottom w:val="nil"/>
            </w:tcBorders>
          </w:tcPr>
          <w:p w14:paraId="3187A938" w14:textId="77777777" w:rsidR="00ED523E" w:rsidRPr="00ED523E" w:rsidRDefault="00ED523E" w:rsidP="00ED523E">
            <w:pPr>
              <w:spacing w:line="240" w:lineRule="auto"/>
              <w:cnfStyle w:val="000000100000" w:firstRow="0" w:lastRow="0" w:firstColumn="0" w:lastColumn="0" w:oddVBand="0" w:evenVBand="0" w:oddHBand="1" w:evenHBand="0" w:firstRowFirstColumn="0" w:firstRowLastColumn="0" w:lastRowFirstColumn="0" w:lastRowLastColumn="0"/>
              <w:rPr>
                <w:sz w:val="22"/>
                <w:szCs w:val="22"/>
              </w:rPr>
            </w:pPr>
            <w:r w:rsidRPr="00ED523E">
              <w:rPr>
                <w:sz w:val="22"/>
                <w:szCs w:val="22"/>
              </w:rPr>
              <w:fldChar w:fldCharType="begin" w:fldLock="1"/>
            </w:r>
            <w:r w:rsidRPr="00ED523E">
              <w:rPr>
                <w:sz w:val="22"/>
                <w:szCs w:val="22"/>
                <w:lang w:val="nl-NL"/>
              </w:rPr>
              <w:instrText>ADDIN CSL_CITATION {"citationItems":[{"id":"ITEM-1","itemData":{"DOI":"10.1101/gr.201863.115","ISSN":"1549-5469","PMID":"27803195","abstract":"We present the Metagenomic Intra-species Diversity Analysis System (MIDAS), which is an integrated computational pipeline for quantifying bacterial species abundance and strain-level genomic variation, including gene content and single-nucleotide polymorphisms (SNPs), from shotgun metagenomes. Our method leverages a database of more than 30,000 bacterial reference genomes that we clustered into species groups. These cover the majority of abundant species in the human microbiome but only a small proportion of microbes in other environments, including soil and seawater. We applied MIDAS to stool metagenomes from 98 Swedish mothers and their infants over one year and used rare SNPs to track strains between hosts. Using this approach, we found that although species compositions of mothers and infants converged over time, strain-level similarity diverged. Specifically, early colonizing bacteria were often transmitted from an infant's mother, while late colonizing bacteria were often transmitted from other sources in the environment and were enriched for spore-formation genes. We also applied MIDAS to 198 globally distributed marine metagenomes and used gene content to show that many prevalent bacterial species have population structure that correlates with g</w:instrText>
            </w:r>
            <w:r w:rsidRPr="00ED523E">
              <w:rPr>
                <w:sz w:val="22"/>
                <w:szCs w:val="22"/>
              </w:rPr>
              <w:instrText>eographic location. Strain-level genetic variants present in metagenomes clearly reveal extensive structure and dynamics that are obscured when data are analyzed at a coarser taxonomic resolution.","author":[{"dropping-particle":"","family":"Nayfach","given":"Stephen","non-dropping-particle":"","parse-names":false,"suffix":""},{"dropping-particle":"","family":"Rodriguez-Mueller","given":"Beltran","non-dropping-particle":"","parse-names":false,"suffix":""},{"dropping-particle":"","family":"Garud","given":"Nandita","non-dropping-particle":"","parse-names":false,"suffix":""},{"dropping-particle":"","family":"Pollard","given":"Katherine S","non-dropping-particle":"","parse-names":false,"suffix":""}],"container-title":"Genome research","id":"ITEM-1","issue":"11","issued":{"date-parts":[["2016","11","18"]]},"page":"1612-1625","publisher":"Cold Spring Harbor Laboratory Press","title":"An integrated metagenomics pipeline for strain profiling reveals novel patterns of bacterial transmission and biogeography.","type":"article-journal","volume":"26"},"uris":["http://www.mendeley.com/documents/?uuid=4c3281a1-15ac-3a39-84e9-e03927b4959d"]}],"mendeley":{"formattedCitation":"(Nayfach et al. 2016)","plainTextFormattedCitation":"(Nayfach et al. 2016)","previouslyFormattedCitation":"(Nayfach et al. 2016)"},"properties":{"noteIndex":0},"schema":"https://github.com/citation-style-language/schema/raw/master/csl-citation.json"}</w:instrText>
            </w:r>
            <w:r w:rsidRPr="00ED523E">
              <w:rPr>
                <w:sz w:val="22"/>
                <w:szCs w:val="22"/>
              </w:rPr>
              <w:fldChar w:fldCharType="separate"/>
            </w:r>
            <w:r w:rsidRPr="00ED523E">
              <w:rPr>
                <w:noProof/>
                <w:sz w:val="22"/>
                <w:szCs w:val="22"/>
              </w:rPr>
              <w:t>(Nayfach et al. 2016)</w:t>
            </w:r>
            <w:r w:rsidRPr="00ED523E">
              <w:rPr>
                <w:sz w:val="22"/>
                <w:szCs w:val="22"/>
              </w:rPr>
              <w:fldChar w:fldCharType="end"/>
            </w:r>
          </w:p>
        </w:tc>
      </w:tr>
      <w:tr w:rsidR="00ED523E" w:rsidRPr="0015001C" w14:paraId="11B503E9" w14:textId="77777777" w:rsidTr="00ED523E">
        <w:trPr>
          <w:trHeight w:val="170"/>
        </w:trPr>
        <w:tc>
          <w:tcPr>
            <w:cnfStyle w:val="001000000000" w:firstRow="0" w:lastRow="0" w:firstColumn="1" w:lastColumn="0" w:oddVBand="0" w:evenVBand="0" w:oddHBand="0" w:evenHBand="0" w:firstRowFirstColumn="0" w:firstRowLastColumn="0" w:lastRowFirstColumn="0" w:lastRowLastColumn="0"/>
            <w:tcW w:w="3786" w:type="dxa"/>
            <w:tcBorders>
              <w:top w:val="nil"/>
              <w:bottom w:val="nil"/>
              <w:right w:val="nil"/>
            </w:tcBorders>
            <w:noWrap/>
          </w:tcPr>
          <w:p w14:paraId="3A6ABDB4" w14:textId="77777777" w:rsidR="00ED523E" w:rsidRPr="00ED523E" w:rsidRDefault="00ED523E" w:rsidP="00ED523E">
            <w:pPr>
              <w:spacing w:line="240" w:lineRule="auto"/>
              <w:rPr>
                <w:b w:val="0"/>
                <w:bCs w:val="0"/>
                <w:i/>
                <w:sz w:val="22"/>
                <w:szCs w:val="22"/>
                <w:highlight w:val="green"/>
                <w:lang w:val="nl-NL"/>
              </w:rPr>
            </w:pPr>
            <w:r w:rsidRPr="00ED523E">
              <w:rPr>
                <w:b w:val="0"/>
                <w:bCs w:val="0"/>
                <w:i/>
                <w:sz w:val="22"/>
                <w:szCs w:val="22"/>
                <w:lang w:val="nl-NL"/>
              </w:rPr>
              <w:t>Collinsella aerofaciens</w:t>
            </w:r>
          </w:p>
        </w:tc>
        <w:tc>
          <w:tcPr>
            <w:tcW w:w="5854" w:type="dxa"/>
            <w:tcBorders>
              <w:top w:val="nil"/>
              <w:left w:val="nil"/>
              <w:bottom w:val="nil"/>
            </w:tcBorders>
          </w:tcPr>
          <w:p w14:paraId="2BFC8632" w14:textId="77777777" w:rsidR="00ED523E" w:rsidRPr="00ED523E" w:rsidRDefault="00ED523E" w:rsidP="00ED523E">
            <w:pPr>
              <w:spacing w:line="240" w:lineRule="auto"/>
              <w:cnfStyle w:val="000000000000" w:firstRow="0" w:lastRow="0" w:firstColumn="0" w:lastColumn="0" w:oddVBand="0" w:evenVBand="0" w:oddHBand="0" w:evenHBand="0" w:firstRowFirstColumn="0" w:firstRowLastColumn="0" w:lastRowFirstColumn="0" w:lastRowLastColumn="0"/>
              <w:rPr>
                <w:sz w:val="22"/>
                <w:szCs w:val="22"/>
                <w:highlight w:val="green"/>
              </w:rPr>
            </w:pPr>
            <w:r w:rsidRPr="00ED523E">
              <w:rPr>
                <w:sz w:val="22"/>
                <w:szCs w:val="22"/>
              </w:rPr>
              <w:fldChar w:fldCharType="begin" w:fldLock="1"/>
            </w:r>
            <w:r w:rsidRPr="00ED523E">
              <w:rPr>
                <w:sz w:val="22"/>
                <w:szCs w:val="22"/>
              </w:rPr>
              <w:instrText>ADDIN CSL_CITATION {"citationItems":[{"id":"ITEM-1","itemData":{"DOI":"10.1101/gr.233940.117","ISBN":"9789801239314","ISSN":"1088-9051","PMID":"29496731","author":[{"dropping-particle":"","family":"Korpela","given":"Katri","non-dropping-particle":"","parse-names":false,"suffix":""},{"dropping-particle":"","family":"Costea","given":"Paul","non-dropping-particle":"","parse-names":false,"suffix":""},{"dropping-particle":"","family":"Pedro Coelho","given":"Luis","non-dropping-particle":"","parse-names":false,"suffix":""},{"dropping-particle":"","family":"Kandels-Lewis","given":"Stefanie","non-dropping-particle":"","parse-names":false,"suffix":""},{"dropping-particle":"","family":"Boomsma","given":"Dorret I","non-dropping-particle":"","parse-names":false,"suffix":""},{"dropping-particle":"","family":"Segata","given":"Nicola","non-dropping-particle":"","parse-names":false,"suffix":""},{"dropping-particle":"","family":"Bork","given":"Peer","non-dropping-particle":"","parse-names":false,"suffix":""}],"id":"ITEM-1","issued":{"date-parts":[["2018"]]},"page":"561-568","title":"Selective maternal seeding and environment shape the human gut microbiome Running title: Maternal seeding of the human gut microbiome","type":"article-journal"},"uris":["http://www.mendeley.com/documents/?uuid=427dd8d4-0669-38a3-98a3-19563dbbe669"]}],"mendeley":{"formattedCitation":"(Korpela et al. 2018)","plainTextFormattedCitation":"(Korpela et al. 2018)","previouslyFormattedCitation":"(Korpela et al. 2018)"},"properties":{"noteIndex":0},"schema":"https://github.com/citation-style-language/schema/raw/master/csl-citation.json"}</w:instrText>
            </w:r>
            <w:r w:rsidRPr="00ED523E">
              <w:rPr>
                <w:sz w:val="22"/>
                <w:szCs w:val="22"/>
              </w:rPr>
              <w:fldChar w:fldCharType="separate"/>
            </w:r>
            <w:r w:rsidRPr="00ED523E">
              <w:rPr>
                <w:noProof/>
                <w:sz w:val="22"/>
                <w:szCs w:val="22"/>
              </w:rPr>
              <w:t>(Korpela et al. 2018)</w:t>
            </w:r>
            <w:r w:rsidRPr="00ED523E">
              <w:rPr>
                <w:sz w:val="22"/>
                <w:szCs w:val="22"/>
              </w:rPr>
              <w:fldChar w:fldCharType="end"/>
            </w:r>
          </w:p>
        </w:tc>
      </w:tr>
      <w:tr w:rsidR="00ED523E" w:rsidRPr="0015001C" w14:paraId="3DE15BF1" w14:textId="77777777" w:rsidTr="00ED523E">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786" w:type="dxa"/>
            <w:tcBorders>
              <w:top w:val="nil"/>
              <w:bottom w:val="nil"/>
              <w:right w:val="nil"/>
            </w:tcBorders>
            <w:noWrap/>
            <w:hideMark/>
          </w:tcPr>
          <w:p w14:paraId="6863A9A7" w14:textId="77777777" w:rsidR="00ED523E" w:rsidRPr="00ED523E" w:rsidRDefault="00ED523E" w:rsidP="00ED523E">
            <w:pPr>
              <w:spacing w:line="240" w:lineRule="auto"/>
              <w:rPr>
                <w:b w:val="0"/>
                <w:bCs w:val="0"/>
                <w:i/>
                <w:sz w:val="22"/>
                <w:szCs w:val="22"/>
              </w:rPr>
            </w:pPr>
            <w:proofErr w:type="spellStart"/>
            <w:r w:rsidRPr="00ED523E">
              <w:rPr>
                <w:b w:val="0"/>
                <w:bCs w:val="0"/>
                <w:i/>
                <w:sz w:val="22"/>
                <w:szCs w:val="22"/>
              </w:rPr>
              <w:t>Coprococcus</w:t>
            </w:r>
            <w:proofErr w:type="spellEnd"/>
            <w:r w:rsidRPr="00ED523E">
              <w:rPr>
                <w:b w:val="0"/>
                <w:bCs w:val="0"/>
                <w:i/>
                <w:sz w:val="22"/>
                <w:szCs w:val="22"/>
              </w:rPr>
              <w:t xml:space="preserve"> comes</w:t>
            </w:r>
          </w:p>
        </w:tc>
        <w:tc>
          <w:tcPr>
            <w:tcW w:w="5854" w:type="dxa"/>
            <w:tcBorders>
              <w:top w:val="nil"/>
              <w:left w:val="nil"/>
              <w:bottom w:val="nil"/>
            </w:tcBorders>
          </w:tcPr>
          <w:p w14:paraId="52706BB8" w14:textId="77777777" w:rsidR="00ED523E" w:rsidRPr="00ED523E" w:rsidRDefault="00ED523E" w:rsidP="00ED523E">
            <w:pPr>
              <w:spacing w:line="240" w:lineRule="auto"/>
              <w:cnfStyle w:val="000000100000" w:firstRow="0" w:lastRow="0" w:firstColumn="0" w:lastColumn="0" w:oddVBand="0" w:evenVBand="0" w:oddHBand="1" w:evenHBand="0" w:firstRowFirstColumn="0" w:firstRowLastColumn="0" w:lastRowFirstColumn="0" w:lastRowLastColumn="0"/>
              <w:rPr>
                <w:sz w:val="22"/>
                <w:szCs w:val="22"/>
              </w:rPr>
            </w:pPr>
            <w:r w:rsidRPr="00ED523E">
              <w:rPr>
                <w:sz w:val="22"/>
                <w:szCs w:val="22"/>
              </w:rPr>
              <w:fldChar w:fldCharType="begin" w:fldLock="1"/>
            </w:r>
            <w:r w:rsidRPr="00ED523E">
              <w:rPr>
                <w:sz w:val="22"/>
                <w:szCs w:val="22"/>
              </w:rPr>
              <w:instrText>ADDIN CSL_CITATION {"citationItems":[{"id":"ITEM-1","itemData":{"author":[{"dropping-particle":"","family":"Asnicar","given":"Francesco","non-dropping-particle":"","parse-names":false,"suffix":""},{"dropping-particle":"","family":"Manara","given":"Serena","non-dropping-particle":"","parse-names":false,"suffix":""},{"dropping-particle":"","family":"Zolfo","given":"Moreno","non-dropping-particle":"","parse-names":false,"suffix":""},{"dropping-particle":"","family":"Truong","given":"Duy Tin","non-dropping-particle":"","parse-names":false,"suffix":""},{"dropping-particle":"","family":"Scholz","given":"Matthias","non-dropping-particle":"","parse-names":false,"suffix":""},{"dropping-particle":"","family":"Armanini","given":"Federica","non-dropping-particle":"","parse-names":false,"suffix":""},{"dropping-particle":"","family":"Ferretti","given":"Pamela","non-dropping-particle":"","parse-names":false,"suffix":""},{"dropping-particle":"","family":"Gorfer","given":"Valentina","non-dropping-particle":"","parse-names":false,"suffix":""},{"dropping-particle":"","family":"Pedrotti","given":"Anna","non-dropping-particle":"","parse-names":false,"suffix":""},{"dropping-particle":"","family":"Tett","given":"Adrian","non-dropping-particle":"","parse-names":false,"suffix":""},{"dropping-particle":"","family":"Segata","given":"Nicola","non-dropping-particle":"","parse-names":false,"suffix":""}],"container-title":"mSystems","id":"ITEM-1","issue":"1","issued":{"date-parts":[["2017"]]},"title":"Studying Vertical Microbiome Transmission from Mothers to Infants by Strain-Level Metagenomic Profiling","type":"article-journal","volume":"2"},"uris":["http://www.mendeley.com/documents/?uuid=2af3ae55-c6ce-33c0-86c5-b3fe24436b5b"]}],"mendeley":{"formattedCitation":"(Asnicar et al. 2017)","plainTextFormattedCitation":"(Asnicar et al. 2017)","previouslyFormattedCitation":"(Asnicar et al. 2017)"},"properties":{"noteIndex":0},"schema":"https://github.com/citation-style-language/schema/raw/master/csl-citation.json"}</w:instrText>
            </w:r>
            <w:r w:rsidRPr="00ED523E">
              <w:rPr>
                <w:sz w:val="22"/>
                <w:szCs w:val="22"/>
              </w:rPr>
              <w:fldChar w:fldCharType="separate"/>
            </w:r>
            <w:r w:rsidRPr="00ED523E">
              <w:rPr>
                <w:noProof/>
                <w:sz w:val="22"/>
                <w:szCs w:val="22"/>
              </w:rPr>
              <w:t>(Asnicar et al. 2017)</w:t>
            </w:r>
            <w:r w:rsidRPr="00ED523E">
              <w:rPr>
                <w:sz w:val="22"/>
                <w:szCs w:val="22"/>
              </w:rPr>
              <w:fldChar w:fldCharType="end"/>
            </w:r>
          </w:p>
        </w:tc>
      </w:tr>
      <w:tr w:rsidR="00ED523E" w:rsidRPr="0015001C" w14:paraId="6FA16A04" w14:textId="77777777" w:rsidTr="00ED523E">
        <w:trPr>
          <w:trHeight w:val="170"/>
        </w:trPr>
        <w:tc>
          <w:tcPr>
            <w:cnfStyle w:val="001000000000" w:firstRow="0" w:lastRow="0" w:firstColumn="1" w:lastColumn="0" w:oddVBand="0" w:evenVBand="0" w:oddHBand="0" w:evenHBand="0" w:firstRowFirstColumn="0" w:firstRowLastColumn="0" w:lastRowFirstColumn="0" w:lastRowLastColumn="0"/>
            <w:tcW w:w="3786" w:type="dxa"/>
            <w:tcBorders>
              <w:top w:val="nil"/>
              <w:bottom w:val="nil"/>
              <w:right w:val="nil"/>
            </w:tcBorders>
            <w:noWrap/>
          </w:tcPr>
          <w:p w14:paraId="09910E30" w14:textId="77777777" w:rsidR="00ED523E" w:rsidRPr="00ED523E" w:rsidRDefault="00ED523E" w:rsidP="00ED523E">
            <w:pPr>
              <w:spacing w:line="240" w:lineRule="auto"/>
              <w:rPr>
                <w:b w:val="0"/>
                <w:bCs w:val="0"/>
                <w:i/>
                <w:sz w:val="22"/>
                <w:szCs w:val="22"/>
                <w:highlight w:val="green"/>
              </w:rPr>
            </w:pPr>
            <w:proofErr w:type="spellStart"/>
            <w:r w:rsidRPr="00ED523E">
              <w:rPr>
                <w:b w:val="0"/>
                <w:bCs w:val="0"/>
                <w:i/>
                <w:sz w:val="22"/>
                <w:szCs w:val="22"/>
              </w:rPr>
              <w:t>Dialister</w:t>
            </w:r>
            <w:proofErr w:type="spellEnd"/>
            <w:r w:rsidRPr="00ED523E">
              <w:rPr>
                <w:b w:val="0"/>
                <w:bCs w:val="0"/>
                <w:i/>
                <w:sz w:val="22"/>
                <w:szCs w:val="22"/>
              </w:rPr>
              <w:t xml:space="preserve"> </w:t>
            </w:r>
            <w:proofErr w:type="spellStart"/>
            <w:r w:rsidRPr="00ED523E">
              <w:rPr>
                <w:b w:val="0"/>
                <w:bCs w:val="0"/>
                <w:i/>
                <w:sz w:val="22"/>
                <w:szCs w:val="22"/>
              </w:rPr>
              <w:t>invisus</w:t>
            </w:r>
            <w:proofErr w:type="spellEnd"/>
          </w:p>
        </w:tc>
        <w:tc>
          <w:tcPr>
            <w:tcW w:w="5854" w:type="dxa"/>
            <w:tcBorders>
              <w:top w:val="nil"/>
              <w:left w:val="nil"/>
              <w:bottom w:val="nil"/>
            </w:tcBorders>
          </w:tcPr>
          <w:p w14:paraId="1CD9EE8D" w14:textId="77777777" w:rsidR="00ED523E" w:rsidRPr="00ED523E" w:rsidRDefault="00ED523E" w:rsidP="00ED523E">
            <w:pPr>
              <w:spacing w:line="240" w:lineRule="auto"/>
              <w:cnfStyle w:val="000000000000" w:firstRow="0" w:lastRow="0" w:firstColumn="0" w:lastColumn="0" w:oddVBand="0" w:evenVBand="0" w:oddHBand="0" w:evenHBand="0" w:firstRowFirstColumn="0" w:firstRowLastColumn="0" w:lastRowFirstColumn="0" w:lastRowLastColumn="0"/>
              <w:rPr>
                <w:sz w:val="22"/>
                <w:szCs w:val="22"/>
                <w:highlight w:val="green"/>
              </w:rPr>
            </w:pPr>
            <w:r w:rsidRPr="00ED523E">
              <w:rPr>
                <w:sz w:val="22"/>
                <w:szCs w:val="22"/>
              </w:rPr>
              <w:fldChar w:fldCharType="begin" w:fldLock="1"/>
            </w:r>
            <w:r w:rsidRPr="00ED523E">
              <w:rPr>
                <w:sz w:val="22"/>
                <w:szCs w:val="22"/>
              </w:rPr>
              <w:instrText>ADDIN CSL_CITATION {"citationItems":[{"id":"ITEM-1","itemData":{"DOI":"10.1101/gr.233940.117","ISBN":"9789801239314","ISSN":"1088-9051","PMID":"29496731","author":[{"dropping-particle":"","family":"Korpela","given":"Katri","non-dropping-particle":"","parse-names":false,"suffix":""},{"dropping-particle":"","family":"Costea","given":"Paul","non-dropping-particle":"","parse-names":false,"suffix":""},{"dropping-particle":"","family":"Pedro Coelho","given":"Luis","non-dropping-particle":"","parse-names":false,"suffix":""},{"dropping-particle":"","family":"Kandels-Lewis","given":"Stefanie","non-dropping-particle":"","parse-names":false,"suffix":""},{"dropping-particle":"","family":"Boomsma","given":"Dorret I","non-dropping-particle":"","parse-names":false,"suffix":""},{"dropping-particle":"","family":"Segata","given":"Nicola","non-dropping-particle":"","parse-names":false,"suffix":""},{"dropping-particle":"","family":"Bork","given":"Peer","non-dropping-particle":"","parse-names":false,"suffix":""}],"id":"ITEM-1","issued":{"date-parts":[["2018"]]},"page":"561-568","title":"Selective maternal seeding and environment shape the human gut microbiome Running title: Maternal seeding of the human gut microbiome","type":"article-journal"},"uris":["http://www.mendeley.com/documents/?uuid=427dd8d4-0669-38a3-98a3-19563dbbe669"]}],"mendeley":{"formattedCitation":"(Korpela et al. 2018)","plainTextFormattedCitation":"(Korpela et al. 2018)","previouslyFormattedCitation":"(Korpela et al. 2018)"},"properties":{"noteIndex":0},"schema":"https://github.com/citation-style-language/schema/raw/master/csl-citation.json"}</w:instrText>
            </w:r>
            <w:r w:rsidRPr="00ED523E">
              <w:rPr>
                <w:sz w:val="22"/>
                <w:szCs w:val="22"/>
              </w:rPr>
              <w:fldChar w:fldCharType="separate"/>
            </w:r>
            <w:r w:rsidRPr="00ED523E">
              <w:rPr>
                <w:noProof/>
                <w:sz w:val="22"/>
                <w:szCs w:val="22"/>
              </w:rPr>
              <w:t>(Korpela et al. 2018)</w:t>
            </w:r>
            <w:r w:rsidRPr="00ED523E">
              <w:rPr>
                <w:sz w:val="22"/>
                <w:szCs w:val="22"/>
              </w:rPr>
              <w:fldChar w:fldCharType="end"/>
            </w:r>
          </w:p>
        </w:tc>
      </w:tr>
      <w:tr w:rsidR="00ED523E" w:rsidRPr="0015001C" w14:paraId="5ED37DDA" w14:textId="77777777" w:rsidTr="00ED523E">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786" w:type="dxa"/>
            <w:tcBorders>
              <w:top w:val="nil"/>
              <w:bottom w:val="nil"/>
              <w:right w:val="nil"/>
            </w:tcBorders>
            <w:noWrap/>
          </w:tcPr>
          <w:p w14:paraId="1E6D10A5" w14:textId="77777777" w:rsidR="00ED523E" w:rsidRPr="00ED523E" w:rsidRDefault="00ED523E" w:rsidP="00ED523E">
            <w:pPr>
              <w:spacing w:line="240" w:lineRule="auto"/>
              <w:rPr>
                <w:b w:val="0"/>
                <w:bCs w:val="0"/>
                <w:i/>
                <w:sz w:val="22"/>
                <w:szCs w:val="22"/>
                <w:highlight w:val="green"/>
              </w:rPr>
            </w:pPr>
            <w:proofErr w:type="spellStart"/>
            <w:r w:rsidRPr="00ED523E">
              <w:rPr>
                <w:b w:val="0"/>
                <w:bCs w:val="0"/>
                <w:i/>
                <w:sz w:val="22"/>
                <w:szCs w:val="22"/>
              </w:rPr>
              <w:t>Dorea</w:t>
            </w:r>
            <w:proofErr w:type="spellEnd"/>
            <w:r w:rsidRPr="00ED523E">
              <w:rPr>
                <w:b w:val="0"/>
                <w:bCs w:val="0"/>
                <w:i/>
                <w:sz w:val="22"/>
                <w:szCs w:val="22"/>
              </w:rPr>
              <w:t xml:space="preserve"> </w:t>
            </w:r>
            <w:proofErr w:type="spellStart"/>
            <w:r w:rsidRPr="00ED523E">
              <w:rPr>
                <w:b w:val="0"/>
                <w:bCs w:val="0"/>
                <w:i/>
                <w:sz w:val="22"/>
                <w:szCs w:val="22"/>
              </w:rPr>
              <w:t>formicigenerans</w:t>
            </w:r>
            <w:proofErr w:type="spellEnd"/>
          </w:p>
        </w:tc>
        <w:tc>
          <w:tcPr>
            <w:tcW w:w="5854" w:type="dxa"/>
            <w:tcBorders>
              <w:top w:val="nil"/>
              <w:left w:val="nil"/>
              <w:bottom w:val="nil"/>
            </w:tcBorders>
          </w:tcPr>
          <w:p w14:paraId="592440B6" w14:textId="77777777" w:rsidR="00ED523E" w:rsidRPr="00ED523E" w:rsidRDefault="00ED523E" w:rsidP="00ED523E">
            <w:pPr>
              <w:spacing w:line="240" w:lineRule="auto"/>
              <w:cnfStyle w:val="000000100000" w:firstRow="0" w:lastRow="0" w:firstColumn="0" w:lastColumn="0" w:oddVBand="0" w:evenVBand="0" w:oddHBand="1" w:evenHBand="0" w:firstRowFirstColumn="0" w:firstRowLastColumn="0" w:lastRowFirstColumn="0" w:lastRowLastColumn="0"/>
              <w:rPr>
                <w:sz w:val="22"/>
                <w:szCs w:val="22"/>
                <w:highlight w:val="green"/>
              </w:rPr>
            </w:pPr>
            <w:r w:rsidRPr="00ED523E">
              <w:rPr>
                <w:sz w:val="22"/>
                <w:szCs w:val="22"/>
              </w:rPr>
              <w:fldChar w:fldCharType="begin" w:fldLock="1"/>
            </w:r>
            <w:r w:rsidRPr="00ED523E">
              <w:rPr>
                <w:sz w:val="22"/>
                <w:szCs w:val="22"/>
              </w:rPr>
              <w:instrText>ADDIN CSL_CITATION {"citationItems":[{"id":"ITEM-1","itemData":{"DOI":"10.1101/gr.233940.117","ISBN":"9789801239314","ISSN":"1088-9051","PMID":"29496731","author":[{"dropping-particle":"","family":"Korpela","given":"Katri","non-dropping-particle":"","parse-names":false,"suffix":""},{"dropping-particle":"","family":"Costea","given":"Paul","non-dropping-particle":"","parse-names":false,"suffix":""},{"dropping-particle":"","family":"Pedro Coelho","given":"Luis","non-dropping-particle":"","parse-names":false,"suffix":""},{"dropping-particle":"","family":"Kandels-Lewis","given":"Stefanie","non-dropping-particle":"","parse-names":false,"suffix":""},{"dropping-particle":"","family":"Boomsma","given":"Dorret I","non-dropping-particle":"","parse-names":false,"suffix":""},{"dropping-particle":"","family":"Segata","given":"Nicola","non-dropping-particle":"","parse-names":false,"suffix":""},{"dropping-particle":"","family":"Bork","given":"Peer","non-dropping-particle":"","parse-names":false,"suffix":""}],"id":"ITEM-1","issued":{"date-parts":[["2018"]]},"page":"561-568","title":"Selective maternal seeding and environment shape the human gut microbiome Running title: Maternal seeding of the human gut microbiome","type":"article-journal"},"uris":["http://www.mendeley.com/documents/?uuid=427dd8d4-0669-38a3-98a3-19563dbbe669"]}],"mendeley":{"formattedCitation":"(Korpela et al. 2018)","plainTextFormattedCitation":"(Korpela et al. 2018)","previouslyFormattedCitation":"(Korpela et al. 2018)"},"properties":{"noteIndex":0},"schema":"https://github.com/citation-style-language/schema/raw/master/csl-citation.json"}</w:instrText>
            </w:r>
            <w:r w:rsidRPr="00ED523E">
              <w:rPr>
                <w:sz w:val="22"/>
                <w:szCs w:val="22"/>
              </w:rPr>
              <w:fldChar w:fldCharType="separate"/>
            </w:r>
            <w:r w:rsidRPr="00ED523E">
              <w:rPr>
                <w:noProof/>
                <w:sz w:val="22"/>
                <w:szCs w:val="22"/>
              </w:rPr>
              <w:t>(Korpela et al. 2018)</w:t>
            </w:r>
            <w:r w:rsidRPr="00ED523E">
              <w:rPr>
                <w:sz w:val="22"/>
                <w:szCs w:val="22"/>
              </w:rPr>
              <w:fldChar w:fldCharType="end"/>
            </w:r>
          </w:p>
        </w:tc>
      </w:tr>
      <w:tr w:rsidR="00ED523E" w:rsidRPr="0015001C" w14:paraId="0A25844B" w14:textId="77777777" w:rsidTr="00ED523E">
        <w:trPr>
          <w:trHeight w:val="170"/>
        </w:trPr>
        <w:tc>
          <w:tcPr>
            <w:cnfStyle w:val="001000000000" w:firstRow="0" w:lastRow="0" w:firstColumn="1" w:lastColumn="0" w:oddVBand="0" w:evenVBand="0" w:oddHBand="0" w:evenHBand="0" w:firstRowFirstColumn="0" w:firstRowLastColumn="0" w:lastRowFirstColumn="0" w:lastRowLastColumn="0"/>
            <w:tcW w:w="3786" w:type="dxa"/>
            <w:tcBorders>
              <w:top w:val="nil"/>
              <w:bottom w:val="nil"/>
              <w:right w:val="nil"/>
            </w:tcBorders>
            <w:noWrap/>
            <w:hideMark/>
          </w:tcPr>
          <w:p w14:paraId="728FF812" w14:textId="77777777" w:rsidR="00ED523E" w:rsidRPr="00ED523E" w:rsidRDefault="00ED523E" w:rsidP="00ED523E">
            <w:pPr>
              <w:spacing w:line="240" w:lineRule="auto"/>
              <w:rPr>
                <w:b w:val="0"/>
                <w:i/>
                <w:sz w:val="22"/>
                <w:szCs w:val="22"/>
              </w:rPr>
            </w:pPr>
            <w:proofErr w:type="spellStart"/>
            <w:r w:rsidRPr="00ED523E">
              <w:rPr>
                <w:b w:val="0"/>
                <w:i/>
                <w:sz w:val="22"/>
                <w:szCs w:val="22"/>
              </w:rPr>
              <w:t>Eggerthella</w:t>
            </w:r>
            <w:proofErr w:type="spellEnd"/>
          </w:p>
        </w:tc>
        <w:tc>
          <w:tcPr>
            <w:tcW w:w="5854" w:type="dxa"/>
            <w:tcBorders>
              <w:top w:val="nil"/>
              <w:left w:val="nil"/>
              <w:bottom w:val="nil"/>
            </w:tcBorders>
          </w:tcPr>
          <w:p w14:paraId="182CCF9D" w14:textId="77777777" w:rsidR="00ED523E" w:rsidRPr="00ED523E" w:rsidRDefault="00ED523E" w:rsidP="00ED523E">
            <w:pPr>
              <w:spacing w:line="240" w:lineRule="auto"/>
              <w:cnfStyle w:val="000000000000" w:firstRow="0" w:lastRow="0" w:firstColumn="0" w:lastColumn="0" w:oddVBand="0" w:evenVBand="0" w:oddHBand="0" w:evenHBand="0" w:firstRowFirstColumn="0" w:firstRowLastColumn="0" w:lastRowFirstColumn="0" w:lastRowLastColumn="0"/>
              <w:rPr>
                <w:sz w:val="22"/>
                <w:szCs w:val="22"/>
              </w:rPr>
            </w:pPr>
            <w:r w:rsidRPr="00ED523E">
              <w:rPr>
                <w:sz w:val="22"/>
                <w:szCs w:val="22"/>
              </w:rPr>
              <w:fldChar w:fldCharType="begin" w:fldLock="1"/>
            </w:r>
            <w:r w:rsidRPr="00ED523E">
              <w:rPr>
                <w:sz w:val="22"/>
                <w:szCs w:val="22"/>
              </w:rPr>
              <w:instrText>ADDIN CSL_CITATION {"citationItems":[{"id":"ITEM-1","itemData":{"DOI":"10.1038/s41467-018-07631-x","ISSN":"2041-1723","abstract":"The rate of caesarean section delivery (CSD) is increasing worldwide. It remains unclear whether disruption of mother-to-neonate transmission of microbiota through CSD occurs and whether it affects human physiology. Here we perform metagenomic analysis of earliest gut microbial community structures and functions. We identify differences in encoded functions between microbiomes of vaginally delivered (VD) and CSD neonates. Several functional pathways are over-represented in VD neonates, including lipopolysaccharide (LPS) biosynthesis. We link these enriched functions to individual-specific strains, which are transmitted from mothers to neonates in case of VD. The stimulation of primary human immune cells with LPS isolated from early stool samples of VD neonates results in higher levels of tumour necrosis factor (TNF-α) and interleukin 18 (IL-18). Accordingly, the observed levels of TNF-α and IL-18 in neonatal blood plasma are higher after VD. Taken together, our results support that CSD disrupts mother-to-neonate transmission of specific microbial strains, linked functional repertoires and immune-stimulatory potential during a critical window for neonatal immune system priming.","author":[{"dropping-particle":"","family":"Wampach","given":"Linda","non-dropping-particle":"","parse-names":false,"suffix":""},{"dropping-particle":"","family":"Heintz-Buschart","given":"Anna","non-dropping-particle":"","parse-names":false,"suffix":""},{"dropping-particle":"V.","family":"Fritz","given":"Joëlle","non-dropping-particle":"","parse-names":false,"suffix":""},{"dropping-particle":"","family":"Ramiro-Garcia","given":"Javier","non-dropping-particle":"","parse-names":false,"suffix":""},{"dropping-particle":"","family":"Habier","given":"Janine","non-dropping-particle":"","parse-names":false,"suffix":""},{"dropping-particle":"","family":"Herold","given":"Malte","non-dropping-particle":"","parse-names":false,"suffix":""},{"dropping-particle":"","family":"Narayanasamy","given":"Shaman","non-dropping-particle":"","parse-names":false,"suffix":""},{"dropping-particle":"","family":"Kaysen","given":"Anne","non-dropping-particle":"","parse-names":false,"suffix":""},{"dropping-particle":"","family":"Hogan","given":"Angela H.","non-dropping-particle":"","parse-names":false,"suffix":""},{"dropping-particle":"","family":"Bindl","given":"Lutz","non-dropping-particle":"","parse-names":false,"suffix":""},{"dropping-particle":"","family":"Bottu","given":"Jean","non-dropping-particle":"","parse-names":false,"suffix":""},{"dropping-particle":"","family":"Halder","given":"Rashi","non-dropping-particle":"","parse-names":false,"suffix":""},{"dropping-particle":"","family":"Sjöqvist","given":"Conny","non-dropping-particle":"","parse-names":false,"suffix":""},{"dropping-particle":"","family":"May","given":"Patrick","non-dropping-particle":"","parse-names":false,"suffix":""},{"dropping-particle":"","family":"Andersson","given":"Anders F.","non-dropping-particle":"","parse-names":false,"suffix":""},{"dropping-particle":"","family":"Beaufort","given":"Carine","non-dropping-particle":"de","parse-names":false,"suffix":""},{"dropping-particle":"","family":"Wilmes","given":"Paul","non-dropping-particle":"","parse-names":false,"suffix":""}],"container-title":"Nature Communications","id":"ITEM-1","issue":"1","issued":{"date-parts":[["2018","12","30"]]},"page":"5091","publisher":"Nature Publishing Group","title":"Birth mode is associated with earliest strain-conferred gut microbiome functions and immunostimulatory potential","type":"article-journal","volume":"9"},"uris":["http://www.mendeley.com/documents/?uuid=cf2a52e2-2d5e-367a-9342-d47926948ef8"]}],"mendeley":{"formattedCitation":"(Wampach et al. 2018)","plainTextFormattedCitation":"(Wampach et al. 2018)","previouslyFormattedCitation":"(Wampach et al. 2018)"},"properties":{"noteIndex":0},"schema":"https://github.com/citation-style-language/schema/raw/master/csl-citation.json"}</w:instrText>
            </w:r>
            <w:r w:rsidRPr="00ED523E">
              <w:rPr>
                <w:sz w:val="22"/>
                <w:szCs w:val="22"/>
              </w:rPr>
              <w:fldChar w:fldCharType="separate"/>
            </w:r>
            <w:r w:rsidRPr="00ED523E">
              <w:rPr>
                <w:noProof/>
                <w:sz w:val="22"/>
                <w:szCs w:val="22"/>
              </w:rPr>
              <w:t>(Wampach et al. 2018)</w:t>
            </w:r>
            <w:r w:rsidRPr="00ED523E">
              <w:rPr>
                <w:sz w:val="22"/>
                <w:szCs w:val="22"/>
              </w:rPr>
              <w:fldChar w:fldCharType="end"/>
            </w:r>
          </w:p>
        </w:tc>
      </w:tr>
      <w:tr w:rsidR="00ED523E" w:rsidRPr="0037392B" w14:paraId="180EF4CD" w14:textId="77777777" w:rsidTr="00ED523E">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786" w:type="dxa"/>
            <w:tcBorders>
              <w:top w:val="nil"/>
              <w:bottom w:val="nil"/>
              <w:right w:val="nil"/>
            </w:tcBorders>
            <w:noWrap/>
            <w:hideMark/>
          </w:tcPr>
          <w:p w14:paraId="5C50E4F2" w14:textId="77777777" w:rsidR="00ED523E" w:rsidRPr="00ED523E" w:rsidRDefault="00ED523E" w:rsidP="00ED523E">
            <w:pPr>
              <w:spacing w:line="240" w:lineRule="auto"/>
              <w:rPr>
                <w:b w:val="0"/>
                <w:i/>
                <w:sz w:val="22"/>
                <w:szCs w:val="22"/>
              </w:rPr>
            </w:pPr>
            <w:proofErr w:type="spellStart"/>
            <w:r w:rsidRPr="00ED523E">
              <w:rPr>
                <w:b w:val="0"/>
                <w:i/>
                <w:sz w:val="22"/>
                <w:szCs w:val="22"/>
              </w:rPr>
              <w:t>Eschericia</w:t>
            </w:r>
            <w:proofErr w:type="spellEnd"/>
            <w:r w:rsidRPr="00ED523E">
              <w:rPr>
                <w:b w:val="0"/>
                <w:i/>
                <w:sz w:val="22"/>
                <w:szCs w:val="22"/>
              </w:rPr>
              <w:t xml:space="preserve"> coli</w:t>
            </w:r>
          </w:p>
        </w:tc>
        <w:tc>
          <w:tcPr>
            <w:tcW w:w="5854" w:type="dxa"/>
            <w:tcBorders>
              <w:top w:val="nil"/>
              <w:left w:val="nil"/>
              <w:bottom w:val="nil"/>
            </w:tcBorders>
          </w:tcPr>
          <w:p w14:paraId="266BFE7E" w14:textId="77777777" w:rsidR="00ED523E" w:rsidRPr="00ED523E" w:rsidRDefault="00ED523E" w:rsidP="00ED523E">
            <w:pPr>
              <w:spacing w:line="240" w:lineRule="auto"/>
              <w:cnfStyle w:val="000000100000" w:firstRow="0" w:lastRow="0" w:firstColumn="0" w:lastColumn="0" w:oddVBand="0" w:evenVBand="0" w:oddHBand="1" w:evenHBand="0" w:firstRowFirstColumn="0" w:firstRowLastColumn="0" w:lastRowFirstColumn="0" w:lastRowLastColumn="0"/>
              <w:rPr>
                <w:sz w:val="22"/>
                <w:szCs w:val="22"/>
                <w:lang w:val="fr-BE"/>
              </w:rPr>
            </w:pPr>
            <w:r w:rsidRPr="00ED523E">
              <w:rPr>
                <w:sz w:val="22"/>
                <w:szCs w:val="22"/>
              </w:rPr>
              <w:fldChar w:fldCharType="begin" w:fldLock="1"/>
            </w:r>
            <w:r w:rsidRPr="00ED523E">
              <w:rPr>
                <w:sz w:val="22"/>
                <w:szCs w:val="22"/>
              </w:rPr>
              <w:instrText>ADDIN CSL_CITATION {"citationItems":[{"id":"ITEM-1","itemData":{"DOI":"10.1101/gr.201863.115","ISSN":"1549-5469","PMID":"27803195","abstract":"We present the Metagenomic Intra-species Diversity Analysis System (MIDAS), which is an integrated computational pipeline for quantifying bacterial species abundance and strain-level genomic variation, including gene content and single-nucleotide polymorphisms (SNPs), from shotgun metagenomes. Our method leverages a database of more than 30,000 bacterial reference genomes that we clustered into species groups. These cover the majority of abundant species in the human microbiome but only a small proportion of microbes in other environments, including soil and seawater. We applied MIDAS to stool metagenomes from 98 Swedish mothers and their infants over one year and used rare SNPs to track strains between hosts. Using this approach, we found that although species compositions of mothers and infants converged over time, strain-level similarity diverged. Specifically, early colonizing bacteria were often transmitted from an infant's mother, while late colonizing bacteria were often transmitted from other sources in the environment and were enriched for spore-formation genes. We also applied MIDAS to 198 globally distributed marine metagenomes and used gene content to show that many prevalent bacterial species have population structure that correlates with geographic location. Strain-level genetic variants present in metagenomes clearly reveal extensive structure and dynamics that are obscured when data are analyzed at a coarser taxonomic resolution.","author":[{"dropping-particle":"","family":"Nayfach","given":"Stephen","non-dropping-particle":"","parse-names":false,"suffix":""},{"dropping-particle":"","family":"Rodriguez-Mueller","given":"Beltran","non-dropping-particle":"","parse-names":false,"suffix":""},{"dropping-particle":"","family":"Garud","given":"Nandita","non-dropping-particle":"","parse-names":false,"suffix":""},{"dropping-particle":"","family":"Pollard","given":"Katherine S","non-dropping-particle":"","parse-names":false,"suffix":""}],"container-title":"Genome research","id":"ITEM-1","issue":"11","issued":{"date-parts":[["2016","11","18"]]},"page":"1612-1625","publisher":"Cold Spring Harbor Laboratory Press","title":"An integrated metagenomics pipeline for strain profiling reveals novel patterns of bacterial transmission and biogeography.","type":"article-journal","volume":"26"},"uris":["http://www.mendeley.com/documents/?uuid=4c3281a1-15ac-3a39-84e9-e03927b4959d"]},{"id":"ITEM-2","itemData":{"DOI":"10.1016/J.CHOM.2018.06.005","ISSN":"1931-3128","abstract":"The acquisition and development of the infant microbiome are key to establishing a healthy host-microbiome symbiosis. The maternal microbial reservoir is thought to play a crucial role in this process. However, the source and transmission routes of the infant pioneering microbes are poorly understood. To address this, we longitudinally sampled the microbiome of 25 mother-infant pairs across multiple body sites from birth up to 4 months postpartum. Strain-level metagenomic profiling showed a rapid influx of microbes at birth followed by strong selection during the first few days of life. Maternal skin and vaginal strains colonize only transiently, and the infant continues to acquire microbes from distinct maternal sources after birth. Maternal gut strains proved more persistent in the infant gut and ecologically better adapted than those acquired from other sources. Together, these data describe the mother-to-infant microbiome transmission routes that are integral in the development of the infant microbiome.","author":[{"dropping-particle":"","family":"Ferretti","given":"Pamela","non-dropping-particle":"","parse-names":false,"suffix":""},{"dropping-particle":"","family":"Pasolli","given":"Edoardo","non-dropping-particle":"","parse-names":false,"suffix":""},{"dropping-particle":"","family":"Tett","given":"Adrian","non-dropping-particle":"","parse-names":false,"suffix":""},{"dropping-particle":"","family":"Asnicar","given":"Francesco","non-dropping-particle":"","parse-names":false,"suffix":""},{"dropping-particle":"","family":"Gorfer","given":"Valentina","non-dropping-particle":"","parse-names":false,"suffix":""},{"dropping-particle":"","family":"Fedi","given":"Sabina","non-dropping-particle":"","parse-names":false,"suffix":""},{"dropping-particle":"","family":"Armanini","given":"Federica","non-dropping-particle":"","parse-names":false,"suffix":""},{"dropping-particle":"","family":"Truong","given":"Duy Tin","non-dropping-particle":"","parse-names":false,"suffix":""},{"dropping-particle":"","family":"Manara","given":"Serena","non-dropping-particle":"","parse-names":false,"suffix":""},{"dropping-particle":"","family":"Zolfo","given":"Moreno","non-dropping-particle":"","parse-names":false,"suffix":""},{"dropping-particle":"","family":"Beghini","given":"Francesco","non-dropping-particle":"","parse-names":false,"suffix":""},{"dropping-particle":"","family":"Bertorelli","given":"Roberto","non-dropping-particle":"","parse-names":false,"suffix":""},{"dropping-particle":"","family":"Sanctis","given":"Veronica","non-dropping-particle":"De","parse-names":false,"suffix":""},{"dropping-particle":"","family":"Bariletti","given":"Ilaria","non-dropping-particle":"","parse-names":false,"suffix":""},{"dropping-particle":"","family":"Canto","given":"Rosarita","non-dropping-particle":"","parse-names":false,"suffix":""},{"dropping-particle":"","family":"Clementi","given":"Rosanna","non-dropping-particle":"","parse-names":false,"suffix":""},{"dropping-particle":"","family":"Cologna","given":"Marina","non-dropping-particle":"","parse-names":false,"suffix":""},{"dropping-particle":"","family":"Crifò","given":"Tiziana","non-dropping-particle":"","parse-names":false,"suffix":""},{"dropping-particle":"","family":"Cusumano","given":"Giuseppina","non-dropping-particle":"","parse-names":false,"suffix":""},{"dropping-particle":"","family":"Gottardi","given":"Stefania","non-dropping-particle":"","parse-names":false,"suffix":""},{"dropping-particle":"","family":"Innamorati","given":"Claudia","non-dropping-particle":"","parse-names":false,"suffix":""},{"dropping-particle":"","family":"Masè","given":"Caterina","non-dropping-particle":"","parse-names":false,"suffix":""},{"dropping-particle":"","family":"Postai","given":"Daniela","non-dropping-particle":"","parse-names":false,"suffix":""},{"dropping-particle":"","family":"Savoi","given":"Daniela","non-dropping-particle":"","parse-names":false,"suffix":""},{"dropping-particle":"","family":"Duranti","given":"Sabrina","non-dropping-particle":"","parse-names":false,"suffix":""},{"dropping-particle":"","family":"Lugli","given":"Gabriele Andrea","non-dropping-particle":"","parse-names":false,"suffix":""},{"dropping-particle":"","family":"Mancabelli","given":"Leonardo","non-dropping-particle":"","parse-names":false,"suffix":""},{"dropping-particle":"","family":"Turroni","given":"Francesca","non-dropping-particle":"","parse-names":false,"suffix":""},{"dropping-particle":"","family":"Ferrario","given":"Chiara","non-dropping-particle":"","parse-names":false,"suffix":""},{"dropping-particle":"","family":"Milani","given":"Christian","non-dropping-particle":"","parse-names":false,"suffix":""},{"dropping-particle":"","family":"Mangifesta","given":"Marta","non-dropping-particle":"","parse-names":false,"suffix":""},{"dropping-particle":"","family":"Anzalone","given":"Rosaria","non-dropping-particle":"","parse-names":false,"suffix":""},{"dropping-particle":"","family":"Viappiani","given":"Alice","non-dropping-particle":"","parse-names":false,"suffix":""},{"dropping-particle":"","family":"Yassour","given":"Moran","non-dropping-particle":"","parse-names":false,"suffix":""},{"dropping-particle":"","family":"Vlamakis","given":"Hera","non-dropping-particle":"","parse-names":false,"suffix":""},{"dropping-particle":"","family":"Xavier","given":"Ramnik","non-dropping-particle":"","parse-names":false,"suffix":""},{"dropping-particle":"","family":"Collado","given":"Carmen Maria","non-dropping-particle":"","parse-names":false,"suffix":""},{"dropping-particle":"","family":"Koren","given":"Omry","non-dropping-particle":"","parse-names":false,"suffix":""},{"dropping-particle":"","family":"Tateo","given":"Saverio","non-dropping-particle":"","parse-names":false,"suffix":""},{"dropping-particle":"","family":"Soffiati","given":"Massimo","non-dropping-particle":"","parse-names":false,"suffix":""},{"dropping-particle":"","family":"Pedrotti","given":"Anna","non-dropping-particle":"","parse-names":false,"suffix":""},{"dropping-particle":"","family":"Ventura","given":"Marco","non-dropping-particle":"","parse-names":false,"suffix":""},{"dropping-particle":"","family":"Huttenhower","given":"Curtis","non-dropping-particle":"","parse-names":false,"suffix":""},{"dropping-particle":"","family":"Bork","given":"Peer","non-dropping-particle":"","parse-names":false,"suffix":""},{"dropping-particle":"","family":"Segata","given":"Nicola","non-dropping-particle":"","parse-names":false,"suffix":""}],"container-title":"Cell Host &amp; Microbe","id":"ITEM-2","issue":"1","issued":{"date-parts":[["2018","7","11"]]},"page":"133-145.e5","publisher":"Cell Press","title":"Mother-to-Infant Microbial Transmission from Different Body Sites Shapes the Developing Infant Gut Microbiome","type":"article-journal","volume":"24"},"uris":["http://www.mendeley.com/documents/?uuid=cf1393af-888c-3e6d-9bad-ede616dbbf57"]},{"id":"ITEM-3","itemData":{"DOI":"10.1016/j.chom.2018.06.007","abstract":"Graphical Abstract Highlights d Gut bacterial transmission patterns assessed longitudinally in 44 mother-infant pairs d Metagenomic sequencing reveals transmission patterns beyond dominant strains d Mother's minor strain sometimes colonizes infant, likely driven by functional selection d Some antibiotic resistance genes co-occur in families, suggesting their inheritance In Brief Using longitudinal metagenomic sequencing from 44 mother/child pairs, Yassour et al. characterized mother-to-child strain transmission patterns. While mothers' dominant strains were often inherited, nondominant secondary strain transmissions were also observed. Microbial functional analysis reveals that inherited maternal secondary strains may have a selective advantage to colonize infant guts.","auth</w:instrText>
            </w:r>
            <w:r w:rsidRPr="00ED523E">
              <w:rPr>
                <w:sz w:val="22"/>
                <w:szCs w:val="22"/>
                <w:lang w:val="fr-BE"/>
              </w:rPr>
              <w:instrText>or":[{"dropping-particle":"","family":"Yassour","given":"Moran","non-dropping-particle":"","parse-names":false,"suffix":""},{"dropping-particle":"","family":"Jason","given":"Eeva","non-dropping-particle":"","parse-names":false,"suffix":""},{"dropping-particle":"","family":"Hogstrom","given":"Larson J","non-dropping-particle":"","parse-names":false,"suffix":""},{"dropping-particle":"","family":"Huttenhower","given":"Curtis","non-dropping-particle":"","parse-names":false,"suffix":""},{"dropping-particle":"","family":"Knip","given":"Mikael","non-dropping-particle":"","parse-names":false,"suffix":""},{"dropping-particle":"","family":"Correspondence","given":"Ramnik J Xavier","non-dropping-particle":"","parse-names":false,"suffix":""}],"container-title":"Cell Host &amp; Microbe","id":"ITEM-3","issued":{"date-parts":[["2018"]]},"page":"146-154","title":"Strain-Level Analysis of Mother-to-Child Bacterial Transmission during the First Few Months of Life","type":"article-journal","volume":"24"},"uris":["http://www.mendeley.com/documents/?uuid=154598f1-04f4-3294-95c4-a3b9a5029545"]}],"mendeley":{"formattedCitation":"(Nayfach et al. 2016; Yassour et al. 2018; Ferretti et al. 2018)","plainTextFormattedCitation":"(Nayfach et al. 2016; Yassour et al. 2018; Ferretti et al. 2018)","previouslyFormattedCitation":"(Nayfach et al. 2016; Yassour et al. 2018; Ferretti et al. 2018)"},"properties":{"noteIndex":0},"schema":"https://github.com/citation-style-language/schema/raw/master/csl-citation.json"}</w:instrText>
            </w:r>
            <w:r w:rsidRPr="00ED523E">
              <w:rPr>
                <w:sz w:val="22"/>
                <w:szCs w:val="22"/>
              </w:rPr>
              <w:fldChar w:fldCharType="separate"/>
            </w:r>
            <w:r w:rsidRPr="00ED523E">
              <w:rPr>
                <w:noProof/>
                <w:sz w:val="22"/>
                <w:szCs w:val="22"/>
                <w:lang w:val="fr-BE"/>
              </w:rPr>
              <w:t>(Nayfach et al. 2016; Yassour et al. 2018; Ferretti et al. 2018)</w:t>
            </w:r>
            <w:r w:rsidRPr="00ED523E">
              <w:rPr>
                <w:sz w:val="22"/>
                <w:szCs w:val="22"/>
              </w:rPr>
              <w:fldChar w:fldCharType="end"/>
            </w:r>
          </w:p>
        </w:tc>
      </w:tr>
      <w:tr w:rsidR="00ED523E" w:rsidRPr="0015001C" w14:paraId="042858FF" w14:textId="77777777" w:rsidTr="00ED523E">
        <w:trPr>
          <w:trHeight w:val="170"/>
        </w:trPr>
        <w:tc>
          <w:tcPr>
            <w:cnfStyle w:val="001000000000" w:firstRow="0" w:lastRow="0" w:firstColumn="1" w:lastColumn="0" w:oddVBand="0" w:evenVBand="0" w:oddHBand="0" w:evenHBand="0" w:firstRowFirstColumn="0" w:firstRowLastColumn="0" w:lastRowFirstColumn="0" w:lastRowLastColumn="0"/>
            <w:tcW w:w="3786" w:type="dxa"/>
            <w:tcBorders>
              <w:top w:val="nil"/>
              <w:bottom w:val="nil"/>
              <w:right w:val="nil"/>
            </w:tcBorders>
            <w:noWrap/>
            <w:hideMark/>
          </w:tcPr>
          <w:p w14:paraId="10D22BD3" w14:textId="77777777" w:rsidR="00ED523E" w:rsidRPr="00ED523E" w:rsidRDefault="00ED523E" w:rsidP="00ED523E">
            <w:pPr>
              <w:spacing w:line="240" w:lineRule="auto"/>
              <w:rPr>
                <w:b w:val="0"/>
                <w:i/>
                <w:sz w:val="22"/>
                <w:szCs w:val="22"/>
                <w:lang w:val="fr-BE"/>
              </w:rPr>
            </w:pPr>
            <w:proofErr w:type="spellStart"/>
            <w:r w:rsidRPr="00ED523E">
              <w:rPr>
                <w:b w:val="0"/>
                <w:i/>
                <w:sz w:val="22"/>
                <w:szCs w:val="22"/>
                <w:lang w:val="fr-BE"/>
              </w:rPr>
              <w:t>Eubacterium</w:t>
            </w:r>
            <w:proofErr w:type="spellEnd"/>
            <w:r w:rsidRPr="00ED523E">
              <w:rPr>
                <w:b w:val="0"/>
                <w:i/>
                <w:sz w:val="22"/>
                <w:szCs w:val="22"/>
                <w:lang w:val="fr-BE"/>
              </w:rPr>
              <w:t xml:space="preserve"> </w:t>
            </w:r>
            <w:proofErr w:type="spellStart"/>
            <w:r w:rsidRPr="00ED523E">
              <w:rPr>
                <w:b w:val="0"/>
                <w:i/>
                <w:sz w:val="22"/>
                <w:szCs w:val="22"/>
                <w:lang w:val="fr-BE"/>
              </w:rPr>
              <w:t>eligens</w:t>
            </w:r>
            <w:proofErr w:type="spellEnd"/>
          </w:p>
        </w:tc>
        <w:tc>
          <w:tcPr>
            <w:tcW w:w="5854" w:type="dxa"/>
            <w:tcBorders>
              <w:top w:val="nil"/>
              <w:left w:val="nil"/>
              <w:bottom w:val="nil"/>
            </w:tcBorders>
          </w:tcPr>
          <w:p w14:paraId="69E7FED6" w14:textId="77777777" w:rsidR="00ED523E" w:rsidRPr="00ED523E" w:rsidRDefault="00ED523E" w:rsidP="00ED523E">
            <w:pPr>
              <w:spacing w:line="240" w:lineRule="auto"/>
              <w:cnfStyle w:val="000000000000" w:firstRow="0" w:lastRow="0" w:firstColumn="0" w:lastColumn="0" w:oddVBand="0" w:evenVBand="0" w:oddHBand="0" w:evenHBand="0" w:firstRowFirstColumn="0" w:firstRowLastColumn="0" w:lastRowFirstColumn="0" w:lastRowLastColumn="0"/>
              <w:rPr>
                <w:sz w:val="22"/>
                <w:szCs w:val="22"/>
              </w:rPr>
            </w:pPr>
            <w:r w:rsidRPr="00ED523E">
              <w:rPr>
                <w:sz w:val="22"/>
                <w:szCs w:val="22"/>
              </w:rPr>
              <w:fldChar w:fldCharType="begin" w:fldLock="1"/>
            </w:r>
            <w:r w:rsidRPr="00ED523E">
              <w:rPr>
                <w:sz w:val="22"/>
                <w:szCs w:val="22"/>
                <w:lang w:val="fr-BE"/>
              </w:rPr>
              <w:instrText>ADDIN CSL_CITATION {"citationItems":[{"id":"ITEM-1","itemData":{"DOI":"10.1101/gr.201863.115","ISSN":"1549-5469","PMID":"27803195","abstract":"We present the Metagenomic Intra-species Diversity Analysis System (MIDAS), which is an integrated computational pipeline for quantifying bacterial species abundance and strain-level genomic variation, including gene content and single-nucleotide polymorphisms (SNPs), from shotgun metagenomes. Our method leverages a database of more than 30,000 bacterial reference genomes that we clustered into species groups. These cover the majority of abundant species in the human microbiome but only a small proportion of microbes in other environments, including soil and seawater. We applied MIDAS to stool metagenomes from 98 Swedish mothers and their infants over one year and used rare SNPs to track strains between hosts. Using this approach, we found that although species compositions of mothers and infants converged over time, strain-level similarity diverged. Specifically, early colonizing bacteria were often transmitted from an infant's mother, while late colonizing bacteria were often transmitted from other sources in the environment and were enriched for spore-formation genes. We also applied MIDAS to 198 globally distributed marine metagenomes and used gene content to show that many prevalent bacterial species have population structure that correlates wit</w:instrText>
            </w:r>
            <w:r w:rsidRPr="00ED523E">
              <w:rPr>
                <w:sz w:val="22"/>
                <w:szCs w:val="22"/>
              </w:rPr>
              <w:instrText>h geographic location. Strain-level genetic variants present in metagenomes clearly reveal extensive structure and dynamics that are obscured when data are analyzed at a coarser taxonomic resolution.","author":[{"dropping-particle":"","family":"Nayfach","given":"Stephen","non-dropping-particle":"","parse-names":false,"suffix":""},{"dropping-particle":"","family":"Rodriguez-Mueller","given":"Beltran","non-dropping-particle":"","parse-names":false,"suffix":""},{"dropping-particle":"","family":"Garud","given":"Nandita","non-dropping-particle":"","parse-names":false,"suffix":""},{"dropping-particle":"","family":"Pollard","given":"Katherine S","non-dropping-particle":"","parse-names":false,"suffix":""}],"container-title":"Genome research","id":"ITEM-1","issue":"11","issued":{"date-parts":[["2016","11","18"]]},"page":"1612-1625","publisher":"Cold Spring Harbor Laboratory Press","title":"An integrated metagenomics pipeline for strain profiling reveals novel patterns of bacterial transmission and biogeography.","type":"article-journal","volume":"26"},"uris":["http://www.mendeley.com/documents/?uuid=4c3281a1-15ac-3a39-84e9-e03927b4959d"]},{"id":"ITEM-2","itemData":{"DOI":"10.1016/J.CHOM.2018.06.005","ISSN":"1931-3128","abstract":"The acquisition and development of the infant microbiome are key to establishing a healthy host-microbiome symbiosis. The maternal microbial reservoir is thought to play a crucial role in this process. However, the source and transmission routes of the infant pioneering microbes are poorly understood. To address this, we longitudinally sampled the microbiome of 25 mother-infant pairs across multiple body sites from birth up to 4 months postpartum. Strain-level metagenomic profiling showed a rapid influx of microbes at birth followed by strong selection during the first few days of life. Maternal skin and vaginal strains colonize only transiently, and the infant continues to acquire microbes from distinct maternal sources after birth. Maternal gut strains proved more persistent in the infant gut and ecologically better adapted than those acquired from other sources. Together, these data describe the mother-to-infant microbiome transmission routes that are integral in the development of the infant microbiome.","author":[{"dropping-particle":"","family":"Ferretti","given":"Pamela","non-dropping-particle":"","parse-names":false,"suffix":""},{"dropping-particle":"","family":"Pasolli","given":"Edoardo","non-dropping-particle":"","parse-names":false,"suffix":""},{"dropping-particle":"","family":"Tett","given":"Adrian","non-dropping-particle":"","parse-names":false,"suffix":""},{"dropping-particle":"","family":"Asnicar","given":"Francesco","non-dropping-particle":"","parse-names":false,"suffix":""},{"dropping-particle":"","family":"Gorfer","given":"Valentina","non-dropping-particle":"","parse-names":false,"suffix":""},{"dropping-particle":"","family":"Fedi","given":"Sabina","non-dropping-particle":"","parse-names":false,"suffix":""},{"dropping-particle":"","family":"Armanini","given":"Federica","non-dropping-particle":"","parse-names":false,"suffix":""},{"dropping-particle":"","family":"Truong","given":"Duy Tin","non-dropping-particle":"","parse-names":false,"suffix":""},{"dropping-particle":"","family":"Manara","given":"Serena","non-dropping-particle":"","parse-names":false,"suffix":""},{"dropping-particle":"","family":"Zolfo","given":"Moreno","non-dropping-particle":"","parse-names":false,"suffix":""},{"dropping-particle":"","family":"Beghini","given":"Francesco","non-dropping-particle":"","parse-names":false,"suffix":""},{"dropping-particle":"","family":"Bertorelli","given":"Roberto","non-dropping-particle":"","parse-names":false,"suffix":""},{"dropping-particle":"","family":"Sanctis","given":"Veronica","non-dropping-particle":"De","parse-names":false,"suffix":""},{"dropping-particle":"","family":"Bariletti","given":"Ilaria","non-dropping-particle":"","parse-names":false,"suffix":""},{"dropping-particle":"","family":"Canto","given":"Rosarita","non-dropping-particle":"","parse-names":false,"suffix":""},{"dropping-particle":"","family":"Clementi","given":"Rosanna","non-dropping-particle":"","parse-names":false,"suffix":""},{"dropping-particle":"","family":"Cologna","given":"Marina","non-dropping-particle":"","parse-names":false,"suffix":""},{"dropping-particle":"","family":"Crifò","given":"Tiziana","non-dropping-particle":"","parse-names":false,"suffix":""},{"dropping-particle":"","family":"Cusumano","given":"Giuseppina","non-dropping-particle":"","parse-names":false,"suffix":""},{"dropping-particle":"","family":"Gottardi","given":"Stefania","non-dropping-particle":"","parse-names":false,"suffix":""},{"dropping-particle":"","family":"Innamorati","given":"Claudia","non-dropping-particle":"","parse-names":false,"suffix":""},{"dropping-particle":"","family":"Masè","given":"Caterina","non-dropping-particle":"","parse-names":false,"suffix":""},{"dropping-particle":"","family":"Postai","given":"Daniela","non-dropping-particle":"","parse-names":false,"suffix":""},{"dropping-particle":"","family":"Savoi","given":"Daniela","non-dropping-particle":"","parse-names":false,"suffix":""},{"dropping-particle":"","family":"Duranti","given":"Sabrina","non-dropping-particle":"","parse-names":false,"suffix":""},{"dropping-particle":"","family":"Lugli","given":"Gabriele Andrea","non-dropping-particle":"","parse-names":false,"suffix":""},{"dropping-particle":"","family":"Mancabelli","given":"Leonardo","non-dropping-particle":"","parse-names":false,"suffix":""},{"dropping-particle":"","family":"Turroni","given":"Francesca","non-dropping-particle":"","parse-names":false,"suffix":""},{"dropping-particle":"","family":"Ferrario","given":"Chiara","non-dropping-particle":"","parse-names":false,"suffix":""},{"dropping-particle":"","family":"Milani","given":"Christian","non-dropping-particle":"","parse-names":false,"suffix":""},{"dropping-particle":"","family":"Mangifesta","given":"Marta","non-dropping-particle":"","parse-names":false,"suffix":""},{"dropping-particle":"","family":"Anzalone","given":"Rosaria","non-dropping-particle":"","parse-names":false,"suffix":""},{"dropping-particle":"","family":"Viappiani","given":"Alice","non-dropping-particle":"","parse-names":false,"suffix":""},{"dropping-particle":"","family":"Yassour","given":"Moran","non-dropping-particle":"","parse-names":false,"suffix":""},{"dropping-particle":"","family":"Vlamakis","given":"Hera","non-dropping-particle":"","parse-names":false,"suffix":""},{"dropping-particle":"","family":"Xavier","given":"Ramnik","non-dropping-particle":"","parse-names":false,"suffix":""},{"dropping-particle":"","family":"Collado","given":"Carmen Maria","non-dropping-particle":"","parse-names":false,"suffix":""},{"dropping-particle":"","family":"Koren","given":"Omry","non-dropping-particle":"","parse-names":false,"suffix":""},{"dropping-particle":"","family":"Tateo","given":"Saverio","non-dropping-particle":"","parse-names":false,"suffix":""},{"dropping-particle":"","family":"Soffiati","given":"Massimo","non-dropping-particle":"","parse-names":false,"suffix":""},{"dropping-particle":"","family":"Pedrotti","given":"Anna","non-dropping-particle":"","parse-names":false,"suffix":""},{"dropping-particle":"","family":"Ventura","given":"Marco","non-dropping-particle":"","parse-names":false,"suffix":""},{"dropping-particle":"","family":"Huttenhower","given":"Curtis","non-dropping-particle":"","parse-names":false,"suffix":""},{"dropping-particle":"","family":"Bork","given":"Peer","non-dropping-particle":"","parse-names":false,"suffix":""},{"dropping-particle":"","family":"Segata","given":"Nicola","non-dropping-particle":"","parse-names":false,"suffix":""}],"container-title":"Cell Host &amp; Microbe","id":"ITEM-2","issue":"1","issued":{"date-parts":[["2018","7","11"]]},"page":"133-145.e5","publisher":"Cell Press","title":"Mother-to-Infant Microbial Transmission from Different Body Sites Shapes the Developing Infant Gut Microbiome","type":"article-journal","volume":"24"},"uris":["http://www.mendeley.com/documents/?uuid=cf1393af-888c-3e6d-9bad-ede616dbbf57"]}],"mendeley":{"formattedCitation":"(Nayfach et al. 2016; Ferretti et al. 2018)","plainTextFormattedCitation":"(Nayfach et al. 2016; Ferretti et al. 2018)","previouslyFormattedCitation":"(Nayfach et al. 2016; Ferretti et al. 2018)"},"properties":{"noteIndex":0},"schema":"https://github.com/citation-style-language/schema/raw/master/csl-citation.json"}</w:instrText>
            </w:r>
            <w:r w:rsidRPr="00ED523E">
              <w:rPr>
                <w:sz w:val="22"/>
                <w:szCs w:val="22"/>
              </w:rPr>
              <w:fldChar w:fldCharType="separate"/>
            </w:r>
            <w:r w:rsidRPr="00ED523E">
              <w:rPr>
                <w:noProof/>
                <w:sz w:val="22"/>
                <w:szCs w:val="22"/>
              </w:rPr>
              <w:t>(Nayfach et al. 2016; Ferretti et al. 2018)</w:t>
            </w:r>
            <w:r w:rsidRPr="00ED523E">
              <w:rPr>
                <w:sz w:val="22"/>
                <w:szCs w:val="22"/>
              </w:rPr>
              <w:fldChar w:fldCharType="end"/>
            </w:r>
          </w:p>
        </w:tc>
      </w:tr>
      <w:tr w:rsidR="00ED523E" w:rsidRPr="0015001C" w14:paraId="724E662A" w14:textId="77777777" w:rsidTr="00ED523E">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786" w:type="dxa"/>
            <w:tcBorders>
              <w:top w:val="nil"/>
              <w:bottom w:val="nil"/>
              <w:right w:val="nil"/>
            </w:tcBorders>
            <w:noWrap/>
            <w:hideMark/>
          </w:tcPr>
          <w:p w14:paraId="1AEAEEC7" w14:textId="77777777" w:rsidR="00ED523E" w:rsidRPr="00ED523E" w:rsidRDefault="00ED523E" w:rsidP="00ED523E">
            <w:pPr>
              <w:spacing w:line="240" w:lineRule="auto"/>
              <w:rPr>
                <w:b w:val="0"/>
                <w:i/>
                <w:sz w:val="22"/>
                <w:szCs w:val="22"/>
              </w:rPr>
            </w:pPr>
            <w:proofErr w:type="spellStart"/>
            <w:r w:rsidRPr="00ED523E">
              <w:rPr>
                <w:b w:val="0"/>
                <w:i/>
                <w:sz w:val="22"/>
                <w:szCs w:val="22"/>
              </w:rPr>
              <w:t>Eubacterium</w:t>
            </w:r>
            <w:proofErr w:type="spellEnd"/>
            <w:r w:rsidRPr="00ED523E">
              <w:rPr>
                <w:b w:val="0"/>
                <w:i/>
                <w:sz w:val="22"/>
                <w:szCs w:val="22"/>
              </w:rPr>
              <w:t xml:space="preserve"> </w:t>
            </w:r>
            <w:proofErr w:type="spellStart"/>
            <w:r w:rsidRPr="00ED523E">
              <w:rPr>
                <w:b w:val="0"/>
                <w:i/>
                <w:sz w:val="22"/>
                <w:szCs w:val="22"/>
              </w:rPr>
              <w:t>rectale</w:t>
            </w:r>
            <w:proofErr w:type="spellEnd"/>
          </w:p>
        </w:tc>
        <w:tc>
          <w:tcPr>
            <w:tcW w:w="5854" w:type="dxa"/>
            <w:tcBorders>
              <w:top w:val="nil"/>
              <w:left w:val="nil"/>
              <w:bottom w:val="nil"/>
            </w:tcBorders>
          </w:tcPr>
          <w:p w14:paraId="41D70E5A" w14:textId="77777777" w:rsidR="00ED523E" w:rsidRPr="00ED523E" w:rsidRDefault="00ED523E" w:rsidP="00ED523E">
            <w:pPr>
              <w:spacing w:line="240" w:lineRule="auto"/>
              <w:cnfStyle w:val="000000100000" w:firstRow="0" w:lastRow="0" w:firstColumn="0" w:lastColumn="0" w:oddVBand="0" w:evenVBand="0" w:oddHBand="1" w:evenHBand="0" w:firstRowFirstColumn="0" w:firstRowLastColumn="0" w:lastRowFirstColumn="0" w:lastRowLastColumn="0"/>
              <w:rPr>
                <w:sz w:val="22"/>
                <w:szCs w:val="22"/>
              </w:rPr>
            </w:pPr>
            <w:r w:rsidRPr="00ED523E">
              <w:rPr>
                <w:sz w:val="22"/>
                <w:szCs w:val="22"/>
              </w:rPr>
              <w:fldChar w:fldCharType="begin" w:fldLock="1"/>
            </w:r>
            <w:r w:rsidRPr="00ED523E">
              <w:rPr>
                <w:sz w:val="22"/>
                <w:szCs w:val="22"/>
              </w:rPr>
              <w:instrText>ADDIN CSL_CITATION {"citationItems":[{"id":"ITEM-1","itemData":{"DOI":"10.1101/gr.201863.115","ISSN":"1549-5469","PMID":"27803195","abstract":"We present the Metagenomic Intra-species Diversity Analysis System (MIDAS), which is an integrated computational pipeline for quantifying bacterial species abundance and strain-level genomic variation, including gene content and single-nucleotide polymorphisms (SNPs), from shotgun metagenomes. Our method leverages a database of more than 30,000 bacterial reference genomes that we clustered into species groups. These cover the majority of abundant species in the human microbiome but only a small proportion of microbes in other environments, including soil and seawater. We applied MIDAS to stool metagenomes from 98 Swedish mothers and their infants over one year and used rare SNPs to track strains between hosts. Using this approach, we found that although species compositions of mothers and infants converged over time, strain-level similarity diverged. Specifically, early colonizing bacteria were often transmitted from an infant's mother, while late colonizing bacteria were often transmitted from other sources in the environment and were enriched for spore-formation genes. We also applied MIDAS to 198 globally distributed marine metagenomes and used gene content to show that many prevalent bacterial species have population structure that correlates with geographic location. Strain-level genetic variants present in metagenomes clearly reveal extensive structure and dynamics that are obscured when data are analyzed at a coarser taxonomic resolution.","author":[{"dropping-particle":"","family":"Nayfach","given":"Stephen","non-dropping-particle":"","parse-names":false,"suffix":""},{"dropping-particle":"","family":"Rodriguez-Mueller","given":"Beltran","non-dropping-particle":"","parse-names":false,"suffix":""},{"dropping-particle":"","family":"Garud","given":"Nandita","non-dropping-particle":"","parse-names":false,"suffix":""},{"dropping-particle":"","family":"Pollard","given":"Katherine S","non-dropping-particle":"","parse-names":false,"suffix":""}],"container-title":"Genome research","id":"ITEM-1","issue":"11","issued":{"date-parts":[["2016","11","18"]]},"page":"1612-1625","publisher":"Cold Spring Harbor Laboratory Press","title":"An integrated metagenomics pipeline for strain profiling reveals novel patterns of bacterial transmission and biogeography.","type":"article-journal","volume":"26"},"uris":["http://www.mendeley.com/documents/?uuid=4c3281a1-15ac-3a39-84e9-e03927b4959d"]},{"id":"ITEM-2","itemData":{"DOI":"10.1016/J.CHOM.2018.06.005","ISSN":"1931-3128","abstract":"The acquisition and development of the infant microbiome are key to establishing a healthy host-microbiome symbiosis. The maternal microbial reservoir is thought to play a crucial role in this process. However, the source and transmission routes of the infant pioneering microbes are poorly understood. To address this, we longitudinally sampled the microbiome of 25 mother-infant pairs across multiple body sites from birth up to 4 months postpartum. Strain-level metagenomic profiling showed a rapid influx of microbes at birth followed by strong selection during the first few days of life. Maternal skin and vaginal strains colonize only transiently, and the infant continues to acquire microbes from distinct maternal sources after birth. Maternal gut strains proved more persistent in the infant gut and ecologically better adapted than those acquired from other sources. Together, these data describe the mother-to-infant microbiome transmission routes that are integral in the development of the infant microbiome.","author":[{"dropping-particle":"","family":"Ferretti","given":"Pamela","non-dropping-particle":"","parse-names":false,"suffix":""},{"dropping-particle":"","family":"Pasolli","given":"Edoardo","non-dropping-particle":"","parse-names":false,"suffix":""},{"dropping-particle":"","family":"Tett","given":"Adrian","non-dropping-particle":"","parse-names":false,"suffix":""},{"dropping-particle":"","family":"Asnicar","given":"Francesco","non-dropping-particle":"","parse-names":false,"suffix":""},{"dropping-particle":"","family":"Gorfer","given":"Valentina","non-dropping-particle":"","parse-names":false,"suffix":""},{"dropping-particle":"","family":"Fedi","given":"Sabina","non-dropping-particle":"","parse-names":false,"suffix":""},{"dropping-particle":"","family":"Armanini","given":"Federica","non-dropping-particle":"","parse-names":false,"suffix":""},{"dropping-particle":"","family":"Truong","given":"Duy Tin","non-dropping-particle":"","parse-names":false,"suffix":""},{"dropping-particle":"","family":"Manara","given":"Serena","non-dropping-particle":"","parse-names":false,"suffix":""},{"dropping-particle":"","family":"Zolfo","given":"Moreno","non-dropping-particle":"","parse-names":false,"suffix":""},{"dropping-particle":"","family":"Beghini","given":"Francesco","non-dropping-particle":"","parse-names":false,"suffix":""},{"dropping-particle":"","family":"Bertorelli","given":"Roberto","non-dropping-particle":"","parse-names":false,"suffix":""},{"dropping-particle":"","family":"Sanctis","given":"Veronica","non-dropping-particle":"De","parse-names":false,"suffix":""},{"dropping-particle":"","family":"Bariletti","given":"Ilaria","non-dropping-particle":"","parse-names":false,"suffix":""},{"dropping-particle":"","family":"Canto","given":"Rosarita","non-dropping-particle":"","parse-names":false,"suffix":""},{"dropping-particle":"","family":"Clementi","given":"Rosanna","non-dropping-particle":"","parse-names":false,"suffix":""},{"dropping-particle":"","family":"Cologna","given":"Marina","non-dropping-particle":"","parse-names":false,"suffix":""},{"dropping-particle":"","family":"Crifò","given":"Tiziana","non-dropping-particle":"","parse-names":false,"suffix":""},{"dropping-particle":"","family":"Cusumano","given":"Giuseppina","non-dropping-particle":"","parse-names":false,"suffix":""},{"dropping-particle":"","family":"Gottardi","given":"Stefania","non-dropping-particle":"","parse-names":false,"suffix":""},{"dropping-particle":"","family":"Innamorati","given":"Claudia","non-dropping-particle":"","parse-names":false,"suffix":""},{"dropping-particle":"","family":"Masè","given":"Caterina","non-dropping-particle":"","parse-names":false,"suffix":""},{"dropping-particle":"","family":"Postai","given":"Daniela","non-dropping-particle":"","parse-names":false,"suffix":""},{"dropping-particle":"","family":"Savoi","given":"Daniela","non-dropping-particle":"","parse-names":false,"suffix":""},{"dropping-particle":"","family":"Duranti","given":"Sabrina","non-dropping-particle":"","parse-names":false,"suffix":""},{"dropping-particle":"","family":"Lugli","given":"Gabriele Andrea","non-dropping-particle":"","parse-names":false,"suffix":""},{"dropping-particle":"","family":"Mancabelli","given":"Leonardo","non-dropping-particle":"","parse-names":false,"suffix":""},{"dropping-particle":"","family":"Turroni","given":"Francesca","non-dropping-particle":"","parse-names":false,"suffix":""},{"dropping-particle":"","family":"Ferrario","given":"Chiara","non-dropping-particle":"","parse-names":false,"suffix":""},{"dropping-particle":"","family":"Milani","given":"Christian","non-dropping-particle":"","parse-names":false,"suffix":""},{"dropping-particle":"","family":"Mangifesta","given":"Marta","non-dropping-particle":"","parse-names":false,"suffix":""},{"dropping-particle":"","family":"Anzalone","given":"Rosaria","non-dropping-particle":"","parse-names":false,"suffix":""},{"dropping-particle":"","family":"Viappiani","given":"Alice","non-dropping-particle":"","parse-names":false,"suffix":""},{"dropping-particle":"","family":"Yassour","given":"Moran","non-dropping-particle":"","parse-names":false,"suffix":""},{"dropping-particle":"","family":"Vlamakis","given":"Hera","non-dropping-particle":"","parse-names":false,"suffix":""},{"dropping-particle":"","family":"Xavier","given":"Ramnik","non-dropping-particle":"","parse-names":false,"suffix":""},{"dropping-particle":"","family":"Collado","given":"Carmen Maria","non-dropping-particle":"","parse-names":false,"suffix":""},{"dropping-particle":"","family":"Koren","given":"Omry","non-dropping-particle":"","parse-names":false,"suffix":""},{"dropping-particle":"","family":"Tateo","given":"Saverio","non-dropping-particle":"","parse-names":false,"suffix":""},{"dropping-particle":"","family":"Soffiati","given":"Massimo","non-dropping-particle":"","parse-names":false,"suffix":""},{"dropping-particle":"","family":"Pedrotti","given":"Anna","non-dropping-particle":"","parse-names":false,"suffix":""},{"dropping-particle":"","family":"Ventura","given":"Marco","non-dropping-particle":"","parse-names":false,"suffix":""},{"dropping-particle":"","family":"Huttenhower","given":"Curtis","non-dropping-particle":"","parse-names":false,"suffix":""},{"dropping-particle":"","family":"Bork","given":"Peer","non-dropping-particle":"","parse-names":false,"suffix":""},{"dropping-particle":"","family":"Segata","given":"Nicola","non-dropping-particle":"","parse-names":false,"suffix":""}],"container-title":"Cell Host &amp; Microbe","id":"ITEM-2","issue":"1","issued":{"date-parts":[["2018","7","11"]]},"page":"133-145.e5","publisher":"Cell Press","title":"Mother-to-Infant Microbial Transmission from Different Body Sites Shapes the Developing Infant Gut Microbiome","type":"article-journal","volume":"24"},"uris":["http://www.mendeley.com/documents/?uuid=cf1393af-888c-3e6d-9bad-ede616dbbf57"]}],"mendeley":{"formattedCitation":"(Nayfach et al. 2016; Ferretti et al. 2018)","plainTextFormattedCitation":"(Nayfach et al. 2016; Ferretti et al. 2018)","previouslyFormattedCitation":"(Nayfach et al. 2016; Ferretti et al. 2018)"},"properties":{"noteIndex":0},"schema":"https://github.com/citation-style-language/schema/raw/master/csl-citation.json"}</w:instrText>
            </w:r>
            <w:r w:rsidRPr="00ED523E">
              <w:rPr>
                <w:sz w:val="22"/>
                <w:szCs w:val="22"/>
              </w:rPr>
              <w:fldChar w:fldCharType="separate"/>
            </w:r>
            <w:r w:rsidRPr="00ED523E">
              <w:rPr>
                <w:noProof/>
                <w:sz w:val="22"/>
                <w:szCs w:val="22"/>
              </w:rPr>
              <w:t>(Nayfach et al. 2016; Ferretti et al. 2018)</w:t>
            </w:r>
            <w:r w:rsidRPr="00ED523E">
              <w:rPr>
                <w:sz w:val="22"/>
                <w:szCs w:val="22"/>
              </w:rPr>
              <w:fldChar w:fldCharType="end"/>
            </w:r>
          </w:p>
        </w:tc>
      </w:tr>
      <w:tr w:rsidR="00ED523E" w:rsidRPr="0015001C" w14:paraId="1F17A0EA" w14:textId="77777777" w:rsidTr="00ED523E">
        <w:trPr>
          <w:trHeight w:val="170"/>
        </w:trPr>
        <w:tc>
          <w:tcPr>
            <w:cnfStyle w:val="001000000000" w:firstRow="0" w:lastRow="0" w:firstColumn="1" w:lastColumn="0" w:oddVBand="0" w:evenVBand="0" w:oddHBand="0" w:evenHBand="0" w:firstRowFirstColumn="0" w:firstRowLastColumn="0" w:lastRowFirstColumn="0" w:lastRowLastColumn="0"/>
            <w:tcW w:w="3786" w:type="dxa"/>
            <w:tcBorders>
              <w:top w:val="nil"/>
              <w:bottom w:val="nil"/>
              <w:right w:val="nil"/>
            </w:tcBorders>
            <w:noWrap/>
            <w:hideMark/>
          </w:tcPr>
          <w:p w14:paraId="44B2406F" w14:textId="77777777" w:rsidR="00ED523E" w:rsidRPr="00ED523E" w:rsidRDefault="00ED523E" w:rsidP="00ED523E">
            <w:pPr>
              <w:spacing w:line="240" w:lineRule="auto"/>
              <w:rPr>
                <w:b w:val="0"/>
                <w:i/>
                <w:sz w:val="22"/>
                <w:szCs w:val="22"/>
              </w:rPr>
            </w:pPr>
            <w:proofErr w:type="spellStart"/>
            <w:r w:rsidRPr="00ED523E">
              <w:rPr>
                <w:b w:val="0"/>
                <w:i/>
                <w:sz w:val="22"/>
                <w:szCs w:val="22"/>
              </w:rPr>
              <w:t>Faecalibacterium</w:t>
            </w:r>
            <w:proofErr w:type="spellEnd"/>
            <w:r w:rsidRPr="00ED523E">
              <w:rPr>
                <w:b w:val="0"/>
                <w:i/>
                <w:sz w:val="22"/>
                <w:szCs w:val="22"/>
              </w:rPr>
              <w:t xml:space="preserve"> </w:t>
            </w:r>
            <w:proofErr w:type="spellStart"/>
            <w:r w:rsidRPr="00ED523E">
              <w:rPr>
                <w:b w:val="0"/>
                <w:i/>
                <w:sz w:val="22"/>
                <w:szCs w:val="22"/>
              </w:rPr>
              <w:t>prausnitzii</w:t>
            </w:r>
            <w:proofErr w:type="spellEnd"/>
          </w:p>
        </w:tc>
        <w:tc>
          <w:tcPr>
            <w:tcW w:w="5854" w:type="dxa"/>
            <w:tcBorders>
              <w:top w:val="nil"/>
              <w:left w:val="nil"/>
              <w:bottom w:val="nil"/>
            </w:tcBorders>
          </w:tcPr>
          <w:p w14:paraId="055EC0D0" w14:textId="77777777" w:rsidR="00ED523E" w:rsidRPr="00ED523E" w:rsidRDefault="00ED523E" w:rsidP="00ED523E">
            <w:pPr>
              <w:spacing w:line="240" w:lineRule="auto"/>
              <w:cnfStyle w:val="000000000000" w:firstRow="0" w:lastRow="0" w:firstColumn="0" w:lastColumn="0" w:oddVBand="0" w:evenVBand="0" w:oddHBand="0" w:evenHBand="0" w:firstRowFirstColumn="0" w:firstRowLastColumn="0" w:lastRowFirstColumn="0" w:lastRowLastColumn="0"/>
              <w:rPr>
                <w:sz w:val="22"/>
                <w:szCs w:val="22"/>
              </w:rPr>
            </w:pPr>
            <w:r w:rsidRPr="00ED523E">
              <w:rPr>
                <w:sz w:val="22"/>
                <w:szCs w:val="22"/>
              </w:rPr>
              <w:fldChar w:fldCharType="begin" w:fldLock="1"/>
            </w:r>
            <w:r w:rsidRPr="00ED523E">
              <w:rPr>
                <w:sz w:val="22"/>
                <w:szCs w:val="22"/>
              </w:rPr>
              <w:instrText>ADDIN CSL_CITATION {"citationItems":[{"id":"ITEM-1","itemData":{"DOI":"10.1101/gr.201863.115","ISSN":"1549-5469","PMID":"27803195","abstract":"We present the Metagenomic Intra-species Diversity Analysis System (MIDAS), which is an integrated computational pipeline for quantifying bacterial species abundance and strain-level genomic variation, including gene content and single-nucleotide polymorphisms (SNPs), from shotgun metagenomes. Our method leverages a database of more than 30,000 bacterial reference genomes that we clustered into species groups. These cover the majority of abundant species in the human microbiome but only a small proportion of microbes in other environments, including soil and seawater. We applied MIDAS to stool metagenomes from 98 Swedish mothers and their infants over one year and used rare SNPs to track strains between hosts. Using this approach, we found that although species compositions of mothers and infants converged over time, strain-level similarity diverged. Specifically, early colonizing bacteria were often transmitted from an infant's mother, while late colonizing bacteria were often transmitted from other sources in the environment and were enriched for spore-formation genes. We also applied MIDAS to 198 globally distributed marine metagenomes and used gene content to show that many prevalent bacterial species have population structure that correlates with geographic location. Strain-level genetic variants present in metagenomes clearly reveal extensive structure and dynamics that are obscured when data are analyzed at a coarser taxonomic resolution.","author":[{"dropping-particle":"","family":"Nayfach","given":"Stephen","non-dropping-particle":"","parse-names":false,"suffix":""},{"dropping-particle":"","family":"Rodriguez-Mueller","given":"Beltran","non-dropping-particle":"","parse-names":false,"suffix":""},{"dropping-particle":"","family":"Garud","given":"Nandita","non-dropping-particle":"","parse-names":false,"suffix":""},{"dropping-particle":"","family":"Pollard","given":"Katherine S","non-dropping-particle":"","parse-names":false,"suffix":""}],"container-title":"Genome research","id":"ITEM-1","issue":"11","issued":{"date-parts":[["2016","11","18"]]},"page":"1612-1625","publisher":"Cold Spring Harbor Laboratory Press","title":"An integrated metagenomics pipeline for strain profiling reveals novel patterns of bacterial transmission and biogeography.","type":"article-journal","volume":"26"},"uris":["http://www.mendeley.com/documents/?uuid=4c3281a1-15ac-3a39-84e9-e03927b4959d"]},{"id":"ITEM-2","itemData":{"DOI":"10.1016/J.CHOM.2018.06.005","ISSN":"1931-3128","abstract":"The acquisition and development of the infant microbiome are key to establishing a healthy host-microbiome symbiosis. The maternal microbial reservoir is thought to play a crucial role in this process. However, the source and transmission routes of the infant pioneering microbes are poorly understood. To address this, we longitudinally sampled the microbiome of 25 mother-infant pairs across multiple body sites from birth up to 4 months postpartum. Strain-level metagenomic profiling showed a rapid influx of microbes at birth followed by strong selection during the first few days of life. Maternal skin and vaginal strains colonize only transiently, and the infant continues to acquire microbes from distinct maternal sources after birth. Maternal gut strains proved more persistent in the infant gut and ecologically better adapted than those acquired from other sources. Together, these data describe the mother-to-infant microbiome transmission routes that are integral in the development of the infant microbiome.","author":[{"dropping-particle":"","family":"Ferretti","given":"Pamela","non-dropping-particle":"","parse-names":false,"suffix":""},{"dropping-particle":"","family":"Pasolli","given":"Edoardo","non-dropping-particle":"","parse-names":false,"suffix":""},{"dropping-particle":"","family":"Tett","given":"Adrian","non-dropping-particle":"","parse-names":false,"suffix":""},{"dropping-particle":"","family":"Asnicar","given":"Francesco","non-dropping-particle":"","parse-names":false,"suffix":""},{"dropping-particle":"","family":"Gorfer","given":"Valentina","non-dropping-particle":"","parse-names":false,"suffix":""},{"dropping-particle":"","family":"Fedi","given":"Sabina","non-dropping-particle":"","parse-names":false,"suffix":""},{"dropping-particle":"","family":"Armanini","given":"Federica","non-dropping-particle":"","parse-names":false,"suffix":""},{"dropping-particle":"","family":"Truong","given":"Duy Tin","non-dropping-particle":"","parse-names":false,"suffix":""},{"dropping-particle":"","family":"Manara","given":"Serena","non-dropping-particle":"","parse-names":false,"suffix":""},{"dropping-particle":"","family":"Zolfo","given":"Moreno","non-dropping-particle":"","parse-names":false,"suffix":""},{"dropping-particle":"","family":"Beghini","given":"Francesco","non-dropping-particle":"","parse-names":false,"suffix":""},{"dropping-particle":"","family":"Bertorelli","given":"Roberto","non-dropping-particle":"","parse-names":false,"suffix":""},{"dropping-particle":"","family":"Sanctis","given":"Veronica","non-dropping-particle":"De","parse-names":false,"suffix":""},{"dropping-particle":"","family":"Bariletti","given":"Ilaria","non-dropping-particle":"","parse-names":false,"suffix":""},{"dropping-particle":"","family":"Canto","given":"Rosarita","non-dropping-particle":"","parse-names":false,"suffix":""},{"dropping-particle":"","family":"Clementi","given":"Rosanna","non-dropping-particle":"","parse-names":false,"suffix":""},{"dropping-particle":"","family":"Cologna","given":"Marina","non-dropping-particle":"","parse-names":false,"suffix":""},{"dropping-particle":"","family":"Crifò","given":"Tiziana","non-dropping-particle":"","parse-names":false,"suffix":""},{"dropping-particle":"","family":"Cusumano","given":"Giuseppina","non-dropping-particle":"","parse-names":false,"suffix":""},{"dropping-particle":"","family":"Gottardi","given":"Stefania","non-dropping-particle":"","parse-names":false,"suffix":""},{"dropping-particle":"","family":"Innamorati","given":"Claudia","non-dropping-particle":"","parse-names":false,"suffix":""},{"dropping-particle":"","family":"Masè","given":"Caterina","non-dropping-particle":"","parse-names":false,"suffix":""},{"dropping-particle":"","family":"Postai","given":"Daniela","non-dropping-particle":"","parse-names":false,"suffix":""},{"dropping-particle":"","family":"Savoi","given":"Daniela","non-dropping-particle":"","parse-names":false,"suffix":""},{"dropping-particle":"","family":"Duranti","given":"Sabrina","non-dropping-particle":"","parse-names":false,"suffix":""},{"dropping-particle":"","family":"Lugli","given":"Gabriele Andrea","non-dropping-particle":"","parse-names":false,"suffix":""},{"dropping-particle":"","family":"Mancabelli","given":"Leonardo","non-dropping-particle":"","parse-names":false,"suffix":""},{"dropping-particle":"","family":"Turroni","given":"Francesca","non-dropping-particle":"","parse-names":false,"suffix":""},{"dropping-particle":"","family":"Ferrario","given":"Chiara","non-dropping-particle":"","parse-names":false,"suffix":""},{"dropping-particle":"","family":"Milani","given":"Christian","non-dropping-particle":"","parse-names":false,"suffix":""},{"dropping-particle":"","family":"Mangifesta","given":"Marta","non-dropping-particle":"","parse-names":false,"suffix":""},{"dropping-particle":"","family":"Anzalone","given":"Rosaria","non-dropping-particle":"","parse-names":false,"suffix":""},{"dropping-particle":"","family":"Viappiani","given":"Alice","non-dropping-particle":"","parse-names":false,"suffix":""},{"dropping-particle":"","family":"Yassour","given":"Moran","non-dropping-particle":"","parse-names":false,"suffix":""},{"dropping-particle":"","family":"Vlamakis","given":"Hera","non-dropping-particle":"","parse-names":false,"suffix":""},{"dropping-particle":"","family":"Xavier","given":"Ramnik","non-dropping-particle":"","parse-names":false,"suffix":""},{"dropping-particle":"","family":"Collado","given":"Carmen Maria","non-dropping-particle":"","parse-names":false,"suffix":""},{"dropping-particle":"","family":"Koren","given":"Omry","non-dropping-particle":"","parse-names":false,"suffix":""},{"dropping-particle":"","family":"Tateo","given":"Saverio","non-dropping-particle":"","parse-names":false,"suffix":""},{"dropping-particle":"","family":"Soffiati","given":"Massimo","non-dropping-particle":"","parse-names":false,"suffix":""},{"dropping-particle":"","family":"Pedrotti","given":"Anna","non-dropping-particle":"","parse-names":false,"suffix":""},{"dropping-particle":"","family":"Ventura","given":"Marco","non-dropping-particle":"","parse-names":false,"suffix":""},{"dropping-particle":"","family":"Huttenhower","given":"Curtis","non-dropping-particle":"","parse-names":false,"suffix":""},{"dropping-particle":"","family":"Bork","given":"Peer","non-dropping-particle":"","parse-names":false,"suffix":""},{"dropping-particle":"","family":"Segata","given":"Nicola","non-dropping-particle":"","parse-names":false,"suffix":""}],"container-title":"Cell Host &amp; Microbe","id":"ITEM-2","issue":"1","issued":{"date-parts":[["2018","7","11"]]},"page":"133-145.e5","publisher":"Cell Press","title":"Mother-to-Infant Microbial Transmission from Different Body Sites Shapes the Developing Infant Gut Microbiome","type":"article-journal","volume":"24"},"uris":["http://www.mendeley.com/documents/?uuid=cf1393af-888c-3e6d-9bad-ede616dbbf57"]}],"mendeley":{"formattedCitation":"(Nayfach et al. 2016; Ferretti et al. 2018)","plainTextFormattedCitation":"(Nayfach et al. 2016; Ferretti et al. 2018)","previouslyFormattedCitation":"(Nayfach et al. 2016; Ferretti et al. 2018)"},"properties":{"noteIndex":0},"schema":"https://github.com/citation-style-language/schema/raw/master/csl-citation.json"}</w:instrText>
            </w:r>
            <w:r w:rsidRPr="00ED523E">
              <w:rPr>
                <w:sz w:val="22"/>
                <w:szCs w:val="22"/>
              </w:rPr>
              <w:fldChar w:fldCharType="separate"/>
            </w:r>
            <w:r w:rsidRPr="00ED523E">
              <w:rPr>
                <w:noProof/>
                <w:sz w:val="22"/>
                <w:szCs w:val="22"/>
              </w:rPr>
              <w:t>(Nayfach et al. 2016; Ferretti et al. 2018)</w:t>
            </w:r>
            <w:r w:rsidRPr="00ED523E">
              <w:rPr>
                <w:sz w:val="22"/>
                <w:szCs w:val="22"/>
              </w:rPr>
              <w:fldChar w:fldCharType="end"/>
            </w:r>
          </w:p>
        </w:tc>
      </w:tr>
      <w:tr w:rsidR="00ED523E" w:rsidRPr="0015001C" w14:paraId="4594FBDD" w14:textId="77777777" w:rsidTr="00ED523E">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786" w:type="dxa"/>
            <w:tcBorders>
              <w:top w:val="nil"/>
              <w:bottom w:val="nil"/>
              <w:right w:val="nil"/>
            </w:tcBorders>
            <w:noWrap/>
            <w:hideMark/>
          </w:tcPr>
          <w:p w14:paraId="6884F112" w14:textId="77777777" w:rsidR="00ED523E" w:rsidRPr="00ED523E" w:rsidRDefault="00ED523E" w:rsidP="00ED523E">
            <w:pPr>
              <w:spacing w:line="240" w:lineRule="auto"/>
              <w:rPr>
                <w:b w:val="0"/>
                <w:i/>
                <w:sz w:val="22"/>
                <w:szCs w:val="22"/>
              </w:rPr>
            </w:pPr>
            <w:proofErr w:type="spellStart"/>
            <w:r w:rsidRPr="00ED523E">
              <w:rPr>
                <w:b w:val="0"/>
                <w:i/>
                <w:sz w:val="22"/>
                <w:szCs w:val="22"/>
              </w:rPr>
              <w:t>Haemophilus</w:t>
            </w:r>
            <w:proofErr w:type="spellEnd"/>
            <w:r w:rsidRPr="00ED523E">
              <w:rPr>
                <w:b w:val="0"/>
                <w:i/>
                <w:sz w:val="22"/>
                <w:szCs w:val="22"/>
              </w:rPr>
              <w:t xml:space="preserve"> </w:t>
            </w:r>
            <w:proofErr w:type="spellStart"/>
            <w:r w:rsidRPr="00ED523E">
              <w:rPr>
                <w:b w:val="0"/>
                <w:i/>
                <w:sz w:val="22"/>
                <w:szCs w:val="22"/>
              </w:rPr>
              <w:t>sputorum</w:t>
            </w:r>
            <w:proofErr w:type="spellEnd"/>
          </w:p>
        </w:tc>
        <w:tc>
          <w:tcPr>
            <w:tcW w:w="5854" w:type="dxa"/>
            <w:tcBorders>
              <w:top w:val="nil"/>
              <w:left w:val="nil"/>
              <w:bottom w:val="nil"/>
            </w:tcBorders>
          </w:tcPr>
          <w:p w14:paraId="4F2124FE" w14:textId="77777777" w:rsidR="00ED523E" w:rsidRPr="00ED523E" w:rsidRDefault="00ED523E" w:rsidP="00ED523E">
            <w:pPr>
              <w:spacing w:line="240" w:lineRule="auto"/>
              <w:cnfStyle w:val="000000100000" w:firstRow="0" w:lastRow="0" w:firstColumn="0" w:lastColumn="0" w:oddVBand="0" w:evenVBand="0" w:oddHBand="1" w:evenHBand="0" w:firstRowFirstColumn="0" w:firstRowLastColumn="0" w:lastRowFirstColumn="0" w:lastRowLastColumn="0"/>
              <w:rPr>
                <w:sz w:val="22"/>
                <w:szCs w:val="22"/>
              </w:rPr>
            </w:pPr>
            <w:r w:rsidRPr="00ED523E">
              <w:rPr>
                <w:sz w:val="22"/>
                <w:szCs w:val="22"/>
              </w:rPr>
              <w:fldChar w:fldCharType="begin" w:fldLock="1"/>
            </w:r>
            <w:r w:rsidRPr="00ED523E">
              <w:rPr>
                <w:sz w:val="22"/>
                <w:szCs w:val="22"/>
              </w:rPr>
              <w:instrText>ADDIN CSL_CITATION {"citationItems":[{"id":"ITEM-1","itemData":{"DOI":"10.1016/J.CHOM.2018.06.005","ISSN":"1931-3128","abstract":"The acquisition and development of the infant microbiome are key to establishing a healthy host-microbiome symbiosis. The maternal microbial reservoir is thought to play a crucial role in this process. However, the source and transmission routes of the infant pioneering microbes are poorly understood. To address this, we longitudinally sampled the microbiome of 25 mother-infant pairs across multiple body sites from birth up to 4 months postpartum. Strain-level metagenomic profiling showed a rapid influx of microbes at birth followed by strong selection during the first few days of life. Maternal skin and vaginal strains colonize only transiently, and the infant continues to acquire microbes from distinct maternal sources after birth. Maternal gut strains proved more persistent in the infant gut and ecologically better adapted than those acquired from other sources. Together, these data describe the mother-to-infant microbiome transmission routes that are integral in the development of the infant microbiome.","author":[{"dropping-particle":"","family":"Ferretti","given":"Pamela","non-dropping-particle":"","parse-names":false,"suffix":""},{"dropping-particle":"","family":"Pasolli","given":"Edoardo","non-dropping-particle":"","parse-names":false,"suffix":""},{"dropping-particle":"","family":"Tett","given":"Adrian","non-dropping-particle":"","parse-names":false,"suffix":""},{"dropping-particle":"","family":"Asnicar","given":"Francesco","non-dropping-particle":"","parse-names":false,"suffix":""},{"dropping-particle":"","family":"Gorfer","given":"Valentina","non-dropping-particle":"","parse-names":false,"suffix":""},{"dropping-particle":"","family":"Fedi","given":"Sabina","non-dropping-particle":"","parse-names":false,"suffix":""},{"dropping-particle":"","family":"Armanini","given":"Federica","non-dropping-particle":"","parse-names":false,"suffix":""},{"dropping-particle":"","family":"Truong","given":"Duy Tin","non-dropping-particle":"","parse-names":false,"suffix":""},{"dropping-particle":"","family":"Manara","given":"Serena","non-dropping-particle":"","parse-names":false,"suffix":""},{"dropping-particle":"","family":"Zolfo","given":"Moreno","non-dropping-particle":"","parse-names":false,"suffix":""},{"dropping-particle":"","family":"Beghini","given":"Francesco","non-dropping-particle":"","parse-names":false,"suffix":""},{"dropping-particle":"","family":"Bertorelli","given":"Roberto","non-dropping-particle":"","parse-names":false,"suffix":""},{"dropping-particle":"","family":"Sanctis","given":"Veronica","non-dropping-particle":"De","parse-names":false,"suffix":""},{"dropping-particle":"","family":"Bariletti","given":"Ilaria","non-dropping-particle":"","parse-names":false,"suffix":""},{"dropping-particle":"","family":"Canto","given":"Rosarita","non-dropping-particle":"","parse-names":false,"suffix":""},{"dropping-particle":"","family":"Clementi","given":"Rosanna","non-dropping-particle":"","parse-names":false,"suffix":""},{"dropping-particle":"","family":"Cologna","given":"Marina","non-dropping-particle":"","parse-names":false,"suffix":""},{"dropping-particle":"","family":"Crifò","given":"Tiziana","non-dropping-particle":"","parse-names":false,"suffix":""},{"dropping-particle":"","family":"Cusumano","given":"Giuseppina","non-dropping-particle":"","parse-names":false,"suffix":""},{"dropping-particle":"","family":"Gottardi","given":"Stefania","non-dropping-particle":"","parse-names":false,"suffix":""},{"dropping-particle":"","family":"Innamorati","given":"Claudia","non-dropping-particle":"","parse-names":false,"suffix":""},{"dropping-particle":"","family":"Masè","given":"Caterina","non-dropping-particle":"","parse-names":false,"suffix":""},{"dropping-particle":"","family":"Postai","given":"Daniela","non-dropping-particle":"","parse-names":false,"suffix":""},{"dropping-particle":"","family":"Savoi","given":"Daniela","non-dropping-particle":"","parse-names":false,"suffix":""},{"dropping-particle":"","family":"Duranti","given":"Sabrina","non-dropping-particle":"","parse-names":false,"suffix":""},{"dropping-particle":"","family":"Lugli","given":"Gabriele Andrea","non-dropping-particle":"","parse-names":false,"suffix":""},{"dropping-particle":"","family":"Mancabelli","given":"Leonardo","non-dropping-particle":"","parse-names":false,"suffix":""},{"dropping-particle":"","family":"Turroni","given":"Francesca","non-dropping-particle":"","parse-names":false,"suffix":""},{"dropping-particle":"","family":"Ferrario","given":"Chiara","non-dropping-particle":"","parse-names":false,"suffix":""},{"dropping-particle":"","family":"Milani","given":"Christian","non-dropping-particle":"","parse-names":false,"suffix":""},{"dropping-particle":"","family":"Mangifesta","given":"Marta","non-dropping-particle":"","parse-names":false,"suffix":""},{"dropping-particle":"","family":"Anzalone","given":"Rosaria","non-dropping-particle":"","parse-names":false,"suffix":""},{"dropping-particle":"","family":"Viappiani","given":"Alice","non-dropping-particle":"","parse-names":false,"suffix":""},{"dropping-particle":"","family":"Yassour","given":"Moran","non-dropping-particle":"","parse-names":false,"suffix":""},{"dropping-particle":"","family":"Vlamakis","given":"Hera","non-dropping-particle":"","parse-names":false,"suffix":""},{"dropping-particle":"","family":"Xavier","given":"Ramnik","non-dropping-particle":"","parse-names":false,"suffix":""},{"dropping-particle":"","family":"Collado","given":"Carmen Maria","non-dropping-particle":"","parse-names":false,"suffix":""},{"dropping-particle":"","family":"Koren","given":"Omry","non-dropping-particle":"","parse-names":false,"suffix":""},{"dropping-particle":"","family":"Tateo","given":"Saverio","non-dropping-particle":"","parse-names":false,"suffix":""},{"dropping-particle":"","family":"Soffiati","given":"Massimo","non-dropping-particle":"","parse-names":false,"suffix":""},{"dropping-particle":"","family":"Pedrotti","given":"Anna","non-dropping-particle":"","parse-names":false,"suffix":""},{"dropping-particle":"","family":"Ventura","given":"Marco","non-dropping-particle":"","parse-names":false,"suffix":""},{"dropping-particle":"","family":"Huttenhower","given":"Curtis","non-dropping-particle":"","parse-names":false,"suffix":""},{"dropping-particle":"","family":"Bork","given":"Peer","non-dropping-particle":"","parse-names":false,"suffix":""},{"dropping-particle":"","family":"Segata","given":"Nicola","non-dropping-particle":"","parse-names":false,"suffix":""}],"container-title":"Cell Host &amp; Microbe","id":"ITEM-1","issue":"1","issued":{"date-parts":[["2018","7","11"]]},"page":"133-145.e5","publisher":"Cell Press","title":"Mother-to-Infant Microbial Transmission from Different Body Sites Shapes the Developing Infant Gut Microbiome","type":"article-journal","volume":"24"},"uris":["http://www.mendeley.com/documents/?uuid=cf1393af-888c-3e6d-9bad-ede616dbbf57"]}],"mendeley":{"formattedCitation":"(Ferretti et al. 2018)","plainTextFormattedCitation":"(Ferretti et al. 2018)","previouslyFormattedCitation":"(Ferretti et al. 2018)"},"properties":{"noteIndex":0},"schema":"https://github.com/citation-style-language/schema/raw/master/csl-citation.json"}</w:instrText>
            </w:r>
            <w:r w:rsidRPr="00ED523E">
              <w:rPr>
                <w:sz w:val="22"/>
                <w:szCs w:val="22"/>
              </w:rPr>
              <w:fldChar w:fldCharType="separate"/>
            </w:r>
            <w:r w:rsidRPr="00ED523E">
              <w:rPr>
                <w:noProof/>
                <w:sz w:val="22"/>
                <w:szCs w:val="22"/>
              </w:rPr>
              <w:t>(Ferretti et al. 2018)</w:t>
            </w:r>
            <w:r w:rsidRPr="00ED523E">
              <w:rPr>
                <w:sz w:val="22"/>
                <w:szCs w:val="22"/>
              </w:rPr>
              <w:fldChar w:fldCharType="end"/>
            </w:r>
          </w:p>
        </w:tc>
      </w:tr>
      <w:tr w:rsidR="00ED523E" w:rsidRPr="0015001C" w14:paraId="0392742A" w14:textId="77777777" w:rsidTr="00ED523E">
        <w:trPr>
          <w:trHeight w:val="170"/>
        </w:trPr>
        <w:tc>
          <w:tcPr>
            <w:cnfStyle w:val="001000000000" w:firstRow="0" w:lastRow="0" w:firstColumn="1" w:lastColumn="0" w:oddVBand="0" w:evenVBand="0" w:oddHBand="0" w:evenHBand="0" w:firstRowFirstColumn="0" w:firstRowLastColumn="0" w:lastRowFirstColumn="0" w:lastRowLastColumn="0"/>
            <w:tcW w:w="3786" w:type="dxa"/>
            <w:tcBorders>
              <w:top w:val="nil"/>
              <w:bottom w:val="nil"/>
              <w:right w:val="nil"/>
            </w:tcBorders>
            <w:noWrap/>
            <w:hideMark/>
          </w:tcPr>
          <w:p w14:paraId="7F8F3415" w14:textId="77777777" w:rsidR="00ED523E" w:rsidRPr="00ED523E" w:rsidRDefault="00ED523E" w:rsidP="00ED523E">
            <w:pPr>
              <w:spacing w:line="240" w:lineRule="auto"/>
              <w:rPr>
                <w:b w:val="0"/>
                <w:i/>
                <w:sz w:val="22"/>
                <w:szCs w:val="22"/>
              </w:rPr>
            </w:pPr>
            <w:r w:rsidRPr="00ED523E">
              <w:rPr>
                <w:b w:val="0"/>
                <w:i/>
                <w:sz w:val="22"/>
                <w:szCs w:val="22"/>
              </w:rPr>
              <w:t xml:space="preserve">Lactobacillus </w:t>
            </w:r>
            <w:proofErr w:type="spellStart"/>
            <w:r w:rsidRPr="00ED523E">
              <w:rPr>
                <w:b w:val="0"/>
                <w:i/>
                <w:sz w:val="22"/>
                <w:szCs w:val="22"/>
              </w:rPr>
              <w:t>casei</w:t>
            </w:r>
            <w:proofErr w:type="spellEnd"/>
          </w:p>
        </w:tc>
        <w:tc>
          <w:tcPr>
            <w:tcW w:w="5854" w:type="dxa"/>
            <w:tcBorders>
              <w:top w:val="nil"/>
              <w:left w:val="nil"/>
              <w:bottom w:val="nil"/>
            </w:tcBorders>
          </w:tcPr>
          <w:p w14:paraId="33CE11ED" w14:textId="77777777" w:rsidR="00ED523E" w:rsidRPr="00ED523E" w:rsidRDefault="00ED523E" w:rsidP="00ED523E">
            <w:pPr>
              <w:spacing w:line="240" w:lineRule="auto"/>
              <w:cnfStyle w:val="000000000000" w:firstRow="0" w:lastRow="0" w:firstColumn="0" w:lastColumn="0" w:oddVBand="0" w:evenVBand="0" w:oddHBand="0" w:evenHBand="0" w:firstRowFirstColumn="0" w:firstRowLastColumn="0" w:lastRowFirstColumn="0" w:lastRowLastColumn="0"/>
              <w:rPr>
                <w:sz w:val="22"/>
                <w:szCs w:val="22"/>
              </w:rPr>
            </w:pPr>
            <w:r w:rsidRPr="00ED523E">
              <w:rPr>
                <w:sz w:val="22"/>
                <w:szCs w:val="22"/>
              </w:rPr>
              <w:fldChar w:fldCharType="begin" w:fldLock="1"/>
            </w:r>
            <w:r w:rsidRPr="00ED523E">
              <w:rPr>
                <w:sz w:val="22"/>
                <w:szCs w:val="22"/>
              </w:rPr>
              <w:instrText>ADDIN CSL_CITATION {"citationItems":[{"id":"ITEM-1","itemData":{"DOI":"10.1111/1462-2920.12238","ISBN":"1462-2920 (Electronic) 1462-2912 (Linking)","PMID":"24033881","abstract":"Breast milk has recently been recognized as source of commensal and potential probiotic bacteria. The present study investigated whether viable strains of gut-associated obligate anaerobes are shared between the maternal and neonatal gut ecosystem via breastfeeding. Maternal faeces, breast milk and corresponding neonatal faeces collected from seven mothers-neonate pairs at three neonatal sampling points were analyzed by culture-independent (pyrosequencing) and culture-dependent methods (16S rRNA gene sequencing, pulsed field gel electrophoresis, random amplified polymorphic DNA and repetitive extragenic palindromic polymerase chain reaction. Pyrosequencing allowed identifying gut-associated obligate anaerobic genera, like Bifidobacterium, Bacteroides, Parabacteroides and members of the Clostridia (Blautia, Clostridium, Collinsella and Veillonella) shared between maternal faeces, breast milk and neonatal faeces. Using culture, a viable strain of Bifidobacterium breve was shown to be shared between all three ecosystems within one mother–neonate pair. Furthermore, pyrosequencing revealed that several butyrate-producing members of the Clostridia (Coprococcus, Faecalibacterium, Roseburia and Subdoligranulum) were shared between maternal faeces and breast milk. This study shows that (viable) obligate gut-associated anaerobes may be vertically transferred from mother to neonate via breastfeeding. Thus, our data support the recently suggested hypothesis of a novel way of mother–neonate communication, in which maternal gut bacteria reach breast milk via an entero-mammary pathway to influence neonatal gut colonization and maturation of the immune system.","author":[{"dropping-particle":"","family":"Jost","given":"Ted","non-dropping-particle":"","parse-names":false,"suffix":""},{"dropping-particle":"","family":"Lacroix","given":"Christophe","non-dropping-particle":"","parse-names":false,"suffix":""},{"dropping-particle":"","family":"Braegger","given":"Christian","non-dropping-particle":"","parse-names":false,"suffix":""},{"dropping-particle":"","family":"Rochat","given":"Florence","non-dropping-particle":"","parse-names":false,"suffix":""},{"dropping-particle":"","family":"Chassard","given":"Christophe","non-dropping-particle":"","parse-names":false,"suffix":""}],"container-title":"Environmental Microbiology","id":"ITEM-1","issue":"9","issued":{"date-parts":[["2014","9","1"]]},"page":"2891-2904","title":"Vertical mother-neonate transfer of maternal gut bacteria via breastfeeding","type":"article-journal","volume":"16"},"uris":["http://www.mendeley.com/documents/?uuid=43df93d7-b95b-4ffa-a6ed-d62cc80325c3"]},{"id":"ITEM-2","itemData":{"DOI":"10.1016/J.SYAPM.2010.12.001","ISSN":"0723-2020","abstract":"Lactic acid bacteria (LAB) are generally accepted as beneficial to the host and their presence is directly influenced by ingestion of fermented food or probiotics. While the intestinal lactic microbiota is well-described knowledge on its routes of inoculation and competitiveness towards selective pressure shaping the intestinal microbiota is limited. In this study, LAB were isolated from faecal samples of breast feeding mothers living in Syria, from faeces of their infants, from breast milk as well as from fermented food, typically consumed in Syria. A total of 700 isolates were characterized by genetic fingerprinting with random amplified polymorphic DNA (RAPD) and identified by comparative 16S rDNA sequencing and Matrix Assisted Laser Desorption Ionization-Time-Of-Flight Mass Spectrometry (MALDI-TOF-MS) analyses. Thirty six different species of Lactobacillus, Enterococcus, Streptococcus, Weissella and Pediococcus were identified. RAPD and MALDI-TOF-MS patterns allowed comparison of the lactic microbiota on species and strain level. Whereas some species were unique for one source, Lactobacillus plantarum, Lactobacillus fermentum, Pediococcus pentosaceus and Lactobacillus brevis were found in all sources. Interestingly, identical RAPD genotypes of L. plantarum, L. fermentum, L. brevis, Enterococcus faecium, Enterococcus faecalis and P. pentosaceus were found in the faeces of mothers, her milk and in faeces of her babies. Diversity of RAPD types found in food versus human samples suggests the importance of host factors in colonization and individual host specificity, and support the hypothesis that there is a vertical transfer of intestinal LAB from the mother's gut to her milk and through the milk to the infant's gut.","author":[{"dropping-particle":"","family":"Albesharat","given":"Rima","non-dropping-particle":"","parse-names":false,"suffix":""},{"dropping-particle":"","family":"Ehrmann","given":"Matthias A.","non-dropping-particle":"","parse-names":false,"suffix":""},{"dropping-particle":"","family":"Korakli","given":"Maher","non-dropping-particle":"","parse-names":false,"suffix":""},{"dropping-particle":"","family":"Yazaji","given":"Sabah","non-dropping-particle":"","parse-names":false,"suffix":""},{"dropping-particle":"","family":"Vogel","given":"Rudi F.","non-dropping-particle":"","parse-names":false,"suffix":""}],"container-title":"Systematic and Applied Microbiology","id":"ITEM-2","issue":"2","issued":{"date-parts":[["2011","4","1"]]},"page":"148-155","publisher":"Urban &amp; Fischer","title":"Phenotypic and genotypic analyses of lactic acid bacteria in local fermented food, breast milk and faeces of mothers and their babies","type":"article-journal","volume":"34"},"uris":["http://www.mendeley.com/documents/?uuid=33a0ab88-d95f-3754-a788-3d747ea07bc8"]}],"mendeley":{"formattedCitation":"(Albesharat et al. 2011; Jost et al. 2014)","plainTextFormattedCitation":"(Albesharat et al. 2011; Jost et al. 2014)","previouslyFormattedCitation":"(Albesharat et al. 2011; Jost et al. 2014)"},"properties":{"noteIndex":0},"schema":"https://github.com/citation-style-language/schema/raw/master/csl-citation.json"}</w:instrText>
            </w:r>
            <w:r w:rsidRPr="00ED523E">
              <w:rPr>
                <w:sz w:val="22"/>
                <w:szCs w:val="22"/>
              </w:rPr>
              <w:fldChar w:fldCharType="separate"/>
            </w:r>
            <w:r w:rsidRPr="00ED523E">
              <w:rPr>
                <w:noProof/>
                <w:sz w:val="22"/>
                <w:szCs w:val="22"/>
              </w:rPr>
              <w:t>(Albesharat et al. 2011; Jost et al. 2014)</w:t>
            </w:r>
            <w:r w:rsidRPr="00ED523E">
              <w:rPr>
                <w:sz w:val="22"/>
                <w:szCs w:val="22"/>
              </w:rPr>
              <w:fldChar w:fldCharType="end"/>
            </w:r>
          </w:p>
        </w:tc>
      </w:tr>
      <w:tr w:rsidR="00ED523E" w:rsidRPr="0015001C" w14:paraId="3DC634A6" w14:textId="77777777" w:rsidTr="00ED523E">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786" w:type="dxa"/>
            <w:tcBorders>
              <w:top w:val="nil"/>
              <w:bottom w:val="nil"/>
              <w:right w:val="nil"/>
            </w:tcBorders>
            <w:noWrap/>
            <w:hideMark/>
          </w:tcPr>
          <w:p w14:paraId="247F122D" w14:textId="77777777" w:rsidR="00ED523E" w:rsidRPr="00ED523E" w:rsidRDefault="00ED523E" w:rsidP="00ED523E">
            <w:pPr>
              <w:spacing w:line="240" w:lineRule="auto"/>
              <w:rPr>
                <w:b w:val="0"/>
                <w:i/>
                <w:sz w:val="22"/>
                <w:szCs w:val="22"/>
              </w:rPr>
            </w:pPr>
            <w:proofErr w:type="spellStart"/>
            <w:r w:rsidRPr="00ED523E">
              <w:rPr>
                <w:b w:val="0"/>
                <w:i/>
                <w:sz w:val="22"/>
                <w:szCs w:val="22"/>
              </w:rPr>
              <w:t>Odoribacter</w:t>
            </w:r>
            <w:proofErr w:type="spellEnd"/>
            <w:r w:rsidRPr="00ED523E">
              <w:rPr>
                <w:b w:val="0"/>
                <w:i/>
                <w:sz w:val="22"/>
                <w:szCs w:val="22"/>
              </w:rPr>
              <w:t xml:space="preserve"> </w:t>
            </w:r>
            <w:proofErr w:type="spellStart"/>
            <w:r w:rsidRPr="00ED523E">
              <w:rPr>
                <w:b w:val="0"/>
                <w:i/>
                <w:sz w:val="22"/>
                <w:szCs w:val="22"/>
              </w:rPr>
              <w:t>splanchnicus</w:t>
            </w:r>
            <w:proofErr w:type="spellEnd"/>
          </w:p>
        </w:tc>
        <w:tc>
          <w:tcPr>
            <w:tcW w:w="5854" w:type="dxa"/>
            <w:tcBorders>
              <w:top w:val="nil"/>
              <w:left w:val="nil"/>
              <w:bottom w:val="nil"/>
            </w:tcBorders>
          </w:tcPr>
          <w:p w14:paraId="39E9148D" w14:textId="77777777" w:rsidR="00ED523E" w:rsidRPr="00ED523E" w:rsidRDefault="00ED523E" w:rsidP="00ED523E">
            <w:pPr>
              <w:spacing w:line="240" w:lineRule="auto"/>
              <w:cnfStyle w:val="000000100000" w:firstRow="0" w:lastRow="0" w:firstColumn="0" w:lastColumn="0" w:oddVBand="0" w:evenVBand="0" w:oddHBand="1" w:evenHBand="0" w:firstRowFirstColumn="0" w:firstRowLastColumn="0" w:lastRowFirstColumn="0" w:lastRowLastColumn="0"/>
              <w:rPr>
                <w:sz w:val="22"/>
                <w:szCs w:val="22"/>
              </w:rPr>
            </w:pPr>
            <w:r w:rsidRPr="00ED523E">
              <w:rPr>
                <w:sz w:val="22"/>
                <w:szCs w:val="22"/>
              </w:rPr>
              <w:fldChar w:fldCharType="begin" w:fldLock="1"/>
            </w:r>
            <w:r w:rsidRPr="00ED523E">
              <w:rPr>
                <w:sz w:val="22"/>
                <w:szCs w:val="22"/>
              </w:rPr>
              <w:instrText>ADDIN CSL_CITATION {"citationItems":[{"id":"ITEM-1","itemData":{"DOI":"10.1016/J.CHOM.2018.06.005","ISSN":"1931-3128","abstract":"The acquisition and development of the infant microbiome are key to establishing a healthy host-microbiome symbiosis. The maternal microbial reservoir is thought to play a crucial role in this process. However, the source and transmission routes of the infant pioneering microbes are poorly understood. To address this, we longitudinally sampled the microbiome of 25 mother-infant pairs across multiple body sites from birth up to 4 months postpartum. Strain-level metagenomic profiling showed a rapid influx of microbes at birth followed by strong selection during the first few days of life. Maternal skin and vaginal strains colonize only transiently, and the infant continues to acquire microbes from distinct maternal sources after birth. Maternal gut strains proved more persistent in the infant gut and ecologically better adapted than those acquired from other sources. Together, these data describe the mother-to-infant microbiome transmission routes that are integral in the development of the infant microbiome.","author":[{"dropping-particle":"","family":"Ferretti","given":"Pamela","non-dropping-particle":"","parse-names":false,"suffix":""},{"dropping-particle":"","family":"Pasolli","given":"Edoardo","non-dropping-particle":"","parse-names":false,"suffix":""},{"dropping-particle":"","family":"Tett","given":"Adrian","non-dropping-particle":"","parse-names":false,"suffix":""},{"dropping-particle":"","family":"Asnicar","given":"Francesco","non-dropping-particle":"","parse-names":false,"suffix":""},{"dropping-particle":"","family":"Gorfer","given":"Valentina","non-dropping-particle":"","parse-names":false,"suffix":""},{"dropping-particle":"","family":"Fedi","given":"Sabina","non-dropping-particle":"","parse-names":false,"suffix":""},{"dropping-particle":"","family":"Armanini","given":"Federica","non-dropping-particle":"","parse-names":false,"suffix":""},{"dropping-particle":"","family":"Truong","given":"Duy Tin","non-dropping-particle":"","parse-names":false,"suffix":""},{"dropping-particle":"","family":"Manara","given":"Serena","non-dropping-particle":"","parse-names":false,"suffix":""},{"dropping-particle":"","family":"Zolfo","given":"Moreno","non-dropping-particle":"","parse-names":false,"suffix":""},{"dropping-particle":"","family":"Beghini","given":"Francesco","non-dropping-particle":"","parse-names":false,"suffix":""},{"dropping-particle":"","family":"Bertorelli","given":"Roberto","non-dropping-particle":"","parse-names":false,"suffix":""},{"dropping-particle":"","family":"Sanctis","given":"Veronica","non-dropping-particle":"De","parse-names":false,"suffix":""},{"dropping-particle":"","family":"Bariletti","given":"Ilaria","non-dropping-particle":"","parse-names":false,"suffix":""},{"dropping-particle":"","family":"Canto","given":"Rosarita","non-dropping-particle":"","parse-names":false,"suffix":""},{"dropping-particle":"","family":"Clementi","given":"Rosanna","non-dropping-particle":"","parse-names":false,"suffix":""},{"dropping-particle":"","family":"Cologna","given":"Marina","non-dropping-particle":"","parse-names":false,"suffix":""},{"dropping-particle":"","family":"Crifò","given":"Tiziana","non-dropping-particle":"","parse-names":false,"suffix":""},{"dropping-particle":"","family":"Cusumano","given":"Giuseppina","non-dropping-particle":"","parse-names":false,"suffix":""},{"dropping-particle":"","family":"Gottardi","given":"Stefania","non-dropping-particle":"","parse-names":false,"suffix":""},{"dropping-particle":"","family":"Innamorati","given":"Claudia","non-dropping-particle":"","parse-names":false,"suffix":""},{"dropping-particle":"","family":"Masè","given":"Caterina","non-dropping-particle":"","parse-names":false,"suffix":""},{"dropping-particle":"","family":"Postai","given":"Daniela","non-dropping-particle":"","parse-names":false,"suffix":""},{"dropping-particle":"","family":"Savoi","given":"Daniela","non-dropping-particle":"","parse-names":false,"suffix":""},{"dropping-particle":"","family":"Duranti","given":"Sabrina","non-dropping-particle":"","parse-names":false,"suffix":""},{"dropping-particle":"","family":"Lugli","given":"Gabriele Andrea","non-dropping-particle":"","parse-names":false,"suffix":""},{"dropping-particle":"","family":"Mancabelli","given":"Leonardo","non-dropping-particle":"","parse-names":false,"suffix":""},{"dropping-particle":"","family":"Turroni","given":"Francesca","non-dropping-particle":"","parse-names":false,"suffix":""},{"dropping-particle":"","family":"Ferrario","given":"Chiara","non-dropping-particle":"","parse-names":false,"suffix":""},{"dropping-particle":"","family":"Milani","given":"Christian","non-dropping-particle":"","parse-names":false,"suffix":""},{"dropping-particle":"","family":"Mangifesta","given":"Marta","non-dropping-particle":"","parse-names":false,"suffix":""},{"dropping-particle":"","family":"Anzalone","given":"Rosaria","non-dropping-particle":"","parse-names":false,"suffix":""},{"dropping-particle":"","family":"Viappiani","given":"Alice","non-dropping-particle":"","parse-names":false,"suffix":""},{"dropping-particle":"","family":"Yassour","given":"Moran","non-dropping-particle":"","parse-names":false,"suffix":""},{"dropping-particle":"","family":"Vlamakis","given":"Hera","non-dropping-particle":"","parse-names":false,"suffix":""},{"dropping-particle":"","family":"Xavier","given":"Ramnik","non-dropping-particle":"","parse-names":false,"suffix":""},{"dropping-particle":"","family":"Collado","given":"Carmen Maria","non-dropping-particle":"","parse-names":false,"suffix":""},{"dropping-particle":"","family":"Koren","given":"Omry","non-dropping-particle":"","parse-names":false,"suffix":""},{"dropping-particle":"","family":"Tateo","given":"Saverio","non-dropping-particle":"","parse-names":false,"suffix":""},{"dropping-particle":"","family":"Soffiati","given":"Massimo","non-dropping-particle":"","parse-names":false,"suffix":""},{"dropping-particle":"","family":"Pedrotti","given":"Anna","non-dropping-particle":"","parse-names":false,"suffix":""},{"dropping-particle":"","family":"Ventura","given":"Marco","non-dropping-particle":"","parse-names":false,"suffix":""},{"dropping-particle":"","family":"Huttenhower","given":"Curtis","non-dropping-particle":"","parse-names":false,"suffix":""},{"dropping-particle":"","family":"Bork","given":"Peer","non-dropping-particle":"","parse-names":false,"suffix":""},{"dropping-particle":"","family":"Segata","given":"Nicola","non-dropping-particle":"","parse-names":false,"suffix":""}],"container-title":"Cell Host &amp; Microbe","id":"ITEM-1","issue":"1","issued":{"date-parts":[["2018","7","11"]]},"page":"133-145.e5","publisher":"Cell Press","title":"Mother-to-Infant Microbial Transmission from Different Body Sites Shapes the Developing Infant Gut Microbiome","type":"article-journal","volume":"24"},"uris":["http://www.mendeley.com/documents/?uuid=cf1393af-888c-3e6d-9bad-ede616dbbf57"]}],"mendeley":{"formattedCitation":"(Ferretti et al. 2018)","plainTextFormattedCitation":"(Ferretti et al. 2018)","previouslyFormattedCitation":"(Ferretti et al. 2018)"},"properties":{"noteIndex":0},"schema":"https://github.com/citation-style-language/schema/raw/master/csl-citation.json"}</w:instrText>
            </w:r>
            <w:r w:rsidRPr="00ED523E">
              <w:rPr>
                <w:sz w:val="22"/>
                <w:szCs w:val="22"/>
              </w:rPr>
              <w:fldChar w:fldCharType="separate"/>
            </w:r>
            <w:r w:rsidRPr="00ED523E">
              <w:rPr>
                <w:noProof/>
                <w:sz w:val="22"/>
                <w:szCs w:val="22"/>
              </w:rPr>
              <w:t>(Ferretti et al. 2018)</w:t>
            </w:r>
            <w:r w:rsidRPr="00ED523E">
              <w:rPr>
                <w:sz w:val="22"/>
                <w:szCs w:val="22"/>
              </w:rPr>
              <w:fldChar w:fldCharType="end"/>
            </w:r>
          </w:p>
        </w:tc>
      </w:tr>
      <w:tr w:rsidR="00ED523E" w:rsidRPr="0015001C" w14:paraId="5C116AE0" w14:textId="77777777" w:rsidTr="00ED523E">
        <w:trPr>
          <w:trHeight w:val="170"/>
        </w:trPr>
        <w:tc>
          <w:tcPr>
            <w:cnfStyle w:val="001000000000" w:firstRow="0" w:lastRow="0" w:firstColumn="1" w:lastColumn="0" w:oddVBand="0" w:evenVBand="0" w:oddHBand="0" w:evenHBand="0" w:firstRowFirstColumn="0" w:firstRowLastColumn="0" w:lastRowFirstColumn="0" w:lastRowLastColumn="0"/>
            <w:tcW w:w="3786" w:type="dxa"/>
            <w:tcBorders>
              <w:top w:val="nil"/>
              <w:bottom w:val="nil"/>
              <w:right w:val="nil"/>
            </w:tcBorders>
            <w:noWrap/>
            <w:hideMark/>
          </w:tcPr>
          <w:p w14:paraId="77DE8C75" w14:textId="77777777" w:rsidR="00ED523E" w:rsidRPr="00ED523E" w:rsidRDefault="00ED523E" w:rsidP="00ED523E">
            <w:pPr>
              <w:spacing w:line="240" w:lineRule="auto"/>
              <w:rPr>
                <w:b w:val="0"/>
                <w:i/>
                <w:sz w:val="22"/>
                <w:szCs w:val="22"/>
              </w:rPr>
            </w:pPr>
            <w:r w:rsidRPr="00ED523E">
              <w:rPr>
                <w:b w:val="0"/>
                <w:i/>
                <w:sz w:val="22"/>
                <w:szCs w:val="22"/>
              </w:rPr>
              <w:t xml:space="preserve">Parabacteroides </w:t>
            </w:r>
            <w:proofErr w:type="spellStart"/>
            <w:r w:rsidRPr="00ED523E">
              <w:rPr>
                <w:b w:val="0"/>
                <w:i/>
                <w:sz w:val="22"/>
                <w:szCs w:val="22"/>
              </w:rPr>
              <w:t>distasonis</w:t>
            </w:r>
            <w:proofErr w:type="spellEnd"/>
          </w:p>
        </w:tc>
        <w:tc>
          <w:tcPr>
            <w:tcW w:w="5854" w:type="dxa"/>
            <w:tcBorders>
              <w:top w:val="nil"/>
              <w:left w:val="nil"/>
              <w:bottom w:val="nil"/>
            </w:tcBorders>
          </w:tcPr>
          <w:p w14:paraId="2FBF61A3" w14:textId="77777777" w:rsidR="00ED523E" w:rsidRPr="00ED523E" w:rsidRDefault="00ED523E" w:rsidP="00ED523E">
            <w:pPr>
              <w:spacing w:line="240" w:lineRule="auto"/>
              <w:cnfStyle w:val="000000000000" w:firstRow="0" w:lastRow="0" w:firstColumn="0" w:lastColumn="0" w:oddVBand="0" w:evenVBand="0" w:oddHBand="0" w:evenHBand="0" w:firstRowFirstColumn="0" w:firstRowLastColumn="0" w:lastRowFirstColumn="0" w:lastRowLastColumn="0"/>
              <w:rPr>
                <w:sz w:val="22"/>
                <w:szCs w:val="22"/>
              </w:rPr>
            </w:pPr>
            <w:r w:rsidRPr="00ED523E">
              <w:rPr>
                <w:sz w:val="22"/>
                <w:szCs w:val="22"/>
              </w:rPr>
              <w:fldChar w:fldCharType="begin" w:fldLock="1"/>
            </w:r>
            <w:r w:rsidRPr="00ED523E">
              <w:rPr>
                <w:sz w:val="22"/>
                <w:szCs w:val="22"/>
              </w:rPr>
              <w:instrText>ADDIN CSL_CITATION {"citationItems":[{"id":"ITEM-1","itemData":{"DOI":"10.1101/gr.201863.115","ISSN":"1549-5469","PMID":"27803195","abstract":"We present the Metagenomic Intra-species Diversity Analysis System (MIDAS), which is an integrated computational pipeline for quantifying bacterial species abundance and strain-level genomic variation, including gene content and single-nucleotide polymorphisms (SNPs), from shotgun metagenomes. Our method leverages a database of more than 30,000 bacterial reference genomes that we clustered into species groups. These cover the majority of abundant species in the human microbiome but only a small proportion of microbes in other environments, including soil and seawater. We applied MIDAS to stool metagenomes from 98 Swedish mothers and their infants over one year and used rare SNPs to track strains between hosts. Using this approach, we found that although species compositions of mothers and infants converged over time, strain-level similarity diverged. Specifically, early colonizing bacteria were often transmitted from an infant's mother, while late colonizing bacteria were often transmitted from other sources in the environment and were enriched for spore-formation genes. We also applied MIDAS to 198 globally distributed marine metagenomes and used gene content to show that many prevalent bacterial species have population structure that correlates with geographic location. Strain-level genetic variants present in metagenomes clearly reveal extensive structure and dynamics that are obscured when data are analyzed at a coarser taxonomic resolution.","author":[{"dropping-particle":"","family":"Nayfach","given":"Stephen","non-dropping-particle":"","parse-names":false,"suffix":""},{"dropping-particle":"","family":"Rodriguez-Mueller","given":"Beltran","non-dropping-particle":"","parse-names":false,"suffix":""},{"dropping-particle":"","family":"Garud","given":"Nandita","non-dropping-particle":"","parse-names":false,"suffix":""},{"dropping-particle":"","family":"Pollard","given":"Katherine S","non-dropping-particle":"","parse-names":false,"suffix":""}],"container-title":"Genome research","id":"ITEM-1","issue":"11","issued":{"date-parts":[["2016","11","18"]]},"page":"1612-1625","publisher":"Cold Spring Harbor Laboratory Press","title":"An integrated metagenomics pipeline for strain profiling reveals novel patterns of bacterial transmission and biogeography.","type":"article-journal","volume":"26"},"uris":["http://www.mendeley.com/documents/?uuid=4c3281a1-15ac-3a39-84e9-e03927b4959d"]},{"id":"ITEM-2","itemData":{"DOI":"10.1016/J.CHOM.2018.06.005","ISSN":"1931-3128","abstract":"The acquisition and development of the infant microbiome are key to establishing a healthy host-microbiome symbiosis. The maternal microbial reservoir is thought to play a crucial role in this process. However, the source and transmission routes of the infant pioneering microbes are poorly understood. To address this, we longitudinally sampled the microbiome of 25 mother-infant pairs across multiple body sites from birth up to 4 months postpartum. Strain-level metagenomic profiling showed a rapid influx of microbes at birth followed by strong selection during the first few days of life. Maternal skin and vaginal strains colonize only transiently, and the infant continues to acquire microbes from distinct maternal sources after birth. Maternal gut strains proved more persistent in the infant gut and ecologically better adapted than those acquired from other sources. Together, these data describe the mother-to-infant microbiome transmission routes that are integral in the development of the infant microbiome.","author":[{"dropping-particle":"","family":"Ferretti","given":"Pamela","non-dropping-particle":"","parse-names":false,"suffix":""},{"dropping-particle":"","family":"Pasolli","given":"Edoardo","non-dropping-particle":"","parse-names":false,"suffix":""},{"dropping-particle":"","family":"Tett","given":"Adrian","non-dropping-particle":"","parse-names":false,"suffix":""},{"dropping-particle":"","family":"Asnicar","given":"Francesco","non-dropping-particle":"","parse-names":false,"suffix":""},{"dropping-particle":"","family":"Gorfer","given":"Valentina","non-dropping-particle":"","parse-names":false,"suffix":""},{"dropping-particle":"","family":"Fedi","given":"Sabina","non-dropping-particle":"","parse-names":false,"suffix":""},{"dropping-particle":"","family":"Armanini","given":"Federica","non-dropping-particle":"","parse-names":false,"suffix":""},{"dropping-particle":"","family":"Truong","given":"Duy Tin","non-dropping-particle":"","parse-names":false,"suffix":""},{"dropping-particle":"","family":"Manara","given":"Serena","non-dropping-particle":"","parse-names":false,"suffix":""},{"dropping-particle":"","family":"Zolfo","given":"Moreno","non-dropping-particle":"","parse-names":false,"suffix":""},{"dropping-particle":"","family":"Beghini","given":"Francesco","non-dropping-particle":"","parse-names":false,"suffix":""},{"dropping-particle":"","family":"Bertorelli","given":"Roberto","non-dropping-particle":"","parse-names":false,"suffix":""},{"dropping-particle":"","family":"Sanctis","given":"Veronica","non-dropping-particle":"De","parse-names":false,"suffix":""},{"dropping-particle":"","family":"Bariletti","given":"Ilaria","non-dropping-particle":"","parse-names":false,"suffix":""},{"dropping-particle":"","family":"Canto","given":"Rosarita","non-dropping-particle":"","parse-names":false,"suffix":""},{"dropping-particle":"","family":"Clementi","given":"Rosanna","non-dropping-particle":"","parse-names":false,"suffix":""},{"dropping-particle":"","family":"Cologna","given":"Marina","non-dropping-particle":"","parse-names":false,"suffix":""},{"dropping-particle":"","family":"Crifò","given":"Tiziana","non-dropping-particle":"","parse-names":false,"suffix":""},{"dropping-particle":"","family":"Cusumano","given":"Giuseppina","non-dropping-particle":"","parse-names":false,"suffix":""},{"dropping-particle":"","family":"Gottardi","given":"Stefania","non-dropping-particle":"","parse-names":false,"suffix":""},{"dropping-particle":"","family":"Innamorati","given":"Claudia","non-dropping-particle":"","parse-names":false,"suffix":""},{"dropping-particle":"","family":"Masè","given":"Caterina","non-dropping-particle":"","parse-names":false,"suffix":""},{"dropping-particle":"","family":"Postai","given":"Daniela","non-dropping-particle":"","parse-names":false,"suffix":""},{"dropping-particle":"","family":"Savoi","given":"Daniela","non-dropping-particle":"","parse-names":false,"suffix":""},{"dropping-particle":"","family":"Duranti","given":"Sabrina","non-dropping-particle":"","parse-names":false,"suffix":""},{"dropping-particle":"","family":"Lugli","given":"Gabriele Andrea","non-dropping-particle":"","parse-names":false,"suffix":""},{"dropping-particle":"","family":"Mancabelli","given":"Leonardo","non-dropping-particle":"","parse-names":false,"suffix":""},{"dropping-particle":"","family":"Turroni","given":"Francesca","non-dropping-particle":"","parse-names":false,"suffix":""},{"dropping-particle":"","family":"Ferrario","given":"Chiara","non-dropping-particle":"","parse-names":false,"suffix":""},{"dropping-particle":"","family":"Milani","given":"Christian","non-dropping-particle":"","parse-names":false,"suffix":""},{"dropping-particle":"","family":"Mangifesta","given":"Marta","non-dropping-particle":"","parse-names":false,"suffix":""},{"dropping-particle":"","family":"Anzalone","given":"Rosaria","non-dropping-particle":"","parse-names":false,"suffix":""},{"dropping-particle":"","family":"Viappiani","given":"Alice","non-dropping-particle":"","parse-names":false,"suffix":""},{"dropping-particle":"","family":"Yassour","given":"Moran","non-dropping-particle":"","parse-names":false,"suffix":""},{"dropping-particle":"","family":"Vlamakis","given":"Hera","non-dropping-particle":"","parse-names":false,"suffix":""},{"dropping-particle":"","family":"Xavier","given":"Ramnik","non-dropping-particle":"","parse-names":false,"suffix":""},{"dropping-particle":"","family":"Collado","given":"Carmen Maria","non-dropping-particle":"","parse-names":false,"suffix":""},{"dropping-particle":"","family":"Koren","given":"Omry","non-dropping-particle":"","parse-names":false,"suffix":""},{"dropping-particle":"","family":"Tateo","given":"Saverio","non-dropping-particle":"","parse-names":false,"suffix":""},{"dropping-particle":"","family":"Soffiati","given":"Massimo","non-dropping-particle":"","parse-names":false,"suffix":""},{"dropping-particle":"","family":"Pedrotti","given":"Anna","non-dropping-particle":"","parse-names":false,"suffix":""},{"dropping-particle":"","family":"Ventura","given":"Marco","non-dropping-particle":"","parse-names":false,"suffix":""},{"dropping-particle":"","family":"Huttenhower","given":"Curtis","non-dropping-particle":"","parse-names":false,"suffix":""},{"dropping-particle":"","family":"Bork","given":"Peer","non-dropping-particle":"","parse-names":false,"suffix":""},{"dropping-particle":"","family":"Segata","given":"Nicola","non-dropping-particle":"","parse-names":false,"suffix":""}],"container-title":"Cell Host &amp; Microbe","id":"ITEM-2","issue":"1","issued":{"date-parts":[["2018","7","11"]]},"page":"133-145.e5","publisher":"Cell Press","title":"Mother-to-Infant Microbial Transmission from Different Body Sites Shapes the Developing Infant Gut Microbiome","type":"article-journal","volume":"24"},"uris":["http://www.mendeley.com/documents/?uuid=cf1393af-888c-3e6d-9bad-ede616dbbf57"]}],"mendeley":{"formattedCitation":"(Nayfach et al. 2016; Ferretti et al. 2018)","plainTextFormattedCitation":"(Nayfach et al. 2016; Ferretti et al. 2018)","previouslyFormattedCitation":"(Nayfach et al. 2016; Ferretti et al. 2018)"},"properties":{"noteIndex":0},"schema":"https://github.com/citation-style-language/schema/raw/master/csl-citation.json"}</w:instrText>
            </w:r>
            <w:r w:rsidRPr="00ED523E">
              <w:rPr>
                <w:sz w:val="22"/>
                <w:szCs w:val="22"/>
              </w:rPr>
              <w:fldChar w:fldCharType="separate"/>
            </w:r>
            <w:r w:rsidRPr="00ED523E">
              <w:rPr>
                <w:noProof/>
                <w:sz w:val="22"/>
                <w:szCs w:val="22"/>
              </w:rPr>
              <w:t>(Nayfach et al. 2016; Ferretti et al. 2018)</w:t>
            </w:r>
            <w:r w:rsidRPr="00ED523E">
              <w:rPr>
                <w:sz w:val="22"/>
                <w:szCs w:val="22"/>
              </w:rPr>
              <w:fldChar w:fldCharType="end"/>
            </w:r>
          </w:p>
        </w:tc>
      </w:tr>
      <w:tr w:rsidR="00ED523E" w:rsidRPr="0015001C" w14:paraId="7D107BBE" w14:textId="77777777" w:rsidTr="00ED523E">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786" w:type="dxa"/>
            <w:tcBorders>
              <w:top w:val="nil"/>
              <w:bottom w:val="nil"/>
              <w:right w:val="nil"/>
            </w:tcBorders>
            <w:noWrap/>
            <w:hideMark/>
          </w:tcPr>
          <w:p w14:paraId="233E0A37" w14:textId="77777777" w:rsidR="00ED523E" w:rsidRPr="00ED523E" w:rsidRDefault="00ED523E" w:rsidP="00ED523E">
            <w:pPr>
              <w:spacing w:line="240" w:lineRule="auto"/>
              <w:rPr>
                <w:b w:val="0"/>
                <w:i/>
                <w:sz w:val="22"/>
                <w:szCs w:val="22"/>
              </w:rPr>
            </w:pPr>
            <w:r w:rsidRPr="00ED523E">
              <w:rPr>
                <w:b w:val="0"/>
                <w:i/>
                <w:sz w:val="22"/>
                <w:szCs w:val="22"/>
              </w:rPr>
              <w:t xml:space="preserve">Parabacteroides </w:t>
            </w:r>
            <w:proofErr w:type="spellStart"/>
            <w:r w:rsidRPr="00ED523E">
              <w:rPr>
                <w:b w:val="0"/>
                <w:i/>
                <w:sz w:val="22"/>
                <w:szCs w:val="22"/>
              </w:rPr>
              <w:t>merdae</w:t>
            </w:r>
            <w:proofErr w:type="spellEnd"/>
          </w:p>
        </w:tc>
        <w:tc>
          <w:tcPr>
            <w:tcW w:w="5854" w:type="dxa"/>
            <w:tcBorders>
              <w:top w:val="nil"/>
              <w:left w:val="nil"/>
              <w:bottom w:val="nil"/>
            </w:tcBorders>
          </w:tcPr>
          <w:p w14:paraId="1E1A969B" w14:textId="77777777" w:rsidR="00ED523E" w:rsidRPr="00ED523E" w:rsidRDefault="00ED523E" w:rsidP="00ED523E">
            <w:pPr>
              <w:spacing w:line="240" w:lineRule="auto"/>
              <w:cnfStyle w:val="000000100000" w:firstRow="0" w:lastRow="0" w:firstColumn="0" w:lastColumn="0" w:oddVBand="0" w:evenVBand="0" w:oddHBand="1" w:evenHBand="0" w:firstRowFirstColumn="0" w:firstRowLastColumn="0" w:lastRowFirstColumn="0" w:lastRowLastColumn="0"/>
              <w:rPr>
                <w:sz w:val="22"/>
                <w:szCs w:val="22"/>
              </w:rPr>
            </w:pPr>
            <w:r w:rsidRPr="00ED523E">
              <w:rPr>
                <w:sz w:val="22"/>
                <w:szCs w:val="22"/>
              </w:rPr>
              <w:fldChar w:fldCharType="begin" w:fldLock="1"/>
            </w:r>
            <w:r w:rsidRPr="00ED523E">
              <w:rPr>
                <w:sz w:val="22"/>
                <w:szCs w:val="22"/>
              </w:rPr>
              <w:instrText>ADDIN CSL_CITATION {"citationItems":[{"id":"ITEM-1","itemData":{"DOI":"10.1101/gr.201863.115","ISSN":"1549-5469","PMID":"27803195","abstract":"We present the Metagenomic Intra-species Diversity Analysis System (MIDAS), which is an integrated computational pipeline for quantifying bacterial species abundance and strain-level genomic variation, including gene content and single-nucleotide polymorphisms (SNPs), from shotgun metagenomes. Our method leverages a database of more than 30,000 bacterial reference genomes that we clustered into species groups. These cover the majority of abundant species in the human microbiome but only a small proportion of microbes in other environments, including soil and seawater. We applied MIDAS to stool metagenomes from 98 Swedish mothers and their infants over one year and used rare SNPs to track strains between hosts. Using this approach, we found that although species compositions of mothers and infants converged over time, strain-level similarity diverged. Specifically, early colonizing bacteria were often transmitted from an infant's mother, while late colonizing bacteria were often transmitted from other sources in the environment and were enriched for spore-formation genes. We also applied MIDAS to 198 globally distributed marine metagenomes and used gene content to show that many prevalent bacterial species have population structure that correlates with geographic location. Strain-level genetic variants present in metagenomes clearly reveal extensive structure and dynamics that are obscured when data are analyzed at a coarser taxonomic resolution.","author":[{"dropping-particle":"","family":"Nayfach","given":"Stephen","non-dropping-particle":"","parse-names":false,"suffix":""},{"dropping-particle":"","family":"Rodriguez-Mueller","given":"Beltran","non-dropping-particle":"","parse-names":false,"suffix":""},{"dropping-particle":"","family":"Garud","given":"Nandita","non-dropping-particle":"","parse-names":false,"suffix":""},{"dropping-particle":"","family":"Pollard","given":"Katherine S","non-dropping-particle":"","parse-names":false,"suffix":""}],"container-title":"Genome research","id":"ITEM-1","issue":"11","issued":{"date-parts":[["2016","11","18"]]},"page":"1612-1625","publisher":"Cold Spring Harbor Laboratory Press","title":"An integrated metagenomics pipeline for strain profiling reveals novel patterns of bacterial transmission and biogeography.","type":"article-journal","volume":"26"},"uris":["http://www.mendeley.com/documents/?uuid=4c3281a1-15ac-3a39-84e9-e03927b4959d"]}],"mendeley":{"formattedCitation":"(Nayfach et al. 2016)","plainTextFormattedCitation":"(Nayfach et al. 2016)","previouslyFormattedCitation":"(Nayfach et al. 2016)"},"properties":{"noteIndex":0},"schema":"https://github.com/citation-style-language/schema/raw/master/csl-citation.json"}</w:instrText>
            </w:r>
            <w:r w:rsidRPr="00ED523E">
              <w:rPr>
                <w:sz w:val="22"/>
                <w:szCs w:val="22"/>
              </w:rPr>
              <w:fldChar w:fldCharType="separate"/>
            </w:r>
            <w:r w:rsidRPr="00ED523E">
              <w:rPr>
                <w:noProof/>
                <w:sz w:val="22"/>
                <w:szCs w:val="22"/>
              </w:rPr>
              <w:t>(Nayfach et al. 2016)</w:t>
            </w:r>
            <w:r w:rsidRPr="00ED523E">
              <w:rPr>
                <w:sz w:val="22"/>
                <w:szCs w:val="22"/>
              </w:rPr>
              <w:fldChar w:fldCharType="end"/>
            </w:r>
          </w:p>
        </w:tc>
      </w:tr>
      <w:tr w:rsidR="00ED523E" w:rsidRPr="0015001C" w14:paraId="1CE0F9AA" w14:textId="77777777" w:rsidTr="00ED523E">
        <w:trPr>
          <w:trHeight w:val="170"/>
        </w:trPr>
        <w:tc>
          <w:tcPr>
            <w:cnfStyle w:val="001000000000" w:firstRow="0" w:lastRow="0" w:firstColumn="1" w:lastColumn="0" w:oddVBand="0" w:evenVBand="0" w:oddHBand="0" w:evenHBand="0" w:firstRowFirstColumn="0" w:firstRowLastColumn="0" w:lastRowFirstColumn="0" w:lastRowLastColumn="0"/>
            <w:tcW w:w="3786" w:type="dxa"/>
            <w:tcBorders>
              <w:top w:val="nil"/>
              <w:bottom w:val="nil"/>
              <w:right w:val="nil"/>
            </w:tcBorders>
            <w:noWrap/>
          </w:tcPr>
          <w:p w14:paraId="7C681424" w14:textId="77777777" w:rsidR="00ED523E" w:rsidRPr="00ED523E" w:rsidRDefault="00ED523E" w:rsidP="00ED523E">
            <w:pPr>
              <w:spacing w:line="240" w:lineRule="auto"/>
              <w:rPr>
                <w:b w:val="0"/>
                <w:bCs w:val="0"/>
                <w:i/>
                <w:sz w:val="22"/>
                <w:szCs w:val="22"/>
              </w:rPr>
            </w:pPr>
            <w:proofErr w:type="spellStart"/>
            <w:r w:rsidRPr="00ED523E">
              <w:rPr>
                <w:b w:val="0"/>
                <w:bCs w:val="0"/>
                <w:i/>
                <w:sz w:val="22"/>
                <w:szCs w:val="22"/>
              </w:rPr>
              <w:t>Prevotella</w:t>
            </w:r>
            <w:proofErr w:type="spellEnd"/>
            <w:r w:rsidRPr="00ED523E">
              <w:rPr>
                <w:b w:val="0"/>
                <w:bCs w:val="0"/>
                <w:i/>
                <w:sz w:val="22"/>
                <w:szCs w:val="22"/>
              </w:rPr>
              <w:t xml:space="preserve"> </w:t>
            </w:r>
            <w:proofErr w:type="spellStart"/>
            <w:r w:rsidRPr="00ED523E">
              <w:rPr>
                <w:b w:val="0"/>
                <w:bCs w:val="0"/>
                <w:i/>
                <w:sz w:val="22"/>
                <w:szCs w:val="22"/>
              </w:rPr>
              <w:t>copri</w:t>
            </w:r>
            <w:proofErr w:type="spellEnd"/>
          </w:p>
        </w:tc>
        <w:tc>
          <w:tcPr>
            <w:tcW w:w="5854" w:type="dxa"/>
            <w:tcBorders>
              <w:top w:val="nil"/>
              <w:left w:val="nil"/>
              <w:bottom w:val="nil"/>
            </w:tcBorders>
          </w:tcPr>
          <w:p w14:paraId="3FD9AD7A" w14:textId="77777777" w:rsidR="00ED523E" w:rsidRPr="00ED523E" w:rsidRDefault="00ED523E" w:rsidP="00ED523E">
            <w:pPr>
              <w:spacing w:line="240" w:lineRule="auto"/>
              <w:cnfStyle w:val="000000000000" w:firstRow="0" w:lastRow="0" w:firstColumn="0" w:lastColumn="0" w:oddVBand="0" w:evenVBand="0" w:oddHBand="0" w:evenHBand="0" w:firstRowFirstColumn="0" w:firstRowLastColumn="0" w:lastRowFirstColumn="0" w:lastRowLastColumn="0"/>
              <w:rPr>
                <w:sz w:val="22"/>
                <w:szCs w:val="22"/>
              </w:rPr>
            </w:pPr>
            <w:r w:rsidRPr="00ED523E">
              <w:rPr>
                <w:sz w:val="22"/>
                <w:szCs w:val="22"/>
              </w:rPr>
              <w:fldChar w:fldCharType="begin" w:fldLock="1"/>
            </w:r>
            <w:r w:rsidRPr="00ED523E">
              <w:rPr>
                <w:sz w:val="22"/>
                <w:szCs w:val="22"/>
              </w:rPr>
              <w:instrText>ADDIN CSL_CITATION {"citationItems":[{"id":"ITEM-1","itemData":{"DOI":"10.1101/gr.233940.117","ISBN":"9789801239314","ISSN":"1088-9051","PMID":"29496731","author":[{"dropping-particle":"","family":"Korpela","given":"Katri","non-dropping-particle":"","parse-names":false,"suffix":""},{"dropping-particle":"","family":"Costea","given":"Paul","non-dropping-particle":"","parse-names":false,"suffix":""},{"dropping-particle":"","family":"Pedro Coelho","given":"Luis","non-dropping-particle":"","parse-names":false,"suffix":""},{"dropping-particle":"","family":"Kandels-Lewis","given":"Stefanie","non-dropping-particle":"","parse-names":false,"suffix":""},{"dropping-particle":"","family":"Boomsma","given":"Dorret I","non-dropping-particle":"","parse-names":false,"suffix":""},{"dropping-particle":"","family":"Segata","given":"Nicola","non-dropping-particle":"","parse-names":false,"suffix":""},{"dropping-particle":"","family":"Bork","given":"Peer","non-dropping-particle":"","parse-names":false,"suffix":""}],"id":"ITEM-1","issued":{"date-parts":[["2018"]]},"page":"561-568","title":"Selective maternal seeding and environment shape the human gut microbiome Running title: Maternal seeding of the human gut microbiome","type":"article-journal"},"uris":["http://www.mendeley.com/documents/?uuid=427dd8d4-0669-38a3-98a3-19563dbbe669"]}],"mendeley":{"formattedCitation":"(Korpela et al. 2018)","plainTextFormattedCitation":"(Korpela et al. 2018)","previouslyFormattedCitation":"(Korpela et al. 2018)"},"properties":{"noteIndex":0},"schema":"https://github.com/citation-style-language/schema/raw/master/csl-citation.json"}</w:instrText>
            </w:r>
            <w:r w:rsidRPr="00ED523E">
              <w:rPr>
                <w:sz w:val="22"/>
                <w:szCs w:val="22"/>
              </w:rPr>
              <w:fldChar w:fldCharType="separate"/>
            </w:r>
            <w:r w:rsidRPr="00ED523E">
              <w:rPr>
                <w:noProof/>
                <w:sz w:val="22"/>
                <w:szCs w:val="22"/>
              </w:rPr>
              <w:t>(Korpela et al. 2018)</w:t>
            </w:r>
            <w:r w:rsidRPr="00ED523E">
              <w:rPr>
                <w:sz w:val="22"/>
                <w:szCs w:val="22"/>
              </w:rPr>
              <w:fldChar w:fldCharType="end"/>
            </w:r>
          </w:p>
        </w:tc>
      </w:tr>
      <w:tr w:rsidR="00ED523E" w:rsidRPr="0015001C" w14:paraId="579EE76B" w14:textId="77777777" w:rsidTr="00ED523E">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786" w:type="dxa"/>
            <w:tcBorders>
              <w:top w:val="nil"/>
              <w:bottom w:val="nil"/>
              <w:right w:val="nil"/>
            </w:tcBorders>
            <w:noWrap/>
            <w:hideMark/>
          </w:tcPr>
          <w:p w14:paraId="7DD6A826" w14:textId="77777777" w:rsidR="00ED523E" w:rsidRPr="00ED523E" w:rsidRDefault="00ED523E" w:rsidP="00ED523E">
            <w:pPr>
              <w:spacing w:line="240" w:lineRule="auto"/>
              <w:rPr>
                <w:b w:val="0"/>
                <w:i/>
                <w:sz w:val="22"/>
                <w:szCs w:val="22"/>
              </w:rPr>
            </w:pPr>
            <w:proofErr w:type="spellStart"/>
            <w:r w:rsidRPr="00ED523E">
              <w:rPr>
                <w:b w:val="0"/>
                <w:i/>
                <w:sz w:val="22"/>
                <w:szCs w:val="22"/>
              </w:rPr>
              <w:t>Ruminococcus</w:t>
            </w:r>
            <w:proofErr w:type="spellEnd"/>
          </w:p>
        </w:tc>
        <w:tc>
          <w:tcPr>
            <w:tcW w:w="5854" w:type="dxa"/>
            <w:tcBorders>
              <w:top w:val="nil"/>
              <w:left w:val="nil"/>
              <w:bottom w:val="nil"/>
            </w:tcBorders>
          </w:tcPr>
          <w:p w14:paraId="2EFDBF41" w14:textId="77777777" w:rsidR="00ED523E" w:rsidRPr="00ED523E" w:rsidRDefault="00ED523E" w:rsidP="00ED523E">
            <w:pPr>
              <w:spacing w:line="240" w:lineRule="auto"/>
              <w:cnfStyle w:val="000000100000" w:firstRow="0" w:lastRow="0" w:firstColumn="0" w:lastColumn="0" w:oddVBand="0" w:evenVBand="0" w:oddHBand="1" w:evenHBand="0" w:firstRowFirstColumn="0" w:firstRowLastColumn="0" w:lastRowFirstColumn="0" w:lastRowLastColumn="0"/>
              <w:rPr>
                <w:sz w:val="22"/>
                <w:szCs w:val="22"/>
              </w:rPr>
            </w:pPr>
            <w:r w:rsidRPr="00ED523E">
              <w:rPr>
                <w:sz w:val="22"/>
                <w:szCs w:val="22"/>
              </w:rPr>
              <w:fldChar w:fldCharType="begin" w:fldLock="1"/>
            </w:r>
            <w:r w:rsidRPr="00ED523E">
              <w:rPr>
                <w:sz w:val="22"/>
                <w:szCs w:val="22"/>
              </w:rPr>
              <w:instrText>ADDIN CSL_CITATION {"citationItems":[{"id":"ITEM-1","itemData":{"DOI":"10.1038/s41467-018-07631-x","ISSN":"2041-1723","abstract":"The rate of caesarean section delivery (CSD) is increasing worldwide. It remains unclear whether disruption of mother-to-neonate transmission of microbiota through CSD occurs and whether it affects human physiology. Here we perform metagenomic analysis of earliest gut microbial community structures and functions. We identify differences in encoded functions between microbiomes of vaginally delivered (VD) and CSD neonates. Several functional pathways are over-represented in VD neonates, including lipopolysaccharide (LPS) biosynthesis. We link these enriched functions to individual-specific strains, which are transmitted from mothers to neonates in case of VD. The stimulation of primary human immune cells with LPS isolated from early stool samples of VD neonates results in higher levels of tumour necrosis factor (TNF-α) and interleukin 18 (IL-18). Accordingly, the observed levels of TNF-α and IL-18 in neonatal blood plasma are higher after VD. Taken together, our results support that CSD disrupts mother-to-neonate transmission of specific microbial strains, linked functional repertoires and immune-stimulatory potential during a critical window for neonatal immune system priming.","author":[{"dropping-particle":"","family":"Wampach","given":"Linda","non-dropping-particle":"","parse-names":false,"suffix":""},{"dropping-particle":"","family":"Heintz-Buschart","given":"Anna","non-dropping-particle":"","parse-names":false,"suffix":""},{"dropping-particle":"V.","family":"Fritz","given":"Joëlle","non-dropping-particle":"","parse-names":false,"suffix":""},{"dropping-particle":"","family":"Ramiro-Garcia","given":"Javier","non-dropping-particle":"","parse-names":false,"suffix":""},{"dropping-particle":"","family":"Habier","given":"Janine","non-dropping-particle":"","parse-names":false,"suffix":""},{"dropping-particle":"","family":"Herold","given":"Malte","non-dropping-particle":"","parse-names":false,"suffix":""},{"dropping-particle":"","family":"Narayanasamy","given":"Shaman","non-dropping-particle":"","parse-names":false,"suffix":""},{"dropping-particle":"","family":"Kaysen","given":"Anne","non-dropping-particle":"","parse-names":false,"suffix":""},{"dropping-particle":"","family":"Hogan","given":"Angela H.","non-dropping-particle":"","parse-names":false,"suffix":""},{"dropping-particle":"","family":"Bindl","given":"Lutz","non-dropping-particle":"","parse-names":false,"suffix":""},{"dropping-particle":"","family":"Bottu","given":"Jean","non-dropping-particle":"","parse-names":false,"suffix":""},{"dropping-particle":"","family":"Halder","given":"Rashi","non-dropping-particle":"","parse-names":false,"suffix":""},{"dropping-particle":"","family":"Sjöqvist","given":"Conny","non-dropping-particle":"","parse-names":false,"suffix":""},{"dropping-particle":"","family":"May","given":"Patrick","non-dropping-particle":"","parse-names":false,"suffix":""},{"dropping-particle":"","family":"Andersson","given":"Anders F.","non-dropping-particle":"","parse-names":false,"suffix":""},{"dropping-particle":"","family":"Beaufort","given":"Carine","non-dropping-particle":"de","parse-names":false,"suffix":""},{"dropping-particle":"","family":"Wilmes","given":"Paul","non-dropping-particle":"","parse-names":false,"suffix":""}],"container-title":"Nature Communications","id":"ITEM-1","issue":"1","issued":{"date-parts":[["2018","12","30"]]},"page":"5091","publisher":"Nature Publishing Group","title":"Birth mode is associated with earliest strain-conferred gut microbiome functions and immunostimulatory potential","type":"article-journal","volume":"9"},"uris":["http://www.mendeley.com/documents/?uuid=cf2a52e2-2d5e-367a-9342-d47926948ef8"]}],"mendeley":{"formattedCitation":"(Wampach et al. 2018)","plainTextFormattedCitation":"(Wampach et al. 2018)","previouslyFormattedCitation":"(Wampach et al. 2018)"},"properties":{"noteIndex":0},"schema":"https://github.com/citation-style-language/schema/raw/master/csl-citation.json"}</w:instrText>
            </w:r>
            <w:r w:rsidRPr="00ED523E">
              <w:rPr>
                <w:sz w:val="22"/>
                <w:szCs w:val="22"/>
              </w:rPr>
              <w:fldChar w:fldCharType="separate"/>
            </w:r>
            <w:r w:rsidRPr="00ED523E">
              <w:rPr>
                <w:noProof/>
                <w:sz w:val="22"/>
                <w:szCs w:val="22"/>
              </w:rPr>
              <w:t>(Wampach et al. 2018)</w:t>
            </w:r>
            <w:r w:rsidRPr="00ED523E">
              <w:rPr>
                <w:sz w:val="22"/>
                <w:szCs w:val="22"/>
              </w:rPr>
              <w:fldChar w:fldCharType="end"/>
            </w:r>
          </w:p>
        </w:tc>
      </w:tr>
      <w:tr w:rsidR="00ED523E" w:rsidRPr="0015001C" w14:paraId="57D72C5D" w14:textId="77777777" w:rsidTr="00ED523E">
        <w:trPr>
          <w:trHeight w:val="170"/>
        </w:trPr>
        <w:tc>
          <w:tcPr>
            <w:cnfStyle w:val="001000000000" w:firstRow="0" w:lastRow="0" w:firstColumn="1" w:lastColumn="0" w:oddVBand="0" w:evenVBand="0" w:oddHBand="0" w:evenHBand="0" w:firstRowFirstColumn="0" w:firstRowLastColumn="0" w:lastRowFirstColumn="0" w:lastRowLastColumn="0"/>
            <w:tcW w:w="3786" w:type="dxa"/>
            <w:tcBorders>
              <w:top w:val="nil"/>
              <w:bottom w:val="nil"/>
              <w:right w:val="nil"/>
            </w:tcBorders>
            <w:noWrap/>
            <w:hideMark/>
          </w:tcPr>
          <w:p w14:paraId="0620E6AA" w14:textId="77777777" w:rsidR="00ED523E" w:rsidRPr="00ED523E" w:rsidRDefault="00ED523E" w:rsidP="00ED523E">
            <w:pPr>
              <w:spacing w:line="240" w:lineRule="auto"/>
              <w:rPr>
                <w:b w:val="0"/>
                <w:i/>
                <w:sz w:val="22"/>
                <w:szCs w:val="22"/>
              </w:rPr>
            </w:pPr>
            <w:proofErr w:type="spellStart"/>
            <w:r w:rsidRPr="00ED523E">
              <w:rPr>
                <w:b w:val="0"/>
                <w:i/>
                <w:sz w:val="22"/>
                <w:szCs w:val="22"/>
              </w:rPr>
              <w:t>Ruminococcus</w:t>
            </w:r>
            <w:proofErr w:type="spellEnd"/>
            <w:r w:rsidRPr="00ED523E">
              <w:rPr>
                <w:b w:val="0"/>
                <w:i/>
                <w:sz w:val="22"/>
                <w:szCs w:val="22"/>
              </w:rPr>
              <w:t xml:space="preserve"> </w:t>
            </w:r>
            <w:proofErr w:type="spellStart"/>
            <w:r w:rsidRPr="00ED523E">
              <w:rPr>
                <w:b w:val="0"/>
                <w:i/>
                <w:sz w:val="22"/>
                <w:szCs w:val="22"/>
              </w:rPr>
              <w:t>bromii</w:t>
            </w:r>
            <w:proofErr w:type="spellEnd"/>
          </w:p>
        </w:tc>
        <w:tc>
          <w:tcPr>
            <w:tcW w:w="5854" w:type="dxa"/>
            <w:tcBorders>
              <w:top w:val="nil"/>
              <w:left w:val="nil"/>
              <w:bottom w:val="nil"/>
            </w:tcBorders>
          </w:tcPr>
          <w:p w14:paraId="373DC5B9" w14:textId="77777777" w:rsidR="00ED523E" w:rsidRPr="00ED523E" w:rsidRDefault="00ED523E" w:rsidP="00ED523E">
            <w:pPr>
              <w:spacing w:line="240" w:lineRule="auto"/>
              <w:cnfStyle w:val="000000000000" w:firstRow="0" w:lastRow="0" w:firstColumn="0" w:lastColumn="0" w:oddVBand="0" w:evenVBand="0" w:oddHBand="0" w:evenHBand="0" w:firstRowFirstColumn="0" w:firstRowLastColumn="0" w:lastRowFirstColumn="0" w:lastRowLastColumn="0"/>
              <w:rPr>
                <w:sz w:val="22"/>
                <w:szCs w:val="22"/>
              </w:rPr>
            </w:pPr>
            <w:r w:rsidRPr="00ED523E">
              <w:rPr>
                <w:sz w:val="22"/>
                <w:szCs w:val="22"/>
              </w:rPr>
              <w:fldChar w:fldCharType="begin" w:fldLock="1"/>
            </w:r>
            <w:r w:rsidRPr="00ED523E">
              <w:rPr>
                <w:sz w:val="22"/>
                <w:szCs w:val="22"/>
              </w:rPr>
              <w:instrText>ADDIN CSL_CITATION {"citationItems":[{"id":"ITEM-1","itemData":{"author":[{"dropping-particle":"","family":"Asnicar","given":"Francesco","non-dropping-particle":"","parse-names":false,"suffix":""},{"dropping-particle":"","family":"Manara","given":"Serena","non-dropping-particle":"","parse-names":false,"suffix":""},{"dropping-particle":"","family":"Zolfo","given":"Moreno","non-dropping-particle":"","parse-names":false,"suffix":""},{"dropping-particle":"","family":"Truong","given":"Duy Tin","non-dropping-particle":"","parse-names":false,"suffix":""},{"dropping-particle":"","family":"Scholz","given":"Matthias","non-dropping-particle":"","parse-names":false,"suffix":""},{"dropping-particle":"","family":"Armanini","given":"Federica","non-dropping-particle":"","parse-names":false,"suffix":""},{"dropping-particle":"","family":"Ferretti","given":"Pamela","non-dropping-particle":"","parse-names":false,"suffix":""},{"dropping-particle":"","family":"Gorfer","given":"Valentina","non-dropping-particle":"","parse-names":false,"suffix":""},{"dropping-particle":"","family":"Pedrotti","given":"Anna","non-dropping-particle":"","parse-names":false,"suffix":""},{"dropping-particle":"","family":"Tett","given":"Adrian","non-dropping-particle":"","parse-names":false,"suffix":""},{"dropping-particle":"","family":"Segata","given":"Nicola","non-dropping-particle":"","parse-names":false,"suffix":""}],"container-title":"mSystems","id":"ITEM-1","issue":"1","issued":{"date-parts":[["2017"]]},"title":"Studying Vertical Microbiome Transmission from Mothers to Infants by Strain-Level Metagenomic Profiling","type":"article-journal","volume":"2"},"uris":["http://www.mendeley.com/documents/?uuid=2af3ae55-c6ce-33c0-86c5-b3fe24436b5b"]},{"id":"ITEM-2","itemData":{"DOI":"10.1016/J.CHOM.2018.06.005","ISSN":"1931-3128","abstract":"The acquisition and development of the infant microbiome are key to establishing a healthy host-microbiome symbiosis. The maternal microbial reservoir is thought to play a crucial role in this process. However, the source and transmission routes of the infant pioneering microbes are poorly understood. To address this, we longitudinally sampled the microbiome of 25 mother-infant pairs across multiple body sites from birth up to 4 months postpartum. Strain-level metagenomic profiling showed a rapid influx of microbes at birth followed by strong selection during the first few days of life. Maternal skin and vaginal strains colonize only transiently, and the infant continues to acquire microbes from distinct maternal sources after birth. Maternal gut strains proved more persistent in the infant gut and ecologically better adapted than those acquired from other sources. Together, these data describe the mother-to-infant microbiome transmission routes that are integral in the development of the infant microbiome.","author":[{"dropping-particle":"","family":"Ferretti","given":"Pamela","non-dropping-particle":"","parse-names":false,"suffix":""},{"dropping-particle":"","family":"Pasolli","given":"Edoardo","non-dropping-particle":"","parse-names":false,"suffix":""},{"dropping-particle":"","family":"Tett","given":"Adrian","non-dropping-particle":"","parse-names":false,"suffix":""},{"dropping-particle":"","family":"Asnicar","given":"Francesco","non-dropping-particle":"","parse-names":false,"suffix":""},{"dropping-particle":"","family":"Gorfer","given":"Valentina","non-dropping-particle":"","parse-names":false,"suffix":""},{"dropping-particle":"","family":"Fedi","given":"Sabina","non-dropping-particle":"","parse-names":false,"suffix":""},{"dropping-particle":"","family":"Armanini","given":"Federica","non-dropping-particle":"","parse-names":false,"suffix":""},{"dropping-particle":"","family":"Truong","given":"Duy Tin","non-dropping-particle":"","parse-names":false,"suffix":""},{"dropping-particle":"","family":"Manara","given":"Serena","non-dropping-particle":"","parse-names":false,"suffix":""},{"dropping-particle":"","family":"Zolfo","given":"Moreno","non-dropping-particle":"","parse-names":false,"suffix":""},{"dropping-particle":"","family":"Beghini","given":"Francesco","non-dropping-particle":"","parse-names":false,"suffix":""},{"dropping-particle":"","family":"Bertorelli","given":"Roberto","non-dropping-particle":"","parse-names":false,"suffix":""},{"dropping-particle":"","family":"Sanctis","given":"Veronica","non-dropping-particle":"De","parse-names":false,"suffix":""},{"dropping-particle":"","family":"Bariletti","given":"Ilaria","non-dropping-particle":"","parse-names":false,"suffix":""},{"dropping-particle":"","family":"Canto","given":"Rosarita","non-dropping-particle":"","parse-names":false,"suffix":""},{"dropping-particle":"","family":"Clementi","given":"Rosanna","non-dropping-particle":"","parse-names":false,"suffix":""},{"dropping-particle":"","family":"Cologna","given":"Marina","non-dropping-particle":"","parse-names":false,"suffix":""},{"dropping-particle":"","family":"Crifò","given":"Tiziana","non-dropping-particle":"","parse-names":false,"suffix":""},{"dropping-particle":"","family":"Cusumano","given":"Giuseppina","non-dropping-particle":"","parse-names":false,"suffix":""},{"dropping-particle":"","family":"Gottardi","given":"Stefania","non-dropping-particle":"","parse-names":false,"suffix":""},{"dropping-particle":"","family":"Innamorati","given":"Claudia","non-dropping-particle":"","parse-names":false,"suffix":""},{"dropping-particle":"","family":"Masè","given":"Caterina","non-dropping-particle":"","parse-names":false,"suffix":""},{"dropping-particle":"","family":"Postai","given":"Daniela","non-dropping-particle":"","parse-names":false,"suffix":""},{"dropping-particle":"","family":"Savoi","given":"Daniela","non-dropping-particle":"","parse-names":false,"suffix":""},{"dropping-particle":"","family":"Duranti","given":"Sabrina","non-dropping-particle":"","parse-names":false,"suffix":""},{"dropping-particle":"","family":"Lugli","given":"Gabriele Andrea","non-dropping-particle":"","parse-names":false,"suffix":""},{"dropping-particle":"","family":"Mancabelli","given":"Leonardo","non-dropping-particle":"","parse-names":false,"suffix":""},{"dropping-particle":"","family":"Turroni","given":"Francesca","non-dropping-particle":"","parse-names":false,"suffix":""},{"dropping-particle":"","family":"Ferrario","given":"Chiara","non-dropping-particle":"","parse-names":false,"suffix":""},{"dropping-particle":"","family":"Milani","given":"Christian","non-dropping-particle":"","parse-names":false,"suffix":""},{"dropping-particle":"","family":"Mangifesta","given":"Marta","non-dropping-particle":"","parse-names":false,"suffix":""},{"dropping-particle":"","family":"Anzalone","given":"Rosaria","non-dropping-particle":"","parse-names":false,"suffix":""},{"dropping-particle":"","family":"Viappiani","given":"Alice","non-dropping-particle":"","parse-names":false,"suffix":""},{"dropping-particle":"","family":"Yassour","given":"Moran","non-dropping-particle":"","parse-names":false,"suffix":""},{"dropping-particle":"","family":"Vlamakis","given":"Hera","non-dropping-particle":"","parse-names":false,"suffix":""},{"dropping-particle":"","family":"Xavier","given":"Ramnik","non-dropping-particle":"","parse-names":false,"suffix":""},{"dropping-particle":"","family":"Collado","given":"Carmen Maria","non-dropping-particle":"","parse-names":false,"suffix":""},{"dropping-particle":"","family":"Koren","given":"Omry","non-dropping-particle":"","parse-names":false,"suffix":""},{"dropping-particle":"","family":"Tateo","given":"Saverio","non-dropping-particle":"","parse-names":false,"suffix":""},{"dropping-particle":"","family":"Soffiati","given":"Massimo","non-dropping-particle":"","parse-names":false,"suffix":""},{"dropping-particle":"","family":"Pedrotti","given":"Anna","non-dropping-particle":"","parse-names":false,"suffix":""},{"dropping-particle":"","family":"Ventura","given":"Marco","non-dropping-particle":"","parse-names":false,"suffix":""},{"dropping-particle":"","family":"Huttenhower","given":"Curtis","non-dropping-particle":"","parse-names":false,"suffix":""},{"dropping-particle":"","family":"Bork","given":"Peer","non-dropping-particle":"","parse-names":false,"suffix":""},{"dropping-particle":"","family":"Segata","given":"Nicola","non-dropping-particle":"","parse-names":false,"suffix":""}],"container-title":"Cell Host &amp; Microbe","id":"ITEM-2","issue":"1","issued":{"date-parts":[["2018","7","11"]]},"page":"133-145.e5","publisher":"Cell Press","title":"Mother-to-Infant Microbial Transmission from Different Body Sites Shapes the Developing Infant Gut Microbiome","type":"article-journal","volume":"24"},"uris":["http://www.mendeley.com/documents/?uuid=cf1393af-888c-3e6d-9bad-ede616dbbf57"]}],"mendeley":{"formattedCitation":"(Asnicar et al. 2017; Ferretti et al. 2018)","plainTextFormattedCitation":"(Asnicar et al. 2017; Ferretti et al. 2018)","previouslyFormattedCitation":"(Asnicar et al. 2017; Ferretti et al. 2018)"},"properties":{"noteIndex":0},"schema":"https://github.com/citation-style-language/schema/raw/master/csl-citation.json"}</w:instrText>
            </w:r>
            <w:r w:rsidRPr="00ED523E">
              <w:rPr>
                <w:sz w:val="22"/>
                <w:szCs w:val="22"/>
              </w:rPr>
              <w:fldChar w:fldCharType="separate"/>
            </w:r>
            <w:r w:rsidRPr="00ED523E">
              <w:rPr>
                <w:noProof/>
                <w:sz w:val="22"/>
                <w:szCs w:val="22"/>
              </w:rPr>
              <w:t>(Asnicar et al. 2017; Ferretti et al. 2018)</w:t>
            </w:r>
            <w:r w:rsidRPr="00ED523E">
              <w:rPr>
                <w:sz w:val="22"/>
                <w:szCs w:val="22"/>
              </w:rPr>
              <w:fldChar w:fldCharType="end"/>
            </w:r>
          </w:p>
        </w:tc>
      </w:tr>
      <w:tr w:rsidR="00ED523E" w:rsidRPr="0015001C" w14:paraId="55851657" w14:textId="77777777" w:rsidTr="00ED523E">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786" w:type="dxa"/>
            <w:tcBorders>
              <w:top w:val="nil"/>
              <w:bottom w:val="nil"/>
              <w:right w:val="nil"/>
            </w:tcBorders>
            <w:noWrap/>
          </w:tcPr>
          <w:p w14:paraId="74CDC3AC" w14:textId="77777777" w:rsidR="00ED523E" w:rsidRPr="00ED523E" w:rsidRDefault="00ED523E" w:rsidP="00ED523E">
            <w:pPr>
              <w:spacing w:line="240" w:lineRule="auto"/>
              <w:rPr>
                <w:b w:val="0"/>
                <w:bCs w:val="0"/>
                <w:i/>
                <w:sz w:val="22"/>
                <w:szCs w:val="22"/>
              </w:rPr>
            </w:pPr>
            <w:proofErr w:type="spellStart"/>
            <w:r w:rsidRPr="00ED523E">
              <w:rPr>
                <w:b w:val="0"/>
                <w:bCs w:val="0"/>
                <w:i/>
                <w:sz w:val="22"/>
                <w:szCs w:val="22"/>
              </w:rPr>
              <w:t>Ruminococcus</w:t>
            </w:r>
            <w:proofErr w:type="spellEnd"/>
            <w:r w:rsidRPr="00ED523E">
              <w:rPr>
                <w:b w:val="0"/>
                <w:bCs w:val="0"/>
                <w:i/>
                <w:sz w:val="22"/>
                <w:szCs w:val="22"/>
              </w:rPr>
              <w:t xml:space="preserve"> </w:t>
            </w:r>
            <w:proofErr w:type="spellStart"/>
            <w:r w:rsidRPr="00ED523E">
              <w:rPr>
                <w:b w:val="0"/>
                <w:bCs w:val="0"/>
                <w:i/>
                <w:sz w:val="22"/>
                <w:szCs w:val="22"/>
              </w:rPr>
              <w:t>gnavus</w:t>
            </w:r>
            <w:proofErr w:type="spellEnd"/>
          </w:p>
        </w:tc>
        <w:tc>
          <w:tcPr>
            <w:tcW w:w="5854" w:type="dxa"/>
            <w:tcBorders>
              <w:top w:val="nil"/>
              <w:left w:val="nil"/>
              <w:bottom w:val="nil"/>
            </w:tcBorders>
          </w:tcPr>
          <w:p w14:paraId="14D8A02A" w14:textId="77777777" w:rsidR="00ED523E" w:rsidRPr="00ED523E" w:rsidRDefault="00ED523E" w:rsidP="00ED523E">
            <w:pPr>
              <w:spacing w:line="240" w:lineRule="auto"/>
              <w:cnfStyle w:val="000000100000" w:firstRow="0" w:lastRow="0" w:firstColumn="0" w:lastColumn="0" w:oddVBand="0" w:evenVBand="0" w:oddHBand="1" w:evenHBand="0" w:firstRowFirstColumn="0" w:firstRowLastColumn="0" w:lastRowFirstColumn="0" w:lastRowLastColumn="0"/>
              <w:rPr>
                <w:sz w:val="22"/>
                <w:szCs w:val="22"/>
              </w:rPr>
            </w:pPr>
            <w:r w:rsidRPr="00ED523E">
              <w:rPr>
                <w:sz w:val="22"/>
                <w:szCs w:val="22"/>
              </w:rPr>
              <w:fldChar w:fldCharType="begin" w:fldLock="1"/>
            </w:r>
            <w:r w:rsidRPr="00ED523E">
              <w:rPr>
                <w:sz w:val="22"/>
                <w:szCs w:val="22"/>
              </w:rPr>
              <w:instrText>ADDIN CSL_CITATION {"citationItems":[{"id":"ITEM-1","itemData":{"DOI":"10.1101/gr.233940.117","ISBN":"9789801239314","ISSN":"1088-9051","PMID":"29496731","author":[{"dropping-particle":"","family":"Korpela","given":"Katri","non-dropping-particle":"","parse-names":false,"suffix":""},{"dropping-particle":"","family":"Costea","given":"Paul","non-dropping-particle":"","parse-names":false,"suffix":""},{"dropping-particle":"","family":"Pedro Coelho","given":"Luis","non-dropping-particle":"","parse-names":false,"suffix":""},{"dropping-particle":"","family":"Kandels-Lewis","given":"Stefanie","non-dropping-particle":"","parse-names":false,"suffix":""},{"dropping-particle":"","family":"Boomsma","given":"Dorret I","non-dropping-particle":"","parse-names":false,"suffix":""},{"dropping-particle":"","family":"Segata","given":"Nicola","non-dropping-particle":"","parse-names":false,"suffix":""},{"dropping-particle":"","family":"Bork","given":"Peer","non-dropping-particle":"","parse-names":false,"suffix":""}],"id":"ITEM-1","issued":{"date-parts":[["2018"]]},"page":"561-568","title":"Selective maternal seeding and environment shape the human gut microbiome Running title: Maternal seeding of the human gut microbiome","type":"article-journal"},"uris":["http://www.mendeley.com/documents/?uuid=427dd8d4-0669-38a3-98a3-19563dbbe669"]}],"mendeley":{"formattedCitation":"(Korpela et al. 2018)","plainTextFormattedCitation":"(Korpela et al. 2018)","previouslyFormattedCitation":"(Korpela et al. 2018)"},"properties":{"noteIndex":0},"schema":"https://github.com/citation-style-language/schema/raw/master/csl-citation.json"}</w:instrText>
            </w:r>
            <w:r w:rsidRPr="00ED523E">
              <w:rPr>
                <w:sz w:val="22"/>
                <w:szCs w:val="22"/>
              </w:rPr>
              <w:fldChar w:fldCharType="separate"/>
            </w:r>
            <w:r w:rsidRPr="00ED523E">
              <w:rPr>
                <w:noProof/>
                <w:sz w:val="22"/>
                <w:szCs w:val="22"/>
              </w:rPr>
              <w:t>(Korpela et al. 2018)</w:t>
            </w:r>
            <w:r w:rsidRPr="00ED523E">
              <w:rPr>
                <w:sz w:val="22"/>
                <w:szCs w:val="22"/>
              </w:rPr>
              <w:fldChar w:fldCharType="end"/>
            </w:r>
          </w:p>
        </w:tc>
      </w:tr>
      <w:tr w:rsidR="00ED523E" w:rsidRPr="0015001C" w14:paraId="355A9EA3" w14:textId="77777777" w:rsidTr="00ED523E">
        <w:trPr>
          <w:trHeight w:val="170"/>
        </w:trPr>
        <w:tc>
          <w:tcPr>
            <w:cnfStyle w:val="001000000000" w:firstRow="0" w:lastRow="0" w:firstColumn="1" w:lastColumn="0" w:oddVBand="0" w:evenVBand="0" w:oddHBand="0" w:evenHBand="0" w:firstRowFirstColumn="0" w:firstRowLastColumn="0" w:lastRowFirstColumn="0" w:lastRowLastColumn="0"/>
            <w:tcW w:w="3786" w:type="dxa"/>
            <w:tcBorders>
              <w:top w:val="nil"/>
              <w:bottom w:val="nil"/>
              <w:right w:val="nil"/>
            </w:tcBorders>
            <w:noWrap/>
            <w:hideMark/>
          </w:tcPr>
          <w:p w14:paraId="6DB6F273" w14:textId="77777777" w:rsidR="00ED523E" w:rsidRPr="00ED523E" w:rsidRDefault="00ED523E" w:rsidP="00ED523E">
            <w:pPr>
              <w:spacing w:line="240" w:lineRule="auto"/>
              <w:rPr>
                <w:b w:val="0"/>
                <w:i/>
                <w:sz w:val="22"/>
                <w:szCs w:val="22"/>
              </w:rPr>
            </w:pPr>
            <w:r w:rsidRPr="00ED523E">
              <w:rPr>
                <w:b w:val="0"/>
                <w:i/>
                <w:sz w:val="22"/>
                <w:szCs w:val="22"/>
              </w:rPr>
              <w:t xml:space="preserve">Staphylococcus </w:t>
            </w:r>
            <w:proofErr w:type="spellStart"/>
            <w:r w:rsidRPr="00ED523E">
              <w:rPr>
                <w:b w:val="0"/>
                <w:i/>
                <w:sz w:val="22"/>
                <w:szCs w:val="22"/>
              </w:rPr>
              <w:t>massiliensis</w:t>
            </w:r>
            <w:proofErr w:type="spellEnd"/>
          </w:p>
        </w:tc>
        <w:tc>
          <w:tcPr>
            <w:tcW w:w="5854" w:type="dxa"/>
            <w:tcBorders>
              <w:top w:val="nil"/>
              <w:left w:val="nil"/>
              <w:bottom w:val="nil"/>
            </w:tcBorders>
          </w:tcPr>
          <w:p w14:paraId="1E8026BB" w14:textId="77777777" w:rsidR="00ED523E" w:rsidRPr="00ED523E" w:rsidRDefault="00ED523E" w:rsidP="00ED523E">
            <w:pPr>
              <w:spacing w:line="240" w:lineRule="auto"/>
              <w:cnfStyle w:val="000000000000" w:firstRow="0" w:lastRow="0" w:firstColumn="0" w:lastColumn="0" w:oddVBand="0" w:evenVBand="0" w:oddHBand="0" w:evenHBand="0" w:firstRowFirstColumn="0" w:firstRowLastColumn="0" w:lastRowFirstColumn="0" w:lastRowLastColumn="0"/>
              <w:rPr>
                <w:sz w:val="22"/>
                <w:szCs w:val="22"/>
              </w:rPr>
            </w:pPr>
            <w:r w:rsidRPr="00ED523E">
              <w:rPr>
                <w:sz w:val="22"/>
                <w:szCs w:val="22"/>
              </w:rPr>
              <w:fldChar w:fldCharType="begin" w:fldLock="1"/>
            </w:r>
            <w:r w:rsidRPr="00ED523E">
              <w:rPr>
                <w:sz w:val="22"/>
                <w:szCs w:val="22"/>
              </w:rPr>
              <w:instrText>ADDIN CSL_CITATION {"citationItems":[{"id":"ITEM-1","itemData":{"DOI":"10.1016/J.CHOM.2018.06.005","ISSN":"1931-3128","abstract":"The acquisition and development of the infant microbiome are key to establishing a healthy host-microbiome symbiosis. The maternal microbial reservoir is thought to play a crucial role in this process. However, the source and transmission routes of the infant pioneering microbes are poorly understood. To address this, we longitudinally sampled the microbiome of 25 mother-infant pairs across multiple body sites from birth up to 4 months postpartum. Strain-level metagenomic profiling showed a rapid influx of microbes at birth followed by strong selection during the first few days of life. Maternal skin and vaginal strains colonize only transiently, and the infant continues to acquire microbes from distinct maternal sources after birth. Maternal gut strains proved more persistent in the infant gut and ecologically better adapted than those acquired from other sources. Together, these data describe the mother-to-infant microbiome transmission routes that are integral in the development of the infant microbiome.","author":[{"dropping-particle":"","family":"Ferretti","given":"Pamela","non-dropping-particle":"","parse-names":false,"suffix":""},{"dropping-particle":"","family":"Pasolli","given":"Edoardo","non-dropping-particle":"","parse-names":false,"suffix":""},{"dropping-particle":"","family":"Tett","given":"Adrian","non-dropping-particle":"","parse-names":false,"suffix":""},{"dropping-particle":"","family":"Asnicar","given":"Francesco","non-dropping-particle":"","parse-names":false,"suffix":""},{"dropping-particle":"","family":"Gorfer","given":"Valentina","non-dropping-particle":"","parse-names":false,"suffix":""},{"dropping-particle":"","family":"Fedi","given":"Sabina","non-dropping-particle":"","parse-names":false,"suffix":""},{"dropping-particle":"","family":"Armanini","given":"Federica","non-dropping-particle":"","parse-names":false,"suffix":""},{"dropping-particle":"","family":"Truong","given":"Duy Tin","non-dropping-particle":"","parse-names":false,"suffix":""},{"dropping-particle":"","family":"Manara","given":"Serena","non-dropping-particle":"","parse-names":false,"suffix":""},{"dropping-particle":"","family":"Zolfo","given":"Moreno","non-dropping-particle":"","parse-names":false,"suffix":""},{"dropping-particle":"","family":"Beghini","given":"Francesco","non-dropping-particle":"","parse-names":false,"suffix":""},{"dropping-particle":"","family":"Bertorelli","given":"Roberto","non-dropping-particle":"","parse-names":false,"suffix":""},{"dropping-particle":"","family":"Sanctis","given":"Veronica","non-dropping-particle":"De","parse-names":false,"suffix":""},{"dropping-particle":"","family":"Bariletti","given":"Ilaria","non-dropping-particle":"","parse-names":false,"suffix":""},{"dropping-particle":"","family":"Canto","given":"Rosarita","non-dropping-particle":"","parse-names":false,"suffix":""},{"dropping-particle":"","family":"Clementi","given":"Rosanna","non-dropping-particle":"","parse-names":false,"suffix":""},{"dropping-particle":"","family":"Cologna","given":"Marina","non-dropping-particle":"","parse-names":false,"suffix":""},{"dropping-particle":"","family":"Crifò","given":"Tiziana","non-dropping-particle":"","parse-names":false,"suffix":""},{"dropping-particle":"","family":"Cusumano","given":"Giuseppina","non-dropping-particle":"","parse-names":false,"suffix":""},{"dropping-particle":"","family":"Gottardi","given":"Stefania","non-dropping-particle":"","parse-names":false,"suffix":""},{"dropping-particle":"","family":"Innamorati","given":"Claudia","non-dropping-particle":"","parse-names":false,"suffix":""},{"dropping-particle":"","family":"Masè","given":"Caterina","non-dropping-particle":"","parse-names":false,"suffix":""},{"dropping-particle":"","family":"Postai","given":"Daniela","non-dropping-particle":"","parse-names":false,"suffix":""},{"dropping-particle":"","family":"Savoi","given":"Daniela","non-dropping-particle":"","parse-names":false,"suffix":""},{"dropping-particle":"","family":"Duranti","given":"Sabrina","non-dropping-particle":"","parse-names":false,"suffix":""},{"dropping-particle":"","family":"Lugli","given":"Gabriele Andrea","non-dropping-particle":"","parse-names":false,"suffix":""},{"dropping-particle":"","family":"Mancabelli","given":"Leonardo","non-dropping-particle":"","parse-names":false,"suffix":""},{"dropping-particle":"","family":"Turroni","given":"Francesca","non-dropping-particle":"","parse-names":false,"suffix":""},{"dropping-particle":"","family":"Ferrario","given":"Chiara","non-dropping-particle":"","parse-names":false,"suffix":""},{"dropping-particle":"","family":"Milani","given":"Christian","non-dropping-particle":"","parse-names":false,"suffix":""},{"dropping-particle":"","family":"Mangifesta","given":"Marta","non-dropping-particle":"","parse-names":false,"suffix":""},{"dropping-particle":"","family":"Anzalone","given":"Rosaria","non-dropping-particle":"","parse-names":false,"suffix":""},{"dropping-particle":"","family":"Viappiani","given":"Alice","non-dropping-particle":"","parse-names":false,"suffix":""},{"dropping-particle":"","family":"Yassour","given":"Moran","non-dropping-particle":"","parse-names":false,"suffix":""},{"dropping-particle":"","family":"Vlamakis","given":"Hera","non-dropping-particle":"","parse-names":false,"suffix":""},{"dropping-particle":"","family":"Xavier","given":"Ramnik","non-dropping-particle":"","parse-names":false,"suffix":""},{"dropping-particle":"","family":"Collado","given":"Carmen Maria","non-dropping-particle":"","parse-names":false,"suffix":""},{"dropping-particle":"","family":"Koren","given":"Omry","non-dropping-particle":"","parse-names":false,"suffix":""},{"dropping-particle":"","family":"Tateo","given":"Saverio","non-dropping-particle":"","parse-names":false,"suffix":""},{"dropping-particle":"","family":"Soffiati","given":"Massimo","non-dropping-particle":"","parse-names":false,"suffix":""},{"dropping-particle":"","family":"Pedrotti","given":"Anna","non-dropping-particle":"","parse-names":false,"suffix":""},{"dropping-particle":"","family":"Ventura","given":"Marco","non-dropping-particle":"","parse-names":false,"suffix":""},{"dropping-particle":"","family":"Huttenhower","given":"Curtis","non-dropping-particle":"","parse-names":false,"suffix":""},{"dropping-particle":"","family":"Bork","given":"Peer","non-dropping-particle":"","parse-names":false,"suffix":""},{"dropping-particle":"","family":"Segata","given":"Nicola","non-dropping-particle":"","parse-names":false,"suffix":""}],"container-title":"Cell Host &amp; Microbe","id":"ITEM-1","issue":"1","issued":{"date-parts":[["2018","7","11"]]},"page":"133-145.e5","publisher":"Cell Press","title":"Mother-to-Infant Microbial Transmission from Different Body Sites Shapes the Developing Infant Gut Microbiome","type":"article-journal","volume":"24"},"uris":["http://www.mendeley.com/documents/?uuid=cf1393af-888c-3e6d-9bad-ede616dbbf57"]}],"mendeley":{"formattedCitation":"(Ferretti et al. 2018)","plainTextFormattedCitation":"(Ferretti et al. 2018)","previouslyFormattedCitation":"(Ferretti et al. 2018)"},"properties":{"noteIndex":0},"schema":"https://github.com/citation-style-language/schema/raw/master/csl-citation.json"}</w:instrText>
            </w:r>
            <w:r w:rsidRPr="00ED523E">
              <w:rPr>
                <w:sz w:val="22"/>
                <w:szCs w:val="22"/>
              </w:rPr>
              <w:fldChar w:fldCharType="separate"/>
            </w:r>
            <w:r w:rsidRPr="00ED523E">
              <w:rPr>
                <w:noProof/>
                <w:sz w:val="22"/>
                <w:szCs w:val="22"/>
              </w:rPr>
              <w:t>(Ferretti et al. 2018)</w:t>
            </w:r>
            <w:r w:rsidRPr="00ED523E">
              <w:rPr>
                <w:sz w:val="22"/>
                <w:szCs w:val="22"/>
              </w:rPr>
              <w:fldChar w:fldCharType="end"/>
            </w:r>
          </w:p>
        </w:tc>
      </w:tr>
      <w:tr w:rsidR="00ED523E" w:rsidRPr="0015001C" w14:paraId="20B00796" w14:textId="77777777" w:rsidTr="00ED523E">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3786" w:type="dxa"/>
            <w:tcBorders>
              <w:top w:val="nil"/>
              <w:bottom w:val="nil"/>
              <w:right w:val="nil"/>
            </w:tcBorders>
            <w:noWrap/>
          </w:tcPr>
          <w:p w14:paraId="7084B0B9" w14:textId="77777777" w:rsidR="00ED523E" w:rsidRPr="00ED523E" w:rsidRDefault="00ED523E" w:rsidP="00ED523E">
            <w:pPr>
              <w:spacing w:line="240" w:lineRule="auto"/>
              <w:rPr>
                <w:b w:val="0"/>
                <w:i/>
                <w:sz w:val="22"/>
                <w:szCs w:val="22"/>
              </w:rPr>
            </w:pPr>
            <w:r w:rsidRPr="00ED523E">
              <w:rPr>
                <w:b w:val="0"/>
                <w:i/>
                <w:sz w:val="22"/>
                <w:szCs w:val="22"/>
              </w:rPr>
              <w:t xml:space="preserve">Streptococcus </w:t>
            </w:r>
            <w:proofErr w:type="spellStart"/>
            <w:r w:rsidRPr="00ED523E">
              <w:rPr>
                <w:b w:val="0"/>
                <w:i/>
                <w:sz w:val="22"/>
                <w:szCs w:val="22"/>
              </w:rPr>
              <w:t>lutetiensis</w:t>
            </w:r>
            <w:proofErr w:type="spellEnd"/>
          </w:p>
        </w:tc>
        <w:tc>
          <w:tcPr>
            <w:tcW w:w="5854" w:type="dxa"/>
            <w:tcBorders>
              <w:top w:val="nil"/>
              <w:left w:val="nil"/>
              <w:bottom w:val="nil"/>
            </w:tcBorders>
          </w:tcPr>
          <w:p w14:paraId="2D7C9D6C" w14:textId="77777777" w:rsidR="00ED523E" w:rsidRPr="00ED523E" w:rsidRDefault="00ED523E" w:rsidP="00ED523E">
            <w:pPr>
              <w:spacing w:line="240" w:lineRule="auto"/>
              <w:cnfStyle w:val="000000100000" w:firstRow="0" w:lastRow="0" w:firstColumn="0" w:lastColumn="0" w:oddVBand="0" w:evenVBand="0" w:oddHBand="1" w:evenHBand="0" w:firstRowFirstColumn="0" w:firstRowLastColumn="0" w:lastRowFirstColumn="0" w:lastRowLastColumn="0"/>
              <w:rPr>
                <w:sz w:val="22"/>
                <w:szCs w:val="22"/>
              </w:rPr>
            </w:pPr>
            <w:r w:rsidRPr="00ED523E">
              <w:rPr>
                <w:sz w:val="22"/>
                <w:szCs w:val="22"/>
              </w:rPr>
              <w:t>(</w:t>
            </w:r>
            <w:proofErr w:type="spellStart"/>
            <w:r w:rsidRPr="00ED523E">
              <w:rPr>
                <w:sz w:val="22"/>
                <w:szCs w:val="22"/>
              </w:rPr>
              <w:t>Albesharat</w:t>
            </w:r>
            <w:proofErr w:type="spellEnd"/>
            <w:r w:rsidRPr="00ED523E">
              <w:rPr>
                <w:sz w:val="22"/>
                <w:szCs w:val="22"/>
              </w:rPr>
              <w:t xml:space="preserve"> et al. 2011)</w:t>
            </w:r>
          </w:p>
        </w:tc>
      </w:tr>
      <w:tr w:rsidR="00ED523E" w:rsidRPr="0015001C" w14:paraId="03A99197" w14:textId="77777777" w:rsidTr="00ED523E">
        <w:trPr>
          <w:trHeight w:val="170"/>
        </w:trPr>
        <w:tc>
          <w:tcPr>
            <w:cnfStyle w:val="001000000000" w:firstRow="0" w:lastRow="0" w:firstColumn="1" w:lastColumn="0" w:oddVBand="0" w:evenVBand="0" w:oddHBand="0" w:evenHBand="0" w:firstRowFirstColumn="0" w:firstRowLastColumn="0" w:lastRowFirstColumn="0" w:lastRowLastColumn="0"/>
            <w:tcW w:w="3786" w:type="dxa"/>
            <w:tcBorders>
              <w:top w:val="nil"/>
              <w:bottom w:val="nil"/>
              <w:right w:val="nil"/>
            </w:tcBorders>
            <w:noWrap/>
            <w:hideMark/>
          </w:tcPr>
          <w:p w14:paraId="1C1FC6AF" w14:textId="77777777" w:rsidR="00ED523E" w:rsidRPr="00ED523E" w:rsidRDefault="00ED523E" w:rsidP="00ED523E">
            <w:pPr>
              <w:spacing w:line="240" w:lineRule="auto"/>
              <w:rPr>
                <w:b w:val="0"/>
                <w:i/>
                <w:sz w:val="22"/>
                <w:szCs w:val="22"/>
              </w:rPr>
            </w:pPr>
            <w:proofErr w:type="spellStart"/>
            <w:r w:rsidRPr="00ED523E">
              <w:rPr>
                <w:b w:val="0"/>
                <w:i/>
                <w:sz w:val="22"/>
                <w:szCs w:val="22"/>
              </w:rPr>
              <w:t>Sutterella</w:t>
            </w:r>
            <w:proofErr w:type="spellEnd"/>
            <w:r w:rsidRPr="00ED523E">
              <w:rPr>
                <w:b w:val="0"/>
                <w:i/>
                <w:sz w:val="22"/>
                <w:szCs w:val="22"/>
              </w:rPr>
              <w:t xml:space="preserve"> </w:t>
            </w:r>
            <w:proofErr w:type="spellStart"/>
            <w:r w:rsidRPr="00ED523E">
              <w:rPr>
                <w:b w:val="0"/>
                <w:i/>
                <w:sz w:val="22"/>
                <w:szCs w:val="22"/>
              </w:rPr>
              <w:t>wadsworthensis</w:t>
            </w:r>
            <w:proofErr w:type="spellEnd"/>
          </w:p>
        </w:tc>
        <w:tc>
          <w:tcPr>
            <w:tcW w:w="5854" w:type="dxa"/>
            <w:tcBorders>
              <w:top w:val="nil"/>
              <w:left w:val="nil"/>
              <w:bottom w:val="nil"/>
            </w:tcBorders>
          </w:tcPr>
          <w:p w14:paraId="0A15DC1A" w14:textId="77777777" w:rsidR="00ED523E" w:rsidRPr="00ED523E" w:rsidRDefault="00ED523E" w:rsidP="00ED523E">
            <w:pPr>
              <w:spacing w:line="240" w:lineRule="auto"/>
              <w:cnfStyle w:val="000000000000" w:firstRow="0" w:lastRow="0" w:firstColumn="0" w:lastColumn="0" w:oddVBand="0" w:evenVBand="0" w:oddHBand="0" w:evenHBand="0" w:firstRowFirstColumn="0" w:firstRowLastColumn="0" w:lastRowFirstColumn="0" w:lastRowLastColumn="0"/>
              <w:rPr>
                <w:sz w:val="22"/>
                <w:szCs w:val="22"/>
              </w:rPr>
            </w:pPr>
            <w:r w:rsidRPr="00ED523E">
              <w:rPr>
                <w:sz w:val="22"/>
                <w:szCs w:val="22"/>
              </w:rPr>
              <w:fldChar w:fldCharType="begin" w:fldLock="1"/>
            </w:r>
            <w:r w:rsidRPr="00ED523E">
              <w:rPr>
                <w:sz w:val="22"/>
                <w:szCs w:val="22"/>
              </w:rPr>
              <w:instrText>ADDIN CSL_CITATION {"citationItems":[{"id":"ITEM-1","itemData":{"DOI":"10.1016/J.CHOM.2018.06.005","ISSN":"1931-3128","abstract":"The acquisition and development of the infant microbiome are key to establishing a healthy host-microbiome symbiosis. The maternal microbial reservoir is thought to play a crucial role in this process. However, the source and transmission routes of the infant pioneering microbes are poorly understood. To address this, we longitudinally sampled the microbiome of 25 mother-infant pairs across multiple body sites from birth up to 4 months postpartum. Strain-level metagenomic profiling showed a rapid influx of microbes at birth followed by strong selection during the first few days of life. Maternal skin and vaginal strains colonize only transiently, and the infant continues to acquire microbes from distinct maternal sources after birth. Maternal gut strains proved more persistent in the infant gut and ecologically better adapted than those acquired from other sources. Together, these data describe the mother-to-infant microbiome transmission routes that are integral in the development of the infant microbiome.","author":[{"dropping-particle":"","family":"Ferretti","given":"Pamela","non-dropping-particle":"","parse-names":false,"suffix":""},{"dropping-particle":"","family":"Pasolli","given":"Edoardo","non-dropping-particle":"","parse-names":false,"suffix":""},{"dropping-particle":"","family":"Tett","given":"Adrian","non-dropping-particle":"","parse-names":false,"suffix":""},{"dropping-particle":"","family":"Asnicar","given":"Francesco","non-dropping-particle":"","parse-names":false,"suffix":""},{"dropping-particle":"","family":"Gorfer","given":"Valentina","non-dropping-particle":"","parse-names":false,"suffix":""},{"dropping-particle":"","family":"Fedi","given":"Sabina","non-dropping-particle":"","parse-names":false,"suffix":""},{"dropping-particle":"","family":"Armanini","given":"Federica","non-dropping-particle":"","parse-names":false,"suffix":""},{"dropping-particle":"","family":"Truong","given":"Duy Tin","non-dropping-particle":"","parse-names":false,"suffix":""},{"dropping-particle":"","family":"Manara","given":"Serena","non-dropping-particle":"","parse-names":false,"suffix":""},{"dropping-particle":"","family":"Zolfo","given":"Moreno","non-dropping-particle":"","parse-names":false,"suffix":""},{"dropping-particle":"","family":"Beghini","given":"Francesco","non-dropping-particle":"","parse-names":false,"suffix":""},{"dropping-particle":"","family":"Bertorelli","given":"Roberto","non-dropping-particle":"","parse-names":false,"suffix":""},{"dropping-particle":"","family":"Sanctis","given":"Veronica","non-dropping-particle":"De","parse-names":false,"suffix":""},{"dropping-particle":"","family":"Bariletti","given":"Ilaria","non-dropping-particle":"","parse-names":false,"suffix":""},{"dropping-particle":"","family":"Canto","given":"Rosarita","non-dropping-particle":"","parse-names":false,"suffix":""},{"dropping-particle":"","family":"Clementi","given":"Rosanna","non-dropping-particle":"","parse-names":false,"suffix":""},{"dropping-particle":"","family":"Cologna","given":"Marina","non-dropping-particle":"","parse-names":false,"suffix":""},{"dropping-particle":"","family":"Crifò","given":"Tiziana","non-dropping-particle":"","parse-names":false,"suffix":""},{"dropping-particle":"","family":"Cusumano","given":"Giuseppina","non-dropping-particle":"","parse-names":false,"suffix":""},{"dropping-particle":"","family":"Gottardi","given":"Stefania","non-dropping-particle":"","parse-names":false,"suffix":""},{"dropping-particle":"","family":"Innamorati","given":"Claudia","non-dropping-particle":"","parse-names":false,"suffix":""},{"dropping-particle":"","family":"Masè","given":"Caterina","non-dropping-particle":"","parse-names":false,"suffix":""},{"dropping-particle":"","family":"Postai","given":"Daniela","non-dropping-particle":"","parse-names":false,"suffix":""},{"dropping-particle":"","family":"Savoi","given":"Daniela","non-dropping-particle":"","parse-names":false,"suffix":""},{"dropping-particle":"","family":"Duranti","given":"Sabrina","non-dropping-particle":"","parse-names":false,"suffix":""},{"dropping-particle":"","family":"Lugli","given":"Gabriele Andrea","non-dropping-particle":"","parse-names":false,"suffix":""},{"dropping-particle":"","family":"Mancabelli","given":"Leonardo","non-dropping-particle":"","parse-names":false,"suffix":""},{"dropping-particle":"","family":"Turroni","given":"Francesca","non-dropping-particle":"","parse-names":false,"suffix":""},{"dropping-particle":"","family":"Ferrario","given":"Chiara","non-dropping-particle":"","parse-names":false,"suffix":""},{"dropping-particle":"","family":"Milani","given":"Christian","non-dropping-particle":"","parse-names":false,"suffix":""},{"dropping-particle":"","family":"Mangifesta","given":"Marta","non-dropping-particle":"","parse-names":false,"suffix":""},{"dropping-particle":"","family":"Anzalone","given":"Rosaria","non-dropping-particle":"","parse-names":false,"suffix":""},{"dropping-particle":"","family":"Viappiani","given":"Alice","non-dropping-particle":"","parse-names":false,"suffix":""},{"dropping-particle":"","family":"Yassour","given":"Moran","non-dropping-particle":"","parse-names":false,"suffix":""},{"dropping-particle":"","family":"Vlamakis","given":"Hera","non-dropping-particle":"","parse-names":false,"suffix":""},{"dropping-particle":"","family":"Xavier","given":"Ramnik","non-dropping-particle":"","parse-names":false,"suffix":""},{"dropping-particle":"","family":"Collado","given":"Carmen Maria","non-dropping-particle":"","parse-names":false,"suffix":""},{"dropping-particle":"","family":"Koren","given":"Omry","non-dropping-particle":"","parse-names":false,"suffix":""},{"dropping-particle":"","family":"Tateo","given":"Saverio","non-dropping-particle":"","parse-names":false,"suffix":""},{"dropping-particle":"","family":"Soffiati","given":"Massimo","non-dropping-particle":"","parse-names":false,"suffix":""},{"dropping-particle":"","family":"Pedrotti","given":"Anna","non-dropping-particle":"","parse-names":false,"suffix":""},{"dropping-particle":"","family":"Ventura","given":"Marco","non-dropping-particle":"","parse-names":false,"suffix":""},{"dropping-particle":"","family":"Huttenhower","given":"Curtis","non-dropping-particle":"","parse-names":false,"suffix":""},{"dropping-particle":"","family":"Bork","given":"Peer","non-dropping-particle":"","parse-names":false,"suffix":""},{"dropping-particle":"","family":"Segata","given":"Nicola","non-dropping-particle":"","parse-names":false,"suffix":""}],"container-title":"Cell Host &amp; Microbe","id":"ITEM-1","issue":"1","issued":{"date-parts":[["2018","7","11"]]},"page":"133-145.e5","publisher":"Cell Press","title":"Mother-to-Infant Microbial Transmission from Different Body Sites Shapes the Developing Infant Gut Microbiome","type":"article-journal","volume":"24"},"uris":["http://www.mendeley.com/documents/?uuid=cf1393af-888c-3e6d-9bad-ede616dbbf57"]}],"mendeley":{"formattedCitation":"(Ferretti et al. 2018)","plainTextFormattedCitation":"(Ferretti et al. 2018)","previouslyFormattedCitation":"(Ferretti et al. 2018)"},"properties":{"noteIndex":0},"schema":"https://github.com/citation-style-language/schema/raw/master/csl-citation.json"}</w:instrText>
            </w:r>
            <w:r w:rsidRPr="00ED523E">
              <w:rPr>
                <w:sz w:val="22"/>
                <w:szCs w:val="22"/>
              </w:rPr>
              <w:fldChar w:fldCharType="separate"/>
            </w:r>
            <w:r w:rsidRPr="00ED523E">
              <w:rPr>
                <w:noProof/>
                <w:sz w:val="22"/>
                <w:szCs w:val="22"/>
              </w:rPr>
              <w:t>(Ferretti et al. 2018)</w:t>
            </w:r>
            <w:r w:rsidRPr="00ED523E">
              <w:rPr>
                <w:sz w:val="22"/>
                <w:szCs w:val="22"/>
              </w:rPr>
              <w:fldChar w:fldCharType="end"/>
            </w:r>
          </w:p>
        </w:tc>
      </w:tr>
    </w:tbl>
    <w:p w14:paraId="1B42ED8D" w14:textId="77777777" w:rsidR="00ED523E" w:rsidRDefault="00ED523E" w:rsidP="00ED523E">
      <w:pPr>
        <w:pStyle w:val="Tabletitle"/>
      </w:pPr>
      <w:r w:rsidRPr="0015001C">
        <w:lastRenderedPageBreak/>
        <w:t xml:space="preserve">Supplementary table 1: </w:t>
      </w:r>
      <w:r>
        <w:t>The detailed o</w:t>
      </w:r>
      <w:r w:rsidRPr="00154CEE">
        <w:t xml:space="preserve">verview of the identical strains </w:t>
      </w:r>
      <w:r>
        <w:t xml:space="preserve">detected in maternal </w:t>
      </w:r>
      <w:proofErr w:type="spellStart"/>
      <w:r>
        <w:t>feces</w:t>
      </w:r>
      <w:proofErr w:type="spellEnd"/>
      <w:r>
        <w:t xml:space="preserve"> </w:t>
      </w:r>
      <w:r w:rsidRPr="00154CEE">
        <w:t xml:space="preserve">and infant </w:t>
      </w:r>
      <w:proofErr w:type="spellStart"/>
      <w:r w:rsidRPr="00154CEE">
        <w:t>feces</w:t>
      </w:r>
      <w:proofErr w:type="spellEnd"/>
      <w:r>
        <w:t xml:space="preserve"> that were not shared in a human milk source.</w:t>
      </w:r>
      <w:r w:rsidRPr="00154CEE">
        <w:t xml:space="preserve"> </w:t>
      </w:r>
      <w:r>
        <w:t>Sharing identical strains between the intestinal microbiota of mother and child support the hypothesis of maternal to child transmission of microbiota. The underlying mechanism of transmission are still under debate as human milk could be a possible intermediate transmission but for these strains no human milk data supports that hypothesis. This detailed information is summarized in Figure 2A as part of the strain transmission between mother and child</w:t>
      </w:r>
      <w:r w:rsidRPr="00154CEE">
        <w:t>.</w:t>
      </w:r>
    </w:p>
    <w:p w14:paraId="71A00DB1" w14:textId="77777777" w:rsidR="00ED523E" w:rsidRPr="0015001C" w:rsidRDefault="00ED523E" w:rsidP="00ED523E">
      <w:pPr>
        <w:spacing w:before="240" w:line="360" w:lineRule="auto"/>
      </w:pPr>
      <w:r>
        <w:t>References:</w:t>
      </w:r>
    </w:p>
    <w:p w14:paraId="243A267B" w14:textId="77777777" w:rsidR="00ED523E" w:rsidRPr="0096178E" w:rsidRDefault="00ED523E" w:rsidP="00ED523E">
      <w:pPr>
        <w:pStyle w:val="References"/>
        <w:rPr>
          <w:noProof/>
        </w:rPr>
      </w:pPr>
      <w:r>
        <w:fldChar w:fldCharType="begin" w:fldLock="1"/>
      </w:r>
      <w:r>
        <w:instrText xml:space="preserve">ADDIN Mendeley Bibliography CSL_BIBLIOGRAPHY </w:instrText>
      </w:r>
      <w:r>
        <w:fldChar w:fldCharType="separate"/>
      </w:r>
      <w:r w:rsidRPr="0096178E">
        <w:rPr>
          <w:noProof/>
        </w:rPr>
        <w:t>Albesharat R, Ehrmann MA, Korakli M, Yazaji S, Vogel RF. 2011. Phenotypic and genotypic analyses of lactic acid bacteria in local fermented food, breast milk and faeces of mothers and their babies. Syst Appl Microbiol [Internet]. [cited 2018 Jan 23]; 34:148–155. Available from: http://www.sciencedirect.com/science/article/pii/S0723202011000075</w:t>
      </w:r>
    </w:p>
    <w:p w14:paraId="65E2F4CE" w14:textId="77777777" w:rsidR="00ED523E" w:rsidRPr="0096178E" w:rsidRDefault="00ED523E" w:rsidP="00ED523E">
      <w:pPr>
        <w:pStyle w:val="References"/>
        <w:rPr>
          <w:noProof/>
        </w:rPr>
      </w:pPr>
      <w:r w:rsidRPr="0096178E">
        <w:rPr>
          <w:noProof/>
        </w:rPr>
        <w:t>Asnicar F, Manara S, Zolfo M, Truong DT, Scholz M, Armanini F, Ferretti P, Gorfer V, Pedrotti A, Tett A, Segata N. 2017. Studying Vertical Microbiome Transmission from Mothers to Infants by Strain-Level Metagenomic Profiling. mSystems [Internet]. [cited 2017 Apr 12]; 2. Available from: http://msystems.asm.org/content/2/1/e00164-16</w:t>
      </w:r>
    </w:p>
    <w:p w14:paraId="4ED65E8C" w14:textId="77777777" w:rsidR="00ED523E" w:rsidRPr="0096178E" w:rsidRDefault="00ED523E" w:rsidP="00ED523E">
      <w:pPr>
        <w:pStyle w:val="References"/>
        <w:rPr>
          <w:noProof/>
        </w:rPr>
      </w:pPr>
      <w:r w:rsidRPr="0096178E">
        <w:rPr>
          <w:noProof/>
        </w:rPr>
        <w:t>Duranti S, Lugli GA, Mancabelli L, Armanini F, Turroni F, James K, Ferretti P, Gorfer V, Ferrario C, Milani C, et al. 2017. Maternal inheritance of bifidobacterial communities and bifidophages in infants through vertical transmission. Microbiome [Internet]. [cited 2017 Jul 4]; 5:66. Available from: http://microbiomejournal.biomedcentral.com/articles/10.1186/s40168-017-0282-6</w:t>
      </w:r>
    </w:p>
    <w:p w14:paraId="10F6074A" w14:textId="77777777" w:rsidR="00ED523E" w:rsidRPr="0096178E" w:rsidRDefault="00ED523E" w:rsidP="00ED523E">
      <w:pPr>
        <w:pStyle w:val="References"/>
        <w:rPr>
          <w:noProof/>
        </w:rPr>
      </w:pPr>
      <w:r w:rsidRPr="0096178E">
        <w:rPr>
          <w:noProof/>
        </w:rPr>
        <w:t>Ferretti P, Pasolli E, Tett A, Asnicar F, Gorfer V, Fedi S, Armanini F, Truong DT, Manara S, Zolfo M, et al. 2018. Mother-to-Infant Microbial Transmission from Different Body Sites Shapes the Developing Infant Gut Microbiome. Cell Host Microbe [Internet]. [cited 2019 Jan 14]; 24:133-145.e5. Available from: https://www.sciencedirect.com/science/article/pii/S1931312818303172</w:t>
      </w:r>
    </w:p>
    <w:p w14:paraId="498260F9" w14:textId="77777777" w:rsidR="00ED523E" w:rsidRPr="0096178E" w:rsidRDefault="00ED523E" w:rsidP="00ED523E">
      <w:pPr>
        <w:pStyle w:val="References"/>
        <w:rPr>
          <w:noProof/>
        </w:rPr>
      </w:pPr>
      <w:r w:rsidRPr="00ED523E">
        <w:rPr>
          <w:noProof/>
          <w:lang w:val="fr-BE"/>
        </w:rPr>
        <w:t xml:space="preserve">Jost T, Lacroix C, Braegger C, Rochat F, Chassard C. 2014. </w:t>
      </w:r>
      <w:r w:rsidRPr="0096178E">
        <w:rPr>
          <w:noProof/>
        </w:rPr>
        <w:t xml:space="preserve">Vertical mother-neonate transfer of maternal gut bacteria via breastfeeding. Environ Microbiol [Internet]. </w:t>
      </w:r>
      <w:r w:rsidRPr="0096178E">
        <w:rPr>
          <w:noProof/>
        </w:rPr>
        <w:lastRenderedPageBreak/>
        <w:t>[cited 2018 Jan 7]; 16:2891–2904. Available from: http://doi.wiley.com/10.1111/1462-2920.12238</w:t>
      </w:r>
    </w:p>
    <w:p w14:paraId="29CF080D" w14:textId="77777777" w:rsidR="00ED523E" w:rsidRPr="0096178E" w:rsidRDefault="00ED523E" w:rsidP="00ED523E">
      <w:pPr>
        <w:pStyle w:val="References"/>
        <w:rPr>
          <w:noProof/>
        </w:rPr>
      </w:pPr>
      <w:r w:rsidRPr="0096178E">
        <w:rPr>
          <w:noProof/>
        </w:rPr>
        <w:t>Korpela K, Costea P, Pedro Coelho L, Kandels-Lewis S, Boomsma DI, Segata N, Bork P. 2018. Selective maternal seeding and environment shape the human gut microbiome Running title: Maternal seeding of the human gut microbiome [Internet]. [cited 2018 Mar 14]:561–568. Available from: https://genome.cshlp.org/content/early/2018/03/01/gr.233940.117.full.pdf</w:t>
      </w:r>
    </w:p>
    <w:p w14:paraId="06749B2A" w14:textId="77777777" w:rsidR="00ED523E" w:rsidRPr="0096178E" w:rsidRDefault="00ED523E" w:rsidP="00ED523E">
      <w:pPr>
        <w:pStyle w:val="References"/>
        <w:rPr>
          <w:noProof/>
        </w:rPr>
      </w:pPr>
      <w:r w:rsidRPr="0096178E">
        <w:rPr>
          <w:noProof/>
        </w:rPr>
        <w:t>Nayfach S, Rodriguez-Mueller B, Garud N, Pollard KS. 2016. An integrated metagenomics pipeline for strain profiling reveals novel patterns of bacterial transmission and biogeography. Genome Res [Internet]. [cited 2018 Jan 26]; 26:1612–1625. Available from: http://www.ncbi.nlm.nih.gov/pubmed/27803195</w:t>
      </w:r>
    </w:p>
    <w:p w14:paraId="427155D3" w14:textId="77777777" w:rsidR="00ED523E" w:rsidRPr="0096178E" w:rsidRDefault="00ED523E" w:rsidP="00ED523E">
      <w:pPr>
        <w:pStyle w:val="References"/>
        <w:rPr>
          <w:noProof/>
        </w:rPr>
      </w:pPr>
      <w:r w:rsidRPr="0096178E">
        <w:rPr>
          <w:noProof/>
        </w:rPr>
        <w:t>Wampach L, Heintz-Buschart A, Fritz J V., Ramiro-Garcia J, Habier J, Herold M, Narayanasamy S, Kaysen A, Hogan AH, Bindl L, et al. 2018. Birth mode is associated with earliest strain-conferred gut microbiome functions and immunostimulatory potential. Nat Commun [Internet]. [cited 2018 Dec 10]; 9:5091. Available from: http://www.nature.com/articles/s41467-018-07631-x</w:t>
      </w:r>
    </w:p>
    <w:p w14:paraId="10F66901" w14:textId="77777777" w:rsidR="00ED523E" w:rsidRPr="0096178E" w:rsidRDefault="00ED523E" w:rsidP="00ED523E">
      <w:pPr>
        <w:pStyle w:val="References"/>
        <w:rPr>
          <w:noProof/>
        </w:rPr>
      </w:pPr>
      <w:r w:rsidRPr="0096178E">
        <w:rPr>
          <w:noProof/>
        </w:rPr>
        <w:t>Yassour M, Jason E, Hogstrom LJ, Huttenhower C, Knip M, Correspondence RJX. 2018. Strain-Level Analysis of Mother-to-Child Bacterial Transmission during the First Few Months of Life. Cell Host Microbe [Internet]. [cited 2018 Oct 11]; 24:146–154. Available from: https://doi.org/10.1016/j.chom.2018.06.007</w:t>
      </w:r>
    </w:p>
    <w:p w14:paraId="797215AD" w14:textId="51AA8877" w:rsidR="00BB5653" w:rsidRPr="00ED523E" w:rsidRDefault="00ED523E" w:rsidP="00464CEB">
      <w:pPr>
        <w:pStyle w:val="References"/>
        <w:ind w:left="0" w:firstLine="0"/>
      </w:pPr>
      <w:r>
        <w:fldChar w:fldCharType="end"/>
      </w:r>
    </w:p>
    <w:sectPr w:rsidR="00BB5653" w:rsidRPr="00ED523E" w:rsidSect="00ED523E">
      <w:footerReference w:type="default" r:id="rId11"/>
      <w:pgSz w:w="11901" w:h="16840" w:code="9"/>
      <w:pgMar w:top="1134" w:right="1553" w:bottom="1418" w:left="1843"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078A8CF" w14:textId="77777777" w:rsidR="00635EE7" w:rsidRDefault="00635EE7" w:rsidP="00AF2C92">
      <w:r>
        <w:separator/>
      </w:r>
    </w:p>
  </w:endnote>
  <w:endnote w:type="continuationSeparator" w:id="0">
    <w:p w14:paraId="763E4EED" w14:textId="77777777" w:rsidR="00635EE7" w:rsidRDefault="00635EE7" w:rsidP="00AF2C92">
      <w:r>
        <w:continuationSeparator/>
      </w:r>
    </w:p>
  </w:endnote>
  <w:endnote w:type="continuationNotice" w:id="1">
    <w:p w14:paraId="34B271AC" w14:textId="77777777" w:rsidR="00635EE7" w:rsidRDefault="00635EE7">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39794037"/>
      <w:docPartObj>
        <w:docPartGallery w:val="Page Numbers (Bottom of Page)"/>
        <w:docPartUnique/>
      </w:docPartObj>
    </w:sdtPr>
    <w:sdtEndPr>
      <w:rPr>
        <w:noProof/>
      </w:rPr>
    </w:sdtEndPr>
    <w:sdtContent>
      <w:p w14:paraId="27349B73" w14:textId="581EC808" w:rsidR="000E7516" w:rsidRDefault="000E7516">
        <w:pPr>
          <w:pStyle w:val="Footer"/>
          <w:jc w:val="right"/>
        </w:pPr>
        <w:r>
          <w:fldChar w:fldCharType="begin"/>
        </w:r>
        <w:r>
          <w:instrText xml:space="preserve"> PAGE   \* MERGEFORMAT </w:instrText>
        </w:r>
        <w:r>
          <w:fldChar w:fldCharType="separate"/>
        </w:r>
        <w:r w:rsidR="008A3DEB">
          <w:rPr>
            <w:noProof/>
          </w:rPr>
          <w:t>3</w:t>
        </w:r>
        <w:r>
          <w:rPr>
            <w:noProof/>
          </w:rPr>
          <w:fldChar w:fldCharType="end"/>
        </w:r>
      </w:p>
    </w:sdtContent>
  </w:sdt>
  <w:p w14:paraId="2BC91969" w14:textId="77777777" w:rsidR="000E7516" w:rsidRDefault="000E751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E5B5809" w14:textId="77777777" w:rsidR="00635EE7" w:rsidRDefault="00635EE7" w:rsidP="00AF2C92">
      <w:r>
        <w:separator/>
      </w:r>
    </w:p>
  </w:footnote>
  <w:footnote w:type="continuationSeparator" w:id="0">
    <w:p w14:paraId="73B03A10" w14:textId="77777777" w:rsidR="00635EE7" w:rsidRDefault="00635EE7" w:rsidP="00AF2C92">
      <w:r>
        <w:continuationSeparator/>
      </w:r>
    </w:p>
  </w:footnote>
  <w:footnote w:type="continuationNotice" w:id="1">
    <w:p w14:paraId="6E272CB7" w14:textId="77777777" w:rsidR="00635EE7" w:rsidRDefault="00635EE7">
      <w:pPr>
        <w:spacing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50456AC"/>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5BF2417"/>
    <w:multiLevelType w:val="multilevel"/>
    <w:tmpl w:val="81308D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1F91EE1"/>
    <w:multiLevelType w:val="hybridMultilevel"/>
    <w:tmpl w:val="95FEC70A"/>
    <w:lvl w:ilvl="0" w:tplc="DC507D68">
      <w:numFmt w:val="bullet"/>
      <w:lvlText w:val="-"/>
      <w:lvlJc w:val="left"/>
      <w:pPr>
        <w:ind w:left="720" w:hanging="360"/>
      </w:pPr>
      <w:rPr>
        <w:rFonts w:ascii="Cambria" w:eastAsia="Times New Roman" w:hAnsi="Cambri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EDE74D6"/>
    <w:multiLevelType w:val="multilevel"/>
    <w:tmpl w:val="0BB21C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1F9E3457"/>
    <w:multiLevelType w:val="multilevel"/>
    <w:tmpl w:val="6206E2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2091020B"/>
    <w:multiLevelType w:val="hybridMultilevel"/>
    <w:tmpl w:val="E88AB4DE"/>
    <w:lvl w:ilvl="0" w:tplc="48C4D6A4">
      <w:start w:val="11"/>
      <w:numFmt w:val="bullet"/>
      <w:lvlText w:val="-"/>
      <w:lvlJc w:val="left"/>
      <w:pPr>
        <w:ind w:left="720" w:hanging="360"/>
      </w:pPr>
      <w:rPr>
        <w:rFonts w:ascii="Cambria" w:eastAsia="Times New Roman" w:hAnsi="Cambri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2875969"/>
    <w:multiLevelType w:val="hybridMultilevel"/>
    <w:tmpl w:val="C6B241CC"/>
    <w:lvl w:ilvl="0" w:tplc="36745BDE">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2" w15:restartNumberingAfterBreak="0">
    <w:nsid w:val="2C1F5A05"/>
    <w:multiLevelType w:val="multilevel"/>
    <w:tmpl w:val="7ED40F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CC94B4D"/>
    <w:multiLevelType w:val="multilevel"/>
    <w:tmpl w:val="1CDC70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7" w15:restartNumberingAfterBreak="0">
    <w:nsid w:val="480B0880"/>
    <w:multiLevelType w:val="hybridMultilevel"/>
    <w:tmpl w:val="CA84CBB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8746002"/>
    <w:multiLevelType w:val="hybridMultilevel"/>
    <w:tmpl w:val="0AC2F072"/>
    <w:lvl w:ilvl="0" w:tplc="2ACE8506">
      <w:numFmt w:val="bullet"/>
      <w:lvlText w:val="-"/>
      <w:lvlJc w:val="left"/>
      <w:pPr>
        <w:ind w:left="1069"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1A912B9"/>
    <w:multiLevelType w:val="multilevel"/>
    <w:tmpl w:val="D4BE00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15:restartNumberingAfterBreak="0">
    <w:nsid w:val="71046D8F"/>
    <w:multiLevelType w:val="multilevel"/>
    <w:tmpl w:val="90CC47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1383042"/>
    <w:multiLevelType w:val="multilevel"/>
    <w:tmpl w:val="086C8A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79131C45"/>
    <w:multiLevelType w:val="multilevel"/>
    <w:tmpl w:val="54DC01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1"/>
  </w:num>
  <w:num w:numId="2">
    <w:abstractNumId w:val="30"/>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25"/>
  </w:num>
  <w:num w:numId="14">
    <w:abstractNumId w:val="31"/>
  </w:num>
  <w:num w:numId="15">
    <w:abstractNumId w:val="18"/>
  </w:num>
  <w:num w:numId="16">
    <w:abstractNumId w:val="24"/>
  </w:num>
  <w:num w:numId="17">
    <w:abstractNumId w:val="12"/>
  </w:num>
  <w:num w:numId="18">
    <w:abstractNumId w:val="0"/>
  </w:num>
  <w:num w:numId="19">
    <w:abstractNumId w:val="13"/>
  </w:num>
  <w:num w:numId="20">
    <w:abstractNumId w:val="31"/>
  </w:num>
  <w:num w:numId="21">
    <w:abstractNumId w:val="31"/>
  </w:num>
  <w:num w:numId="22">
    <w:abstractNumId w:val="31"/>
  </w:num>
  <w:num w:numId="23">
    <w:abstractNumId w:val="31"/>
  </w:num>
  <w:num w:numId="24">
    <w:abstractNumId w:val="25"/>
  </w:num>
  <w:num w:numId="25">
    <w:abstractNumId w:val="26"/>
  </w:num>
  <w:num w:numId="26">
    <w:abstractNumId w:val="32"/>
  </w:num>
  <w:num w:numId="27">
    <w:abstractNumId w:val="33"/>
  </w:num>
  <w:num w:numId="28">
    <w:abstractNumId w:val="31"/>
  </w:num>
  <w:num w:numId="29">
    <w:abstractNumId w:val="16"/>
  </w:num>
  <w:num w:numId="30">
    <w:abstractNumId w:val="34"/>
  </w:num>
  <w:num w:numId="31">
    <w:abstractNumId w:val="28"/>
  </w:num>
  <w:num w:numId="32">
    <w:abstractNumId w:val="37"/>
  </w:num>
  <w:num w:numId="33">
    <w:abstractNumId w:val="36"/>
  </w:num>
  <w:num w:numId="34">
    <w:abstractNumId w:val="22"/>
  </w:num>
  <w:num w:numId="35">
    <w:abstractNumId w:val="35"/>
  </w:num>
  <w:num w:numId="36">
    <w:abstractNumId w:val="19"/>
  </w:num>
  <w:num w:numId="37">
    <w:abstractNumId w:val="23"/>
  </w:num>
  <w:num w:numId="38">
    <w:abstractNumId w:val="20"/>
  </w:num>
  <w:num w:numId="39">
    <w:abstractNumId w:val="17"/>
  </w:num>
  <w:num w:numId="40">
    <w:abstractNumId w:val="11"/>
  </w:num>
  <w:num w:numId="41">
    <w:abstractNumId w:val="27"/>
  </w:num>
  <w:num w:numId="42">
    <w:abstractNumId w:val="15"/>
  </w:num>
  <w:num w:numId="43">
    <w:abstractNumId w:val="29"/>
  </w:num>
  <w:num w:numId="44">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35F8B"/>
    <w:rsid w:val="00000389"/>
    <w:rsid w:val="00001899"/>
    <w:rsid w:val="00001FD5"/>
    <w:rsid w:val="00002736"/>
    <w:rsid w:val="0000287C"/>
    <w:rsid w:val="000028C5"/>
    <w:rsid w:val="0000401C"/>
    <w:rsid w:val="0000434A"/>
    <w:rsid w:val="000049A0"/>
    <w:rsid w:val="000049AD"/>
    <w:rsid w:val="00005AD7"/>
    <w:rsid w:val="00006483"/>
    <w:rsid w:val="0000681B"/>
    <w:rsid w:val="00006824"/>
    <w:rsid w:val="00006D76"/>
    <w:rsid w:val="00011CF7"/>
    <w:rsid w:val="00013059"/>
    <w:rsid w:val="000133C0"/>
    <w:rsid w:val="000134DA"/>
    <w:rsid w:val="000143E5"/>
    <w:rsid w:val="00014C4E"/>
    <w:rsid w:val="000154F0"/>
    <w:rsid w:val="000156AC"/>
    <w:rsid w:val="000169D8"/>
    <w:rsid w:val="00017107"/>
    <w:rsid w:val="00017677"/>
    <w:rsid w:val="000202E2"/>
    <w:rsid w:val="00020DC6"/>
    <w:rsid w:val="000212F9"/>
    <w:rsid w:val="00022441"/>
    <w:rsid w:val="0002261E"/>
    <w:rsid w:val="00022DA3"/>
    <w:rsid w:val="0002348E"/>
    <w:rsid w:val="00023DDF"/>
    <w:rsid w:val="00024839"/>
    <w:rsid w:val="00025111"/>
    <w:rsid w:val="00025141"/>
    <w:rsid w:val="000257A8"/>
    <w:rsid w:val="00026871"/>
    <w:rsid w:val="0002714A"/>
    <w:rsid w:val="00027474"/>
    <w:rsid w:val="00032423"/>
    <w:rsid w:val="00032F82"/>
    <w:rsid w:val="00035F0C"/>
    <w:rsid w:val="000362CD"/>
    <w:rsid w:val="00037A98"/>
    <w:rsid w:val="000401CF"/>
    <w:rsid w:val="00041281"/>
    <w:rsid w:val="000420A6"/>
    <w:rsid w:val="0004219D"/>
    <w:rsid w:val="00042315"/>
    <w:rsid w:val="0004257F"/>
    <w:rsid w:val="000427FB"/>
    <w:rsid w:val="00043366"/>
    <w:rsid w:val="000439D5"/>
    <w:rsid w:val="0004455E"/>
    <w:rsid w:val="00046B1E"/>
    <w:rsid w:val="000474C2"/>
    <w:rsid w:val="00047CB5"/>
    <w:rsid w:val="00050E29"/>
    <w:rsid w:val="00051C18"/>
    <w:rsid w:val="00051FAA"/>
    <w:rsid w:val="00052193"/>
    <w:rsid w:val="0005342B"/>
    <w:rsid w:val="00053F3D"/>
    <w:rsid w:val="000545BF"/>
    <w:rsid w:val="000572A3"/>
    <w:rsid w:val="000572A9"/>
    <w:rsid w:val="000605FB"/>
    <w:rsid w:val="00060A54"/>
    <w:rsid w:val="000610B3"/>
    <w:rsid w:val="00061325"/>
    <w:rsid w:val="0006135B"/>
    <w:rsid w:val="00061C77"/>
    <w:rsid w:val="000658B4"/>
    <w:rsid w:val="00066293"/>
    <w:rsid w:val="000662AE"/>
    <w:rsid w:val="00066D23"/>
    <w:rsid w:val="000672E8"/>
    <w:rsid w:val="00070482"/>
    <w:rsid w:val="00071578"/>
    <w:rsid w:val="00071C4E"/>
    <w:rsid w:val="00072B7C"/>
    <w:rsid w:val="00072E02"/>
    <w:rsid w:val="000733AC"/>
    <w:rsid w:val="00074B81"/>
    <w:rsid w:val="00074D22"/>
    <w:rsid w:val="00074E90"/>
    <w:rsid w:val="00075081"/>
    <w:rsid w:val="0007528A"/>
    <w:rsid w:val="00075491"/>
    <w:rsid w:val="00080420"/>
    <w:rsid w:val="000806FE"/>
    <w:rsid w:val="000811AB"/>
    <w:rsid w:val="00081BCC"/>
    <w:rsid w:val="000835EA"/>
    <w:rsid w:val="00083C5F"/>
    <w:rsid w:val="00083CCB"/>
    <w:rsid w:val="00083CF6"/>
    <w:rsid w:val="0008539C"/>
    <w:rsid w:val="00085545"/>
    <w:rsid w:val="00086DE1"/>
    <w:rsid w:val="00090CB1"/>
    <w:rsid w:val="0009172C"/>
    <w:rsid w:val="000930EC"/>
    <w:rsid w:val="000930F7"/>
    <w:rsid w:val="0009377A"/>
    <w:rsid w:val="0009390B"/>
    <w:rsid w:val="00093A12"/>
    <w:rsid w:val="00094C70"/>
    <w:rsid w:val="00095E61"/>
    <w:rsid w:val="00095E9D"/>
    <w:rsid w:val="000966C1"/>
    <w:rsid w:val="000970AC"/>
    <w:rsid w:val="000A0DC1"/>
    <w:rsid w:val="000A1086"/>
    <w:rsid w:val="000A1167"/>
    <w:rsid w:val="000A1385"/>
    <w:rsid w:val="000A1CFB"/>
    <w:rsid w:val="000A2269"/>
    <w:rsid w:val="000A22FF"/>
    <w:rsid w:val="000A2E85"/>
    <w:rsid w:val="000A37AA"/>
    <w:rsid w:val="000A4428"/>
    <w:rsid w:val="000A44C0"/>
    <w:rsid w:val="000A4DD4"/>
    <w:rsid w:val="000A5C73"/>
    <w:rsid w:val="000A6D40"/>
    <w:rsid w:val="000A7A45"/>
    <w:rsid w:val="000A7BC3"/>
    <w:rsid w:val="000B1661"/>
    <w:rsid w:val="000B1CD4"/>
    <w:rsid w:val="000B1F0B"/>
    <w:rsid w:val="000B2506"/>
    <w:rsid w:val="000B2761"/>
    <w:rsid w:val="000B2795"/>
    <w:rsid w:val="000B2E88"/>
    <w:rsid w:val="000B4375"/>
    <w:rsid w:val="000B4603"/>
    <w:rsid w:val="000B5BDF"/>
    <w:rsid w:val="000B5E45"/>
    <w:rsid w:val="000C09BE"/>
    <w:rsid w:val="000C1380"/>
    <w:rsid w:val="000C1C67"/>
    <w:rsid w:val="000C39AD"/>
    <w:rsid w:val="000C3D4C"/>
    <w:rsid w:val="000C3E65"/>
    <w:rsid w:val="000C3F8B"/>
    <w:rsid w:val="000C4492"/>
    <w:rsid w:val="000C4ADC"/>
    <w:rsid w:val="000C519F"/>
    <w:rsid w:val="000C554F"/>
    <w:rsid w:val="000C5938"/>
    <w:rsid w:val="000C5DDD"/>
    <w:rsid w:val="000C5FE9"/>
    <w:rsid w:val="000C605E"/>
    <w:rsid w:val="000C7352"/>
    <w:rsid w:val="000C7E54"/>
    <w:rsid w:val="000D06D7"/>
    <w:rsid w:val="000D0DC5"/>
    <w:rsid w:val="000D136F"/>
    <w:rsid w:val="000D14E1"/>
    <w:rsid w:val="000D15FF"/>
    <w:rsid w:val="000D1C2B"/>
    <w:rsid w:val="000D28DF"/>
    <w:rsid w:val="000D488B"/>
    <w:rsid w:val="000D51AB"/>
    <w:rsid w:val="000D51E9"/>
    <w:rsid w:val="000D5915"/>
    <w:rsid w:val="000D68DF"/>
    <w:rsid w:val="000D7251"/>
    <w:rsid w:val="000D74F3"/>
    <w:rsid w:val="000E006A"/>
    <w:rsid w:val="000E0FFC"/>
    <w:rsid w:val="000E136A"/>
    <w:rsid w:val="000E138D"/>
    <w:rsid w:val="000E187A"/>
    <w:rsid w:val="000E1BBF"/>
    <w:rsid w:val="000E2D61"/>
    <w:rsid w:val="000E3A64"/>
    <w:rsid w:val="000E450E"/>
    <w:rsid w:val="000E4573"/>
    <w:rsid w:val="000E6259"/>
    <w:rsid w:val="000E7516"/>
    <w:rsid w:val="000E79A2"/>
    <w:rsid w:val="000F044D"/>
    <w:rsid w:val="000F14D1"/>
    <w:rsid w:val="000F213E"/>
    <w:rsid w:val="000F31EC"/>
    <w:rsid w:val="000F380B"/>
    <w:rsid w:val="000F3D29"/>
    <w:rsid w:val="000F422A"/>
    <w:rsid w:val="000F4677"/>
    <w:rsid w:val="000F5BE0"/>
    <w:rsid w:val="000F68BA"/>
    <w:rsid w:val="000F7696"/>
    <w:rsid w:val="00100587"/>
    <w:rsid w:val="00101101"/>
    <w:rsid w:val="00101171"/>
    <w:rsid w:val="00101B8B"/>
    <w:rsid w:val="0010284E"/>
    <w:rsid w:val="00102E1D"/>
    <w:rsid w:val="00103122"/>
    <w:rsid w:val="0010336A"/>
    <w:rsid w:val="001037B7"/>
    <w:rsid w:val="00103A3F"/>
    <w:rsid w:val="001046C4"/>
    <w:rsid w:val="001050F1"/>
    <w:rsid w:val="00105AEA"/>
    <w:rsid w:val="00106782"/>
    <w:rsid w:val="001069E7"/>
    <w:rsid w:val="00106DAF"/>
    <w:rsid w:val="00107833"/>
    <w:rsid w:val="00110331"/>
    <w:rsid w:val="00110981"/>
    <w:rsid w:val="001119AB"/>
    <w:rsid w:val="00111A51"/>
    <w:rsid w:val="00112312"/>
    <w:rsid w:val="00114669"/>
    <w:rsid w:val="00114ABE"/>
    <w:rsid w:val="00114E76"/>
    <w:rsid w:val="00115902"/>
    <w:rsid w:val="00116023"/>
    <w:rsid w:val="00120C0E"/>
    <w:rsid w:val="0012170A"/>
    <w:rsid w:val="00121EB5"/>
    <w:rsid w:val="001221C2"/>
    <w:rsid w:val="001229B8"/>
    <w:rsid w:val="00123269"/>
    <w:rsid w:val="0012393E"/>
    <w:rsid w:val="00124BEE"/>
    <w:rsid w:val="00125179"/>
    <w:rsid w:val="00127C09"/>
    <w:rsid w:val="00130A88"/>
    <w:rsid w:val="0013165F"/>
    <w:rsid w:val="00131F45"/>
    <w:rsid w:val="00131FA3"/>
    <w:rsid w:val="0013273C"/>
    <w:rsid w:val="00133492"/>
    <w:rsid w:val="001334B3"/>
    <w:rsid w:val="00134839"/>
    <w:rsid w:val="00134A51"/>
    <w:rsid w:val="00134DA1"/>
    <w:rsid w:val="00135C39"/>
    <w:rsid w:val="00135E96"/>
    <w:rsid w:val="00135EC1"/>
    <w:rsid w:val="00136029"/>
    <w:rsid w:val="001362C2"/>
    <w:rsid w:val="00136484"/>
    <w:rsid w:val="0013658A"/>
    <w:rsid w:val="00136631"/>
    <w:rsid w:val="00137303"/>
    <w:rsid w:val="001406F4"/>
    <w:rsid w:val="00140727"/>
    <w:rsid w:val="001411F6"/>
    <w:rsid w:val="00141385"/>
    <w:rsid w:val="00141743"/>
    <w:rsid w:val="00142804"/>
    <w:rsid w:val="00142E3D"/>
    <w:rsid w:val="001434A7"/>
    <w:rsid w:val="00143E55"/>
    <w:rsid w:val="001457C0"/>
    <w:rsid w:val="00151061"/>
    <w:rsid w:val="00151F66"/>
    <w:rsid w:val="0015211C"/>
    <w:rsid w:val="00154858"/>
    <w:rsid w:val="00154CEE"/>
    <w:rsid w:val="00155B4D"/>
    <w:rsid w:val="0015601B"/>
    <w:rsid w:val="001565CA"/>
    <w:rsid w:val="00160628"/>
    <w:rsid w:val="00160772"/>
    <w:rsid w:val="0016088B"/>
    <w:rsid w:val="00160AF9"/>
    <w:rsid w:val="00161344"/>
    <w:rsid w:val="00162195"/>
    <w:rsid w:val="001630F7"/>
    <w:rsid w:val="0016322A"/>
    <w:rsid w:val="00163BE2"/>
    <w:rsid w:val="001649E3"/>
    <w:rsid w:val="00164D22"/>
    <w:rsid w:val="00165A21"/>
    <w:rsid w:val="00165A33"/>
    <w:rsid w:val="00166788"/>
    <w:rsid w:val="0016709F"/>
    <w:rsid w:val="00167D5A"/>
    <w:rsid w:val="001705CE"/>
    <w:rsid w:val="0017245F"/>
    <w:rsid w:val="00172AED"/>
    <w:rsid w:val="00173C7B"/>
    <w:rsid w:val="001764E8"/>
    <w:rsid w:val="0017714B"/>
    <w:rsid w:val="00180013"/>
    <w:rsid w:val="001804DF"/>
    <w:rsid w:val="001815F3"/>
    <w:rsid w:val="00181BDC"/>
    <w:rsid w:val="00181DB0"/>
    <w:rsid w:val="001829E3"/>
    <w:rsid w:val="00183D1A"/>
    <w:rsid w:val="00183D7F"/>
    <w:rsid w:val="00184E08"/>
    <w:rsid w:val="001850E0"/>
    <w:rsid w:val="00185312"/>
    <w:rsid w:val="00186D63"/>
    <w:rsid w:val="00187243"/>
    <w:rsid w:val="001901CE"/>
    <w:rsid w:val="00190D37"/>
    <w:rsid w:val="00191875"/>
    <w:rsid w:val="001923DE"/>
    <w:rsid w:val="001924C0"/>
    <w:rsid w:val="00193430"/>
    <w:rsid w:val="00193AD6"/>
    <w:rsid w:val="00194AF7"/>
    <w:rsid w:val="00195895"/>
    <w:rsid w:val="00196CDC"/>
    <w:rsid w:val="0019731E"/>
    <w:rsid w:val="001979E4"/>
    <w:rsid w:val="001A09FE"/>
    <w:rsid w:val="001A1744"/>
    <w:rsid w:val="001A2855"/>
    <w:rsid w:val="001A2F70"/>
    <w:rsid w:val="001A3623"/>
    <w:rsid w:val="001A5AA4"/>
    <w:rsid w:val="001A67C9"/>
    <w:rsid w:val="001A69DE"/>
    <w:rsid w:val="001A713C"/>
    <w:rsid w:val="001A7A85"/>
    <w:rsid w:val="001B00C1"/>
    <w:rsid w:val="001B0406"/>
    <w:rsid w:val="001B0B1A"/>
    <w:rsid w:val="001B0B93"/>
    <w:rsid w:val="001B1798"/>
    <w:rsid w:val="001B1C7C"/>
    <w:rsid w:val="001B3087"/>
    <w:rsid w:val="001B3892"/>
    <w:rsid w:val="001B398F"/>
    <w:rsid w:val="001B3EAB"/>
    <w:rsid w:val="001B3EEE"/>
    <w:rsid w:val="001B400C"/>
    <w:rsid w:val="001B46C6"/>
    <w:rsid w:val="001B46F5"/>
    <w:rsid w:val="001B4B48"/>
    <w:rsid w:val="001B4D1F"/>
    <w:rsid w:val="001B4F54"/>
    <w:rsid w:val="001B56C5"/>
    <w:rsid w:val="001B6345"/>
    <w:rsid w:val="001B6D51"/>
    <w:rsid w:val="001B6FBB"/>
    <w:rsid w:val="001B7681"/>
    <w:rsid w:val="001B7CAE"/>
    <w:rsid w:val="001C0759"/>
    <w:rsid w:val="001C0772"/>
    <w:rsid w:val="001C0D4F"/>
    <w:rsid w:val="001C1757"/>
    <w:rsid w:val="001C1A9E"/>
    <w:rsid w:val="001C1BA3"/>
    <w:rsid w:val="001C1DEC"/>
    <w:rsid w:val="001C2388"/>
    <w:rsid w:val="001C37CE"/>
    <w:rsid w:val="001C5736"/>
    <w:rsid w:val="001C5863"/>
    <w:rsid w:val="001C63D4"/>
    <w:rsid w:val="001C68BC"/>
    <w:rsid w:val="001C7303"/>
    <w:rsid w:val="001C7CBD"/>
    <w:rsid w:val="001D01AF"/>
    <w:rsid w:val="001D0435"/>
    <w:rsid w:val="001D069D"/>
    <w:rsid w:val="001D137E"/>
    <w:rsid w:val="001D32DE"/>
    <w:rsid w:val="001D3965"/>
    <w:rsid w:val="001D4535"/>
    <w:rsid w:val="001D4945"/>
    <w:rsid w:val="001D4A33"/>
    <w:rsid w:val="001D4F7E"/>
    <w:rsid w:val="001D5781"/>
    <w:rsid w:val="001D647F"/>
    <w:rsid w:val="001D6857"/>
    <w:rsid w:val="001E0572"/>
    <w:rsid w:val="001E0A67"/>
    <w:rsid w:val="001E1028"/>
    <w:rsid w:val="001E14CA"/>
    <w:rsid w:val="001E14E2"/>
    <w:rsid w:val="001E482C"/>
    <w:rsid w:val="001E61A5"/>
    <w:rsid w:val="001E6302"/>
    <w:rsid w:val="001E643A"/>
    <w:rsid w:val="001E6635"/>
    <w:rsid w:val="001E74AB"/>
    <w:rsid w:val="001E7DCB"/>
    <w:rsid w:val="001F0DA4"/>
    <w:rsid w:val="001F1AEB"/>
    <w:rsid w:val="001F3411"/>
    <w:rsid w:val="001F34BD"/>
    <w:rsid w:val="001F4287"/>
    <w:rsid w:val="001F42DF"/>
    <w:rsid w:val="001F4405"/>
    <w:rsid w:val="001F4B36"/>
    <w:rsid w:val="001F4D1F"/>
    <w:rsid w:val="001F4DBA"/>
    <w:rsid w:val="001F5CD9"/>
    <w:rsid w:val="001F75EE"/>
    <w:rsid w:val="001F7B53"/>
    <w:rsid w:val="00200A9A"/>
    <w:rsid w:val="00200CED"/>
    <w:rsid w:val="00200E7B"/>
    <w:rsid w:val="00200F62"/>
    <w:rsid w:val="00201E52"/>
    <w:rsid w:val="00203696"/>
    <w:rsid w:val="0020415E"/>
    <w:rsid w:val="002045AF"/>
    <w:rsid w:val="002048D0"/>
    <w:rsid w:val="00204FF4"/>
    <w:rsid w:val="00206EF5"/>
    <w:rsid w:val="002072E0"/>
    <w:rsid w:val="00207B92"/>
    <w:rsid w:val="0021056E"/>
    <w:rsid w:val="0021075D"/>
    <w:rsid w:val="002108AD"/>
    <w:rsid w:val="00210CE4"/>
    <w:rsid w:val="0021165A"/>
    <w:rsid w:val="00211BC9"/>
    <w:rsid w:val="00212BE4"/>
    <w:rsid w:val="002141AE"/>
    <w:rsid w:val="002154EF"/>
    <w:rsid w:val="00215A48"/>
    <w:rsid w:val="0021620C"/>
    <w:rsid w:val="00216B13"/>
    <w:rsid w:val="00216BAB"/>
    <w:rsid w:val="00216CAA"/>
    <w:rsid w:val="00216E78"/>
    <w:rsid w:val="00217275"/>
    <w:rsid w:val="0022035B"/>
    <w:rsid w:val="0022065A"/>
    <w:rsid w:val="00220D0D"/>
    <w:rsid w:val="00220DD2"/>
    <w:rsid w:val="002211DD"/>
    <w:rsid w:val="0022481F"/>
    <w:rsid w:val="00224EF7"/>
    <w:rsid w:val="00225522"/>
    <w:rsid w:val="002255B0"/>
    <w:rsid w:val="002262C3"/>
    <w:rsid w:val="00227175"/>
    <w:rsid w:val="002272FC"/>
    <w:rsid w:val="00227956"/>
    <w:rsid w:val="00231A29"/>
    <w:rsid w:val="00233A61"/>
    <w:rsid w:val="002359D3"/>
    <w:rsid w:val="00236D30"/>
    <w:rsid w:val="00236F4B"/>
    <w:rsid w:val="00237C30"/>
    <w:rsid w:val="002422C7"/>
    <w:rsid w:val="00242B0D"/>
    <w:rsid w:val="00244D4B"/>
    <w:rsid w:val="00246237"/>
    <w:rsid w:val="002467C6"/>
    <w:rsid w:val="0024692A"/>
    <w:rsid w:val="00250B03"/>
    <w:rsid w:val="00250CC2"/>
    <w:rsid w:val="0025120C"/>
    <w:rsid w:val="00251311"/>
    <w:rsid w:val="002515F7"/>
    <w:rsid w:val="002522D7"/>
    <w:rsid w:val="00252BBA"/>
    <w:rsid w:val="00252D31"/>
    <w:rsid w:val="00253123"/>
    <w:rsid w:val="00253E88"/>
    <w:rsid w:val="00254DC4"/>
    <w:rsid w:val="002600DB"/>
    <w:rsid w:val="00261512"/>
    <w:rsid w:val="00263C99"/>
    <w:rsid w:val="00264001"/>
    <w:rsid w:val="0026514C"/>
    <w:rsid w:val="00265EE0"/>
    <w:rsid w:val="00266354"/>
    <w:rsid w:val="0026700B"/>
    <w:rsid w:val="00267A18"/>
    <w:rsid w:val="002709A1"/>
    <w:rsid w:val="00270A3D"/>
    <w:rsid w:val="00271478"/>
    <w:rsid w:val="00271B89"/>
    <w:rsid w:val="00273462"/>
    <w:rsid w:val="0027395B"/>
    <w:rsid w:val="00274D60"/>
    <w:rsid w:val="00275854"/>
    <w:rsid w:val="00275B6F"/>
    <w:rsid w:val="00280120"/>
    <w:rsid w:val="00283B41"/>
    <w:rsid w:val="00283BA6"/>
    <w:rsid w:val="0028402E"/>
    <w:rsid w:val="002844C6"/>
    <w:rsid w:val="00285F28"/>
    <w:rsid w:val="002862F4"/>
    <w:rsid w:val="00286398"/>
    <w:rsid w:val="00286809"/>
    <w:rsid w:val="00287420"/>
    <w:rsid w:val="0028745B"/>
    <w:rsid w:val="00290450"/>
    <w:rsid w:val="00291BCA"/>
    <w:rsid w:val="00291D92"/>
    <w:rsid w:val="00295087"/>
    <w:rsid w:val="002969FE"/>
    <w:rsid w:val="00296AFC"/>
    <w:rsid w:val="00297DE1"/>
    <w:rsid w:val="002A0471"/>
    <w:rsid w:val="002A0F2D"/>
    <w:rsid w:val="002A2847"/>
    <w:rsid w:val="002A2E40"/>
    <w:rsid w:val="002A332E"/>
    <w:rsid w:val="002A3728"/>
    <w:rsid w:val="002A3C42"/>
    <w:rsid w:val="002A4B90"/>
    <w:rsid w:val="002A5D75"/>
    <w:rsid w:val="002A6671"/>
    <w:rsid w:val="002A6F54"/>
    <w:rsid w:val="002B1280"/>
    <w:rsid w:val="002B1B1A"/>
    <w:rsid w:val="002B338A"/>
    <w:rsid w:val="002B4FCE"/>
    <w:rsid w:val="002B5395"/>
    <w:rsid w:val="002B6446"/>
    <w:rsid w:val="002B66CD"/>
    <w:rsid w:val="002B7228"/>
    <w:rsid w:val="002C099E"/>
    <w:rsid w:val="002C1D24"/>
    <w:rsid w:val="002C2501"/>
    <w:rsid w:val="002C26B4"/>
    <w:rsid w:val="002C2E2E"/>
    <w:rsid w:val="002C34BC"/>
    <w:rsid w:val="002C53EE"/>
    <w:rsid w:val="002C6788"/>
    <w:rsid w:val="002C69FF"/>
    <w:rsid w:val="002D0487"/>
    <w:rsid w:val="002D132E"/>
    <w:rsid w:val="002D1C84"/>
    <w:rsid w:val="002D210B"/>
    <w:rsid w:val="002D24F7"/>
    <w:rsid w:val="002D2799"/>
    <w:rsid w:val="002D2CD7"/>
    <w:rsid w:val="002D3381"/>
    <w:rsid w:val="002D3A77"/>
    <w:rsid w:val="002D45ED"/>
    <w:rsid w:val="002D4DDC"/>
    <w:rsid w:val="002D4EB1"/>
    <w:rsid w:val="002D4F75"/>
    <w:rsid w:val="002D6493"/>
    <w:rsid w:val="002D67EB"/>
    <w:rsid w:val="002D69C1"/>
    <w:rsid w:val="002D759F"/>
    <w:rsid w:val="002D7909"/>
    <w:rsid w:val="002D7AB6"/>
    <w:rsid w:val="002D7FCE"/>
    <w:rsid w:val="002E024C"/>
    <w:rsid w:val="002E06D0"/>
    <w:rsid w:val="002E10FA"/>
    <w:rsid w:val="002E1741"/>
    <w:rsid w:val="002E1E7A"/>
    <w:rsid w:val="002E2230"/>
    <w:rsid w:val="002E2764"/>
    <w:rsid w:val="002E29F9"/>
    <w:rsid w:val="002E2AF5"/>
    <w:rsid w:val="002E36E4"/>
    <w:rsid w:val="002E3C27"/>
    <w:rsid w:val="002E3FF6"/>
    <w:rsid w:val="002E403A"/>
    <w:rsid w:val="002E42B6"/>
    <w:rsid w:val="002E42F3"/>
    <w:rsid w:val="002E75E9"/>
    <w:rsid w:val="002E77C6"/>
    <w:rsid w:val="002E7F3A"/>
    <w:rsid w:val="002F13B5"/>
    <w:rsid w:val="002F3032"/>
    <w:rsid w:val="002F396F"/>
    <w:rsid w:val="002F4EDB"/>
    <w:rsid w:val="002F5292"/>
    <w:rsid w:val="002F5A04"/>
    <w:rsid w:val="002F6054"/>
    <w:rsid w:val="002F7C0E"/>
    <w:rsid w:val="0030138F"/>
    <w:rsid w:val="0030238D"/>
    <w:rsid w:val="0030248F"/>
    <w:rsid w:val="003031E5"/>
    <w:rsid w:val="0030331C"/>
    <w:rsid w:val="00303379"/>
    <w:rsid w:val="00303F05"/>
    <w:rsid w:val="00305332"/>
    <w:rsid w:val="00306378"/>
    <w:rsid w:val="00306B2E"/>
    <w:rsid w:val="00310950"/>
    <w:rsid w:val="00310E13"/>
    <w:rsid w:val="00311410"/>
    <w:rsid w:val="00311B96"/>
    <w:rsid w:val="00312FA5"/>
    <w:rsid w:val="00313030"/>
    <w:rsid w:val="00313A53"/>
    <w:rsid w:val="00314A74"/>
    <w:rsid w:val="00314B8E"/>
    <w:rsid w:val="003154EF"/>
    <w:rsid w:val="00315713"/>
    <w:rsid w:val="0031686C"/>
    <w:rsid w:val="003169B5"/>
    <w:rsid w:val="00316FE0"/>
    <w:rsid w:val="00317651"/>
    <w:rsid w:val="003201AD"/>
    <w:rsid w:val="003204D2"/>
    <w:rsid w:val="0032450D"/>
    <w:rsid w:val="00324600"/>
    <w:rsid w:val="00324AEF"/>
    <w:rsid w:val="00325041"/>
    <w:rsid w:val="003257A4"/>
    <w:rsid w:val="00325DC0"/>
    <w:rsid w:val="0032605E"/>
    <w:rsid w:val="00326F02"/>
    <w:rsid w:val="0032728B"/>
    <w:rsid w:val="003275D1"/>
    <w:rsid w:val="003278C3"/>
    <w:rsid w:val="00327BED"/>
    <w:rsid w:val="00327C06"/>
    <w:rsid w:val="003303F2"/>
    <w:rsid w:val="00330702"/>
    <w:rsid w:val="00330B2A"/>
    <w:rsid w:val="00331996"/>
    <w:rsid w:val="00331A98"/>
    <w:rsid w:val="00331E17"/>
    <w:rsid w:val="00332888"/>
    <w:rsid w:val="00333063"/>
    <w:rsid w:val="00333272"/>
    <w:rsid w:val="00333813"/>
    <w:rsid w:val="00335862"/>
    <w:rsid w:val="00337210"/>
    <w:rsid w:val="00340269"/>
    <w:rsid w:val="003408E3"/>
    <w:rsid w:val="00340B74"/>
    <w:rsid w:val="003413FE"/>
    <w:rsid w:val="00341EE0"/>
    <w:rsid w:val="003427A6"/>
    <w:rsid w:val="00342C75"/>
    <w:rsid w:val="00343480"/>
    <w:rsid w:val="00343682"/>
    <w:rsid w:val="00344FA2"/>
    <w:rsid w:val="00345C4F"/>
    <w:rsid w:val="00345E89"/>
    <w:rsid w:val="003477EE"/>
    <w:rsid w:val="00351C13"/>
    <w:rsid w:val="003522A1"/>
    <w:rsid w:val="0035254B"/>
    <w:rsid w:val="003526E0"/>
    <w:rsid w:val="00353555"/>
    <w:rsid w:val="00353752"/>
    <w:rsid w:val="00354DDE"/>
    <w:rsid w:val="003552BA"/>
    <w:rsid w:val="0035587B"/>
    <w:rsid w:val="00355EA9"/>
    <w:rsid w:val="003565D4"/>
    <w:rsid w:val="003566F8"/>
    <w:rsid w:val="00356D19"/>
    <w:rsid w:val="00357278"/>
    <w:rsid w:val="00357303"/>
    <w:rsid w:val="003574A2"/>
    <w:rsid w:val="003607FB"/>
    <w:rsid w:val="00360FD5"/>
    <w:rsid w:val="00361572"/>
    <w:rsid w:val="00362156"/>
    <w:rsid w:val="0036340D"/>
    <w:rsid w:val="003634A5"/>
    <w:rsid w:val="0036513E"/>
    <w:rsid w:val="00365873"/>
    <w:rsid w:val="00365C52"/>
    <w:rsid w:val="00366728"/>
    <w:rsid w:val="00366868"/>
    <w:rsid w:val="00366EB7"/>
    <w:rsid w:val="00367506"/>
    <w:rsid w:val="00370085"/>
    <w:rsid w:val="00370CFB"/>
    <w:rsid w:val="00371195"/>
    <w:rsid w:val="003711AD"/>
    <w:rsid w:val="00371F74"/>
    <w:rsid w:val="00372E72"/>
    <w:rsid w:val="00372F7A"/>
    <w:rsid w:val="00373E25"/>
    <w:rsid w:val="003744A3"/>
    <w:rsid w:val="003744A7"/>
    <w:rsid w:val="00375794"/>
    <w:rsid w:val="00375989"/>
    <w:rsid w:val="00376186"/>
    <w:rsid w:val="00376235"/>
    <w:rsid w:val="0037646B"/>
    <w:rsid w:val="00376531"/>
    <w:rsid w:val="00377300"/>
    <w:rsid w:val="00381FB6"/>
    <w:rsid w:val="00383437"/>
    <w:rsid w:val="0038358F"/>
    <w:rsid w:val="003836D3"/>
    <w:rsid w:val="00383A52"/>
    <w:rsid w:val="00383EB2"/>
    <w:rsid w:val="00385B4C"/>
    <w:rsid w:val="00386BD9"/>
    <w:rsid w:val="0039102F"/>
    <w:rsid w:val="00391652"/>
    <w:rsid w:val="0039469C"/>
    <w:rsid w:val="0039507F"/>
    <w:rsid w:val="00396718"/>
    <w:rsid w:val="00397A4A"/>
    <w:rsid w:val="003A1260"/>
    <w:rsid w:val="003A1416"/>
    <w:rsid w:val="003A1B0D"/>
    <w:rsid w:val="003A295F"/>
    <w:rsid w:val="003A2B0E"/>
    <w:rsid w:val="003A315E"/>
    <w:rsid w:val="003A39D9"/>
    <w:rsid w:val="003A3B91"/>
    <w:rsid w:val="003A41DD"/>
    <w:rsid w:val="003A42F1"/>
    <w:rsid w:val="003A47D8"/>
    <w:rsid w:val="003A7033"/>
    <w:rsid w:val="003B0274"/>
    <w:rsid w:val="003B03AA"/>
    <w:rsid w:val="003B1E67"/>
    <w:rsid w:val="003B2A4D"/>
    <w:rsid w:val="003B47FE"/>
    <w:rsid w:val="003B4E9D"/>
    <w:rsid w:val="003B5673"/>
    <w:rsid w:val="003B5AAE"/>
    <w:rsid w:val="003B5E08"/>
    <w:rsid w:val="003B6287"/>
    <w:rsid w:val="003B62C9"/>
    <w:rsid w:val="003B6BDB"/>
    <w:rsid w:val="003B6FE6"/>
    <w:rsid w:val="003B760A"/>
    <w:rsid w:val="003C412D"/>
    <w:rsid w:val="003C5C55"/>
    <w:rsid w:val="003C6289"/>
    <w:rsid w:val="003C7176"/>
    <w:rsid w:val="003C791C"/>
    <w:rsid w:val="003D0929"/>
    <w:rsid w:val="003D1F7C"/>
    <w:rsid w:val="003D21BE"/>
    <w:rsid w:val="003D2F52"/>
    <w:rsid w:val="003D34B8"/>
    <w:rsid w:val="003D4729"/>
    <w:rsid w:val="003D5F96"/>
    <w:rsid w:val="003D6472"/>
    <w:rsid w:val="003D6783"/>
    <w:rsid w:val="003D6B76"/>
    <w:rsid w:val="003D7074"/>
    <w:rsid w:val="003D7DD6"/>
    <w:rsid w:val="003E0860"/>
    <w:rsid w:val="003E16CF"/>
    <w:rsid w:val="003E1A81"/>
    <w:rsid w:val="003E2F97"/>
    <w:rsid w:val="003E3E7F"/>
    <w:rsid w:val="003E5AAF"/>
    <w:rsid w:val="003E600D"/>
    <w:rsid w:val="003E64DF"/>
    <w:rsid w:val="003E66D8"/>
    <w:rsid w:val="003E6A5D"/>
    <w:rsid w:val="003F0373"/>
    <w:rsid w:val="003F0B41"/>
    <w:rsid w:val="003F0BCF"/>
    <w:rsid w:val="003F10FC"/>
    <w:rsid w:val="003F193A"/>
    <w:rsid w:val="003F38F1"/>
    <w:rsid w:val="003F4207"/>
    <w:rsid w:val="003F4747"/>
    <w:rsid w:val="003F5C46"/>
    <w:rsid w:val="003F65B1"/>
    <w:rsid w:val="003F7CBB"/>
    <w:rsid w:val="003F7D34"/>
    <w:rsid w:val="0040025C"/>
    <w:rsid w:val="004004BC"/>
    <w:rsid w:val="004011B0"/>
    <w:rsid w:val="00401BA0"/>
    <w:rsid w:val="00402E01"/>
    <w:rsid w:val="00402E06"/>
    <w:rsid w:val="004037F6"/>
    <w:rsid w:val="00404E84"/>
    <w:rsid w:val="004050B8"/>
    <w:rsid w:val="004101D6"/>
    <w:rsid w:val="00412690"/>
    <w:rsid w:val="00412C8E"/>
    <w:rsid w:val="00412D5B"/>
    <w:rsid w:val="00413BAE"/>
    <w:rsid w:val="0041431C"/>
    <w:rsid w:val="00414D01"/>
    <w:rsid w:val="0041518D"/>
    <w:rsid w:val="004151A6"/>
    <w:rsid w:val="00416320"/>
    <w:rsid w:val="004164C6"/>
    <w:rsid w:val="00416D68"/>
    <w:rsid w:val="00417433"/>
    <w:rsid w:val="00417F2F"/>
    <w:rsid w:val="00420292"/>
    <w:rsid w:val="004209FE"/>
    <w:rsid w:val="0042221D"/>
    <w:rsid w:val="004226C0"/>
    <w:rsid w:val="00424B97"/>
    <w:rsid w:val="00424DD3"/>
    <w:rsid w:val="00424F8D"/>
    <w:rsid w:val="00425804"/>
    <w:rsid w:val="004269C5"/>
    <w:rsid w:val="00426B4F"/>
    <w:rsid w:val="004271D1"/>
    <w:rsid w:val="00427748"/>
    <w:rsid w:val="00435403"/>
    <w:rsid w:val="00435939"/>
    <w:rsid w:val="00435A55"/>
    <w:rsid w:val="00437167"/>
    <w:rsid w:val="00437CC7"/>
    <w:rsid w:val="0044018B"/>
    <w:rsid w:val="0044102B"/>
    <w:rsid w:val="00442B9C"/>
    <w:rsid w:val="004436DF"/>
    <w:rsid w:val="00444AFC"/>
    <w:rsid w:val="00445458"/>
    <w:rsid w:val="00445876"/>
    <w:rsid w:val="00445EFA"/>
    <w:rsid w:val="00446B03"/>
    <w:rsid w:val="0044738A"/>
    <w:rsid w:val="004473D3"/>
    <w:rsid w:val="00447845"/>
    <w:rsid w:val="004502B5"/>
    <w:rsid w:val="00450301"/>
    <w:rsid w:val="00450E39"/>
    <w:rsid w:val="0045123B"/>
    <w:rsid w:val="00451466"/>
    <w:rsid w:val="00452231"/>
    <w:rsid w:val="00453CBC"/>
    <w:rsid w:val="00454E9B"/>
    <w:rsid w:val="00455C03"/>
    <w:rsid w:val="00456674"/>
    <w:rsid w:val="00456D6D"/>
    <w:rsid w:val="004578AF"/>
    <w:rsid w:val="00460C13"/>
    <w:rsid w:val="00460C21"/>
    <w:rsid w:val="00460D66"/>
    <w:rsid w:val="00461093"/>
    <w:rsid w:val="0046111F"/>
    <w:rsid w:val="00461C4F"/>
    <w:rsid w:val="004622FF"/>
    <w:rsid w:val="00463228"/>
    <w:rsid w:val="00463782"/>
    <w:rsid w:val="00464CEB"/>
    <w:rsid w:val="00464D25"/>
    <w:rsid w:val="00464F0D"/>
    <w:rsid w:val="00466397"/>
    <w:rsid w:val="004667E0"/>
    <w:rsid w:val="00466E12"/>
    <w:rsid w:val="00467080"/>
    <w:rsid w:val="0046760E"/>
    <w:rsid w:val="00470C5D"/>
    <w:rsid w:val="00470E10"/>
    <w:rsid w:val="00471479"/>
    <w:rsid w:val="00472B6F"/>
    <w:rsid w:val="00472D08"/>
    <w:rsid w:val="004749AD"/>
    <w:rsid w:val="004749E9"/>
    <w:rsid w:val="004750A1"/>
    <w:rsid w:val="004760D6"/>
    <w:rsid w:val="00476F0A"/>
    <w:rsid w:val="00477A97"/>
    <w:rsid w:val="00481343"/>
    <w:rsid w:val="00481561"/>
    <w:rsid w:val="00482B72"/>
    <w:rsid w:val="0048316D"/>
    <w:rsid w:val="004840F0"/>
    <w:rsid w:val="0048549E"/>
    <w:rsid w:val="00485959"/>
    <w:rsid w:val="00486177"/>
    <w:rsid w:val="00486D23"/>
    <w:rsid w:val="0049136D"/>
    <w:rsid w:val="004917AB"/>
    <w:rsid w:val="004919AC"/>
    <w:rsid w:val="004924AD"/>
    <w:rsid w:val="004930C6"/>
    <w:rsid w:val="00493347"/>
    <w:rsid w:val="00493EF4"/>
    <w:rsid w:val="0049592A"/>
    <w:rsid w:val="00496092"/>
    <w:rsid w:val="004960AD"/>
    <w:rsid w:val="004977CE"/>
    <w:rsid w:val="00497D1D"/>
    <w:rsid w:val="00497DAF"/>
    <w:rsid w:val="004A07F8"/>
    <w:rsid w:val="004A0867"/>
    <w:rsid w:val="004A08DB"/>
    <w:rsid w:val="004A0C3A"/>
    <w:rsid w:val="004A0F9F"/>
    <w:rsid w:val="004A0FC4"/>
    <w:rsid w:val="004A1A84"/>
    <w:rsid w:val="004A25D0"/>
    <w:rsid w:val="004A37E8"/>
    <w:rsid w:val="004A394E"/>
    <w:rsid w:val="004A4355"/>
    <w:rsid w:val="004A455F"/>
    <w:rsid w:val="004A5938"/>
    <w:rsid w:val="004A7549"/>
    <w:rsid w:val="004A7C70"/>
    <w:rsid w:val="004B09D4"/>
    <w:rsid w:val="004B1510"/>
    <w:rsid w:val="004B1D7D"/>
    <w:rsid w:val="004B26AF"/>
    <w:rsid w:val="004B309D"/>
    <w:rsid w:val="004B30E6"/>
    <w:rsid w:val="004B330A"/>
    <w:rsid w:val="004B43E9"/>
    <w:rsid w:val="004B4C85"/>
    <w:rsid w:val="004B4DA8"/>
    <w:rsid w:val="004B507D"/>
    <w:rsid w:val="004B5C78"/>
    <w:rsid w:val="004B64C0"/>
    <w:rsid w:val="004B68CD"/>
    <w:rsid w:val="004B6DC4"/>
    <w:rsid w:val="004B7C8E"/>
    <w:rsid w:val="004C12A3"/>
    <w:rsid w:val="004C1860"/>
    <w:rsid w:val="004C1A2A"/>
    <w:rsid w:val="004C1FC7"/>
    <w:rsid w:val="004C3D3C"/>
    <w:rsid w:val="004C4687"/>
    <w:rsid w:val="004C4E98"/>
    <w:rsid w:val="004C5825"/>
    <w:rsid w:val="004C60D2"/>
    <w:rsid w:val="004C6292"/>
    <w:rsid w:val="004C7081"/>
    <w:rsid w:val="004C7905"/>
    <w:rsid w:val="004D000F"/>
    <w:rsid w:val="004D0705"/>
    <w:rsid w:val="004D0B35"/>
    <w:rsid w:val="004D0EDC"/>
    <w:rsid w:val="004D1220"/>
    <w:rsid w:val="004D14B3"/>
    <w:rsid w:val="004D1529"/>
    <w:rsid w:val="004D2253"/>
    <w:rsid w:val="004D31A8"/>
    <w:rsid w:val="004D3C6B"/>
    <w:rsid w:val="004D46B3"/>
    <w:rsid w:val="004D49C6"/>
    <w:rsid w:val="004D4BE2"/>
    <w:rsid w:val="004D5514"/>
    <w:rsid w:val="004D554A"/>
    <w:rsid w:val="004D56C3"/>
    <w:rsid w:val="004D690A"/>
    <w:rsid w:val="004D7B84"/>
    <w:rsid w:val="004E0338"/>
    <w:rsid w:val="004E1BF1"/>
    <w:rsid w:val="004E31CD"/>
    <w:rsid w:val="004E3716"/>
    <w:rsid w:val="004E4FF3"/>
    <w:rsid w:val="004E56A8"/>
    <w:rsid w:val="004E57C7"/>
    <w:rsid w:val="004F09D5"/>
    <w:rsid w:val="004F2616"/>
    <w:rsid w:val="004F2A01"/>
    <w:rsid w:val="004F2DDE"/>
    <w:rsid w:val="004F3973"/>
    <w:rsid w:val="004F3A6C"/>
    <w:rsid w:val="004F3B55"/>
    <w:rsid w:val="004F428E"/>
    <w:rsid w:val="004F49E8"/>
    <w:rsid w:val="004F4E46"/>
    <w:rsid w:val="004F6B7D"/>
    <w:rsid w:val="004F6C83"/>
    <w:rsid w:val="004F6F89"/>
    <w:rsid w:val="004F793E"/>
    <w:rsid w:val="004F7E99"/>
    <w:rsid w:val="005002D4"/>
    <w:rsid w:val="00500721"/>
    <w:rsid w:val="005007D8"/>
    <w:rsid w:val="00500871"/>
    <w:rsid w:val="005015F6"/>
    <w:rsid w:val="0050165D"/>
    <w:rsid w:val="0050203E"/>
    <w:rsid w:val="00502C56"/>
    <w:rsid w:val="005030C4"/>
    <w:rsid w:val="005031C5"/>
    <w:rsid w:val="0050366A"/>
    <w:rsid w:val="00503E10"/>
    <w:rsid w:val="005048F8"/>
    <w:rsid w:val="00504B01"/>
    <w:rsid w:val="00504FDC"/>
    <w:rsid w:val="00505092"/>
    <w:rsid w:val="005055AB"/>
    <w:rsid w:val="005063BB"/>
    <w:rsid w:val="00506FFE"/>
    <w:rsid w:val="00510BA0"/>
    <w:rsid w:val="00510CDF"/>
    <w:rsid w:val="00511C75"/>
    <w:rsid w:val="005120CC"/>
    <w:rsid w:val="00512B7B"/>
    <w:rsid w:val="00514413"/>
    <w:rsid w:val="00514B5F"/>
    <w:rsid w:val="00514B62"/>
    <w:rsid w:val="00514E9F"/>
    <w:rsid w:val="00514EA1"/>
    <w:rsid w:val="00516704"/>
    <w:rsid w:val="00517537"/>
    <w:rsid w:val="0051798B"/>
    <w:rsid w:val="00521F5A"/>
    <w:rsid w:val="005221DC"/>
    <w:rsid w:val="00522956"/>
    <w:rsid w:val="005238FC"/>
    <w:rsid w:val="00525B0B"/>
    <w:rsid w:val="00525E06"/>
    <w:rsid w:val="00526454"/>
    <w:rsid w:val="0052713F"/>
    <w:rsid w:val="00530215"/>
    <w:rsid w:val="00531572"/>
    <w:rsid w:val="00531823"/>
    <w:rsid w:val="00532B5D"/>
    <w:rsid w:val="005332A8"/>
    <w:rsid w:val="005334C7"/>
    <w:rsid w:val="005340AB"/>
    <w:rsid w:val="00534ECC"/>
    <w:rsid w:val="00535099"/>
    <w:rsid w:val="00535394"/>
    <w:rsid w:val="0053623D"/>
    <w:rsid w:val="00536573"/>
    <w:rsid w:val="0053679F"/>
    <w:rsid w:val="00536FEA"/>
    <w:rsid w:val="005371DB"/>
    <w:rsid w:val="0053720D"/>
    <w:rsid w:val="0054010B"/>
    <w:rsid w:val="00540796"/>
    <w:rsid w:val="00540EF5"/>
    <w:rsid w:val="00541BF3"/>
    <w:rsid w:val="00541CD3"/>
    <w:rsid w:val="0054303A"/>
    <w:rsid w:val="00544441"/>
    <w:rsid w:val="00544836"/>
    <w:rsid w:val="00544856"/>
    <w:rsid w:val="005448DC"/>
    <w:rsid w:val="0054509A"/>
    <w:rsid w:val="00545584"/>
    <w:rsid w:val="005460A0"/>
    <w:rsid w:val="005476FA"/>
    <w:rsid w:val="00551D8F"/>
    <w:rsid w:val="0055229F"/>
    <w:rsid w:val="00552D97"/>
    <w:rsid w:val="005535CF"/>
    <w:rsid w:val="005539E5"/>
    <w:rsid w:val="0055595E"/>
    <w:rsid w:val="00555BB1"/>
    <w:rsid w:val="0055794F"/>
    <w:rsid w:val="00557988"/>
    <w:rsid w:val="00560217"/>
    <w:rsid w:val="005611CC"/>
    <w:rsid w:val="00561332"/>
    <w:rsid w:val="00561FDB"/>
    <w:rsid w:val="00562C49"/>
    <w:rsid w:val="00562DEF"/>
    <w:rsid w:val="0056321A"/>
    <w:rsid w:val="00563792"/>
    <w:rsid w:val="00563A35"/>
    <w:rsid w:val="00565EDF"/>
    <w:rsid w:val="00566596"/>
    <w:rsid w:val="005678DE"/>
    <w:rsid w:val="00572C8E"/>
    <w:rsid w:val="005741E9"/>
    <w:rsid w:val="005748CF"/>
    <w:rsid w:val="005752D2"/>
    <w:rsid w:val="005757AC"/>
    <w:rsid w:val="00575AEB"/>
    <w:rsid w:val="00575D12"/>
    <w:rsid w:val="005774A4"/>
    <w:rsid w:val="00577A5B"/>
    <w:rsid w:val="00577B94"/>
    <w:rsid w:val="005810AC"/>
    <w:rsid w:val="005818EA"/>
    <w:rsid w:val="00581D55"/>
    <w:rsid w:val="005825D9"/>
    <w:rsid w:val="00582D15"/>
    <w:rsid w:val="00582DEA"/>
    <w:rsid w:val="00584270"/>
    <w:rsid w:val="00584738"/>
    <w:rsid w:val="00584960"/>
    <w:rsid w:val="00584E89"/>
    <w:rsid w:val="005857DA"/>
    <w:rsid w:val="005871F8"/>
    <w:rsid w:val="00590D26"/>
    <w:rsid w:val="005920B0"/>
    <w:rsid w:val="0059290B"/>
    <w:rsid w:val="00592B49"/>
    <w:rsid w:val="0059380D"/>
    <w:rsid w:val="00593DFF"/>
    <w:rsid w:val="0059405C"/>
    <w:rsid w:val="00594A95"/>
    <w:rsid w:val="00595A8F"/>
    <w:rsid w:val="00597152"/>
    <w:rsid w:val="005977C2"/>
    <w:rsid w:val="00597BF2"/>
    <w:rsid w:val="005A125D"/>
    <w:rsid w:val="005A1794"/>
    <w:rsid w:val="005A1F54"/>
    <w:rsid w:val="005A2771"/>
    <w:rsid w:val="005A3020"/>
    <w:rsid w:val="005A3D1F"/>
    <w:rsid w:val="005A424F"/>
    <w:rsid w:val="005A47DB"/>
    <w:rsid w:val="005A48FF"/>
    <w:rsid w:val="005A4D2D"/>
    <w:rsid w:val="005A5398"/>
    <w:rsid w:val="005A5637"/>
    <w:rsid w:val="005A5CA0"/>
    <w:rsid w:val="005A6B33"/>
    <w:rsid w:val="005B005F"/>
    <w:rsid w:val="005B0A71"/>
    <w:rsid w:val="005B0EDF"/>
    <w:rsid w:val="005B134E"/>
    <w:rsid w:val="005B1722"/>
    <w:rsid w:val="005B2039"/>
    <w:rsid w:val="005B24FC"/>
    <w:rsid w:val="005B2B78"/>
    <w:rsid w:val="005B2BF9"/>
    <w:rsid w:val="005B344F"/>
    <w:rsid w:val="005B37AC"/>
    <w:rsid w:val="005B3855"/>
    <w:rsid w:val="005B3FBA"/>
    <w:rsid w:val="005B4A1D"/>
    <w:rsid w:val="005B53C8"/>
    <w:rsid w:val="005B6076"/>
    <w:rsid w:val="005B647F"/>
    <w:rsid w:val="005B674D"/>
    <w:rsid w:val="005C056D"/>
    <w:rsid w:val="005C07B6"/>
    <w:rsid w:val="005C0812"/>
    <w:rsid w:val="005C0C6C"/>
    <w:rsid w:val="005C0CBE"/>
    <w:rsid w:val="005C1FCF"/>
    <w:rsid w:val="005C2A03"/>
    <w:rsid w:val="005C3F41"/>
    <w:rsid w:val="005C4DD7"/>
    <w:rsid w:val="005C577E"/>
    <w:rsid w:val="005C641B"/>
    <w:rsid w:val="005C677A"/>
    <w:rsid w:val="005C69B8"/>
    <w:rsid w:val="005C737B"/>
    <w:rsid w:val="005C7B32"/>
    <w:rsid w:val="005D03DF"/>
    <w:rsid w:val="005D080C"/>
    <w:rsid w:val="005D1885"/>
    <w:rsid w:val="005D1CB4"/>
    <w:rsid w:val="005D1D29"/>
    <w:rsid w:val="005D2F30"/>
    <w:rsid w:val="005D3E51"/>
    <w:rsid w:val="005D4A38"/>
    <w:rsid w:val="005D51AC"/>
    <w:rsid w:val="005D71D7"/>
    <w:rsid w:val="005D7956"/>
    <w:rsid w:val="005E0418"/>
    <w:rsid w:val="005E0BF0"/>
    <w:rsid w:val="005E0E04"/>
    <w:rsid w:val="005E29B8"/>
    <w:rsid w:val="005E2A8E"/>
    <w:rsid w:val="005E2EEA"/>
    <w:rsid w:val="005E3708"/>
    <w:rsid w:val="005E3CCD"/>
    <w:rsid w:val="005E3D6B"/>
    <w:rsid w:val="005E3ECF"/>
    <w:rsid w:val="005E4C24"/>
    <w:rsid w:val="005E5B19"/>
    <w:rsid w:val="005E5B55"/>
    <w:rsid w:val="005E5E4A"/>
    <w:rsid w:val="005E5EAA"/>
    <w:rsid w:val="005E5EBA"/>
    <w:rsid w:val="005E6132"/>
    <w:rsid w:val="005E693D"/>
    <w:rsid w:val="005E75BF"/>
    <w:rsid w:val="005F01CF"/>
    <w:rsid w:val="005F15D7"/>
    <w:rsid w:val="005F41CC"/>
    <w:rsid w:val="005F57BA"/>
    <w:rsid w:val="005F5946"/>
    <w:rsid w:val="005F5B45"/>
    <w:rsid w:val="005F60C6"/>
    <w:rsid w:val="005F61E6"/>
    <w:rsid w:val="005F62C5"/>
    <w:rsid w:val="005F67BB"/>
    <w:rsid w:val="005F6C45"/>
    <w:rsid w:val="005F7352"/>
    <w:rsid w:val="005F75DC"/>
    <w:rsid w:val="005F7D40"/>
    <w:rsid w:val="00600635"/>
    <w:rsid w:val="00601CF8"/>
    <w:rsid w:val="006045AD"/>
    <w:rsid w:val="00604AA6"/>
    <w:rsid w:val="006055D8"/>
    <w:rsid w:val="00605857"/>
    <w:rsid w:val="00605A69"/>
    <w:rsid w:val="00606C54"/>
    <w:rsid w:val="006071A2"/>
    <w:rsid w:val="00607884"/>
    <w:rsid w:val="00607B60"/>
    <w:rsid w:val="00607CC0"/>
    <w:rsid w:val="00610D92"/>
    <w:rsid w:val="00611CC4"/>
    <w:rsid w:val="00611D1C"/>
    <w:rsid w:val="00611E7F"/>
    <w:rsid w:val="006125D8"/>
    <w:rsid w:val="00613729"/>
    <w:rsid w:val="00614375"/>
    <w:rsid w:val="00615637"/>
    <w:rsid w:val="00615B0A"/>
    <w:rsid w:val="006160EE"/>
    <w:rsid w:val="006168CF"/>
    <w:rsid w:val="00617761"/>
    <w:rsid w:val="0062011B"/>
    <w:rsid w:val="00621309"/>
    <w:rsid w:val="0062166A"/>
    <w:rsid w:val="00621B72"/>
    <w:rsid w:val="00621CA8"/>
    <w:rsid w:val="0062358B"/>
    <w:rsid w:val="00623B64"/>
    <w:rsid w:val="00623D16"/>
    <w:rsid w:val="00623D8D"/>
    <w:rsid w:val="00624311"/>
    <w:rsid w:val="006252BD"/>
    <w:rsid w:val="00625633"/>
    <w:rsid w:val="0062589E"/>
    <w:rsid w:val="006258C5"/>
    <w:rsid w:val="00626C4D"/>
    <w:rsid w:val="00626C6C"/>
    <w:rsid w:val="00626DE0"/>
    <w:rsid w:val="00630901"/>
    <w:rsid w:val="00630C68"/>
    <w:rsid w:val="00631F8E"/>
    <w:rsid w:val="006344FE"/>
    <w:rsid w:val="00635EE7"/>
    <w:rsid w:val="0063643E"/>
    <w:rsid w:val="0063684D"/>
    <w:rsid w:val="00636861"/>
    <w:rsid w:val="00636A50"/>
    <w:rsid w:val="00636EE9"/>
    <w:rsid w:val="00640950"/>
    <w:rsid w:val="00640B22"/>
    <w:rsid w:val="00641231"/>
    <w:rsid w:val="00641AE7"/>
    <w:rsid w:val="00641BC2"/>
    <w:rsid w:val="006422FE"/>
    <w:rsid w:val="00642444"/>
    <w:rsid w:val="00642629"/>
    <w:rsid w:val="00642A2B"/>
    <w:rsid w:val="00643262"/>
    <w:rsid w:val="00644E15"/>
    <w:rsid w:val="006475A2"/>
    <w:rsid w:val="0064782B"/>
    <w:rsid w:val="0065069B"/>
    <w:rsid w:val="0065069C"/>
    <w:rsid w:val="00651AC8"/>
    <w:rsid w:val="00652529"/>
    <w:rsid w:val="0065293D"/>
    <w:rsid w:val="00653CAE"/>
    <w:rsid w:val="00653E29"/>
    <w:rsid w:val="00653EFC"/>
    <w:rsid w:val="00654021"/>
    <w:rsid w:val="006544EC"/>
    <w:rsid w:val="006550B3"/>
    <w:rsid w:val="00656ACC"/>
    <w:rsid w:val="006575D3"/>
    <w:rsid w:val="0065786A"/>
    <w:rsid w:val="00660957"/>
    <w:rsid w:val="00660F0C"/>
    <w:rsid w:val="00661045"/>
    <w:rsid w:val="00661554"/>
    <w:rsid w:val="00661747"/>
    <w:rsid w:val="00661FB7"/>
    <w:rsid w:val="00662487"/>
    <w:rsid w:val="00663073"/>
    <w:rsid w:val="00664026"/>
    <w:rsid w:val="0066425E"/>
    <w:rsid w:val="00664EC1"/>
    <w:rsid w:val="00665BBA"/>
    <w:rsid w:val="006665A1"/>
    <w:rsid w:val="00666980"/>
    <w:rsid w:val="00666DA8"/>
    <w:rsid w:val="00670E9A"/>
    <w:rsid w:val="00671057"/>
    <w:rsid w:val="006717A5"/>
    <w:rsid w:val="006729AB"/>
    <w:rsid w:val="00672F5E"/>
    <w:rsid w:val="006731FE"/>
    <w:rsid w:val="00674729"/>
    <w:rsid w:val="00675AAF"/>
    <w:rsid w:val="00676DB6"/>
    <w:rsid w:val="00677D3C"/>
    <w:rsid w:val="0068031A"/>
    <w:rsid w:val="00680B6B"/>
    <w:rsid w:val="00681B2F"/>
    <w:rsid w:val="00682898"/>
    <w:rsid w:val="00682A0C"/>
    <w:rsid w:val="00682C68"/>
    <w:rsid w:val="00682F41"/>
    <w:rsid w:val="0068335F"/>
    <w:rsid w:val="00684C84"/>
    <w:rsid w:val="00687217"/>
    <w:rsid w:val="0068757D"/>
    <w:rsid w:val="00693302"/>
    <w:rsid w:val="006945D2"/>
    <w:rsid w:val="00694DDE"/>
    <w:rsid w:val="0069640B"/>
    <w:rsid w:val="00696C7E"/>
    <w:rsid w:val="00696FEE"/>
    <w:rsid w:val="006A11E6"/>
    <w:rsid w:val="006A166C"/>
    <w:rsid w:val="006A1B83"/>
    <w:rsid w:val="006A21CD"/>
    <w:rsid w:val="006A29C8"/>
    <w:rsid w:val="006A4249"/>
    <w:rsid w:val="006A53A6"/>
    <w:rsid w:val="006A559D"/>
    <w:rsid w:val="006A5918"/>
    <w:rsid w:val="006A64B9"/>
    <w:rsid w:val="006B19B0"/>
    <w:rsid w:val="006B21B2"/>
    <w:rsid w:val="006B4A4A"/>
    <w:rsid w:val="006B5A5B"/>
    <w:rsid w:val="006B65F6"/>
    <w:rsid w:val="006B7048"/>
    <w:rsid w:val="006C034E"/>
    <w:rsid w:val="006C13F7"/>
    <w:rsid w:val="006C15DD"/>
    <w:rsid w:val="006C19B2"/>
    <w:rsid w:val="006C3EA1"/>
    <w:rsid w:val="006C3EB7"/>
    <w:rsid w:val="006C4409"/>
    <w:rsid w:val="006C4E10"/>
    <w:rsid w:val="006C4E86"/>
    <w:rsid w:val="006C51C3"/>
    <w:rsid w:val="006C5BB8"/>
    <w:rsid w:val="006C5FAA"/>
    <w:rsid w:val="006C6750"/>
    <w:rsid w:val="006C6936"/>
    <w:rsid w:val="006C723F"/>
    <w:rsid w:val="006C73E6"/>
    <w:rsid w:val="006C7510"/>
    <w:rsid w:val="006C7B01"/>
    <w:rsid w:val="006D0017"/>
    <w:rsid w:val="006D006C"/>
    <w:rsid w:val="006D0B46"/>
    <w:rsid w:val="006D0F77"/>
    <w:rsid w:val="006D0F90"/>
    <w:rsid w:val="006D0FE8"/>
    <w:rsid w:val="006D2A4C"/>
    <w:rsid w:val="006D36FA"/>
    <w:rsid w:val="006D4B2B"/>
    <w:rsid w:val="006D4CBE"/>
    <w:rsid w:val="006D4F3C"/>
    <w:rsid w:val="006D5BE4"/>
    <w:rsid w:val="006D5C66"/>
    <w:rsid w:val="006D5CEF"/>
    <w:rsid w:val="006D7002"/>
    <w:rsid w:val="006E1B3C"/>
    <w:rsid w:val="006E1F84"/>
    <w:rsid w:val="006E2110"/>
    <w:rsid w:val="006E23FB"/>
    <w:rsid w:val="006E325A"/>
    <w:rsid w:val="006E33EC"/>
    <w:rsid w:val="006E3802"/>
    <w:rsid w:val="006E3A69"/>
    <w:rsid w:val="006E3F0E"/>
    <w:rsid w:val="006E497A"/>
    <w:rsid w:val="006E5326"/>
    <w:rsid w:val="006E6703"/>
    <w:rsid w:val="006E6C02"/>
    <w:rsid w:val="006E6F3A"/>
    <w:rsid w:val="006E7736"/>
    <w:rsid w:val="006E78A1"/>
    <w:rsid w:val="006F1D64"/>
    <w:rsid w:val="006F231A"/>
    <w:rsid w:val="006F2836"/>
    <w:rsid w:val="006F3049"/>
    <w:rsid w:val="006F3409"/>
    <w:rsid w:val="006F46BA"/>
    <w:rsid w:val="006F4CEC"/>
    <w:rsid w:val="006F5042"/>
    <w:rsid w:val="006F5183"/>
    <w:rsid w:val="006F6B55"/>
    <w:rsid w:val="006F7034"/>
    <w:rsid w:val="006F788D"/>
    <w:rsid w:val="006F78E1"/>
    <w:rsid w:val="0070018A"/>
    <w:rsid w:val="00700FFB"/>
    <w:rsid w:val="00701072"/>
    <w:rsid w:val="00702054"/>
    <w:rsid w:val="007025FB"/>
    <w:rsid w:val="007035A4"/>
    <w:rsid w:val="00705871"/>
    <w:rsid w:val="007066DC"/>
    <w:rsid w:val="0070694A"/>
    <w:rsid w:val="00706EBE"/>
    <w:rsid w:val="00710352"/>
    <w:rsid w:val="007106DC"/>
    <w:rsid w:val="00710D64"/>
    <w:rsid w:val="0071167C"/>
    <w:rsid w:val="00711799"/>
    <w:rsid w:val="007118E7"/>
    <w:rsid w:val="00712B78"/>
    <w:rsid w:val="007138F4"/>
    <w:rsid w:val="0071393B"/>
    <w:rsid w:val="00713EE2"/>
    <w:rsid w:val="007157AB"/>
    <w:rsid w:val="00716B23"/>
    <w:rsid w:val="007177FC"/>
    <w:rsid w:val="007200B7"/>
    <w:rsid w:val="0072094F"/>
    <w:rsid w:val="00720C5E"/>
    <w:rsid w:val="00721701"/>
    <w:rsid w:val="00721E87"/>
    <w:rsid w:val="00722558"/>
    <w:rsid w:val="00724FCD"/>
    <w:rsid w:val="00725133"/>
    <w:rsid w:val="00725EBE"/>
    <w:rsid w:val="00726543"/>
    <w:rsid w:val="00726A78"/>
    <w:rsid w:val="0072776E"/>
    <w:rsid w:val="007305C6"/>
    <w:rsid w:val="007314D9"/>
    <w:rsid w:val="00731835"/>
    <w:rsid w:val="00733158"/>
    <w:rsid w:val="00733F67"/>
    <w:rsid w:val="007341F8"/>
    <w:rsid w:val="00734372"/>
    <w:rsid w:val="00734EB8"/>
    <w:rsid w:val="007358ED"/>
    <w:rsid w:val="00735F8B"/>
    <w:rsid w:val="0074010F"/>
    <w:rsid w:val="0074034F"/>
    <w:rsid w:val="0074090B"/>
    <w:rsid w:val="0074227A"/>
    <w:rsid w:val="00742D1F"/>
    <w:rsid w:val="0074314B"/>
    <w:rsid w:val="007434E3"/>
    <w:rsid w:val="007439F3"/>
    <w:rsid w:val="00743EBA"/>
    <w:rsid w:val="00744C8E"/>
    <w:rsid w:val="00744F02"/>
    <w:rsid w:val="007456D2"/>
    <w:rsid w:val="007463C3"/>
    <w:rsid w:val="0074707E"/>
    <w:rsid w:val="007470BA"/>
    <w:rsid w:val="00750024"/>
    <w:rsid w:val="00750AC8"/>
    <w:rsid w:val="00751237"/>
    <w:rsid w:val="007516DC"/>
    <w:rsid w:val="00751FD9"/>
    <w:rsid w:val="007529A1"/>
    <w:rsid w:val="00752E58"/>
    <w:rsid w:val="00754135"/>
    <w:rsid w:val="00754B80"/>
    <w:rsid w:val="00755937"/>
    <w:rsid w:val="00756EE7"/>
    <w:rsid w:val="007578B9"/>
    <w:rsid w:val="00760EFC"/>
    <w:rsid w:val="00761918"/>
    <w:rsid w:val="00762EE1"/>
    <w:rsid w:val="00762F03"/>
    <w:rsid w:val="00763651"/>
    <w:rsid w:val="00763A9C"/>
    <w:rsid w:val="00764094"/>
    <w:rsid w:val="0076413B"/>
    <w:rsid w:val="0076427C"/>
    <w:rsid w:val="007648AE"/>
    <w:rsid w:val="00764BF8"/>
    <w:rsid w:val="00764E35"/>
    <w:rsid w:val="0076514D"/>
    <w:rsid w:val="00765898"/>
    <w:rsid w:val="00765D2E"/>
    <w:rsid w:val="007672DA"/>
    <w:rsid w:val="007710F0"/>
    <w:rsid w:val="00771227"/>
    <w:rsid w:val="00771878"/>
    <w:rsid w:val="007720A7"/>
    <w:rsid w:val="00772455"/>
    <w:rsid w:val="00772A59"/>
    <w:rsid w:val="00772BB5"/>
    <w:rsid w:val="00773D59"/>
    <w:rsid w:val="00774A83"/>
    <w:rsid w:val="00774E98"/>
    <w:rsid w:val="007753EE"/>
    <w:rsid w:val="00776001"/>
    <w:rsid w:val="007776BA"/>
    <w:rsid w:val="00780C7E"/>
    <w:rsid w:val="00781003"/>
    <w:rsid w:val="007820B6"/>
    <w:rsid w:val="007836BD"/>
    <w:rsid w:val="0078430C"/>
    <w:rsid w:val="00784E74"/>
    <w:rsid w:val="00785AF7"/>
    <w:rsid w:val="00785B58"/>
    <w:rsid w:val="0078738D"/>
    <w:rsid w:val="00790181"/>
    <w:rsid w:val="007904C5"/>
    <w:rsid w:val="00790D1E"/>
    <w:rsid w:val="007911FD"/>
    <w:rsid w:val="0079167F"/>
    <w:rsid w:val="0079368C"/>
    <w:rsid w:val="00793930"/>
    <w:rsid w:val="00793B47"/>
    <w:rsid w:val="00793DD1"/>
    <w:rsid w:val="007944AE"/>
    <w:rsid w:val="007948E9"/>
    <w:rsid w:val="00794FEC"/>
    <w:rsid w:val="007A003E"/>
    <w:rsid w:val="007A02EC"/>
    <w:rsid w:val="007A04BF"/>
    <w:rsid w:val="007A1965"/>
    <w:rsid w:val="007A261B"/>
    <w:rsid w:val="007A268D"/>
    <w:rsid w:val="007A2ED1"/>
    <w:rsid w:val="007A4BE6"/>
    <w:rsid w:val="007A52F1"/>
    <w:rsid w:val="007A675D"/>
    <w:rsid w:val="007A68E2"/>
    <w:rsid w:val="007A7C7A"/>
    <w:rsid w:val="007A7CDE"/>
    <w:rsid w:val="007B0221"/>
    <w:rsid w:val="007B0B0B"/>
    <w:rsid w:val="007B0DC6"/>
    <w:rsid w:val="007B1094"/>
    <w:rsid w:val="007B1762"/>
    <w:rsid w:val="007B1F13"/>
    <w:rsid w:val="007B3320"/>
    <w:rsid w:val="007B49FD"/>
    <w:rsid w:val="007B5F0D"/>
    <w:rsid w:val="007B655A"/>
    <w:rsid w:val="007B6A6D"/>
    <w:rsid w:val="007B6D4A"/>
    <w:rsid w:val="007B75FF"/>
    <w:rsid w:val="007B762C"/>
    <w:rsid w:val="007B76DD"/>
    <w:rsid w:val="007B774E"/>
    <w:rsid w:val="007B78F1"/>
    <w:rsid w:val="007C142C"/>
    <w:rsid w:val="007C1CCF"/>
    <w:rsid w:val="007C301F"/>
    <w:rsid w:val="007C31D4"/>
    <w:rsid w:val="007C38B2"/>
    <w:rsid w:val="007C4540"/>
    <w:rsid w:val="007C45F0"/>
    <w:rsid w:val="007C5684"/>
    <w:rsid w:val="007C5C9F"/>
    <w:rsid w:val="007C5CB4"/>
    <w:rsid w:val="007C5E89"/>
    <w:rsid w:val="007C65AF"/>
    <w:rsid w:val="007D0001"/>
    <w:rsid w:val="007D054C"/>
    <w:rsid w:val="007D0558"/>
    <w:rsid w:val="007D132E"/>
    <w:rsid w:val="007D135D"/>
    <w:rsid w:val="007D1875"/>
    <w:rsid w:val="007D2515"/>
    <w:rsid w:val="007D2CBA"/>
    <w:rsid w:val="007D3424"/>
    <w:rsid w:val="007D3521"/>
    <w:rsid w:val="007D4B0F"/>
    <w:rsid w:val="007D4BB8"/>
    <w:rsid w:val="007D4F74"/>
    <w:rsid w:val="007D5236"/>
    <w:rsid w:val="007D54F6"/>
    <w:rsid w:val="007D587C"/>
    <w:rsid w:val="007D63A5"/>
    <w:rsid w:val="007D6BFA"/>
    <w:rsid w:val="007D6F53"/>
    <w:rsid w:val="007D70B6"/>
    <w:rsid w:val="007D730F"/>
    <w:rsid w:val="007D7363"/>
    <w:rsid w:val="007D7CD8"/>
    <w:rsid w:val="007E0CE9"/>
    <w:rsid w:val="007E1F89"/>
    <w:rsid w:val="007E255A"/>
    <w:rsid w:val="007E3AA7"/>
    <w:rsid w:val="007E3B6D"/>
    <w:rsid w:val="007E52ED"/>
    <w:rsid w:val="007E5F87"/>
    <w:rsid w:val="007E684F"/>
    <w:rsid w:val="007E75F7"/>
    <w:rsid w:val="007F032D"/>
    <w:rsid w:val="007F0FD8"/>
    <w:rsid w:val="007F1397"/>
    <w:rsid w:val="007F2650"/>
    <w:rsid w:val="007F3D18"/>
    <w:rsid w:val="007F489D"/>
    <w:rsid w:val="007F5DF9"/>
    <w:rsid w:val="007F6F02"/>
    <w:rsid w:val="007F6F27"/>
    <w:rsid w:val="007F737D"/>
    <w:rsid w:val="007F7F05"/>
    <w:rsid w:val="0080088B"/>
    <w:rsid w:val="00801A03"/>
    <w:rsid w:val="00801E59"/>
    <w:rsid w:val="00802B47"/>
    <w:rsid w:val="0080308E"/>
    <w:rsid w:val="00805303"/>
    <w:rsid w:val="00806705"/>
    <w:rsid w:val="00806738"/>
    <w:rsid w:val="00806D3B"/>
    <w:rsid w:val="00806E44"/>
    <w:rsid w:val="00810F9D"/>
    <w:rsid w:val="008124DE"/>
    <w:rsid w:val="00815981"/>
    <w:rsid w:val="008160B3"/>
    <w:rsid w:val="0081744B"/>
    <w:rsid w:val="00817518"/>
    <w:rsid w:val="00817A12"/>
    <w:rsid w:val="008212AA"/>
    <w:rsid w:val="008213C1"/>
    <w:rsid w:val="008216D5"/>
    <w:rsid w:val="00821748"/>
    <w:rsid w:val="008236AF"/>
    <w:rsid w:val="00823786"/>
    <w:rsid w:val="00824259"/>
    <w:rsid w:val="008242A0"/>
    <w:rsid w:val="00824499"/>
    <w:rsid w:val="008249CE"/>
    <w:rsid w:val="00825CBD"/>
    <w:rsid w:val="00826404"/>
    <w:rsid w:val="00826E28"/>
    <w:rsid w:val="0082762E"/>
    <w:rsid w:val="0082769B"/>
    <w:rsid w:val="008303C1"/>
    <w:rsid w:val="00831A50"/>
    <w:rsid w:val="00831B3C"/>
    <w:rsid w:val="00831C89"/>
    <w:rsid w:val="00832114"/>
    <w:rsid w:val="008333D4"/>
    <w:rsid w:val="008345D6"/>
    <w:rsid w:val="00834C46"/>
    <w:rsid w:val="0083547F"/>
    <w:rsid w:val="0083612E"/>
    <w:rsid w:val="00836CE6"/>
    <w:rsid w:val="00836E02"/>
    <w:rsid w:val="00837922"/>
    <w:rsid w:val="00837C0A"/>
    <w:rsid w:val="0084093E"/>
    <w:rsid w:val="0084120A"/>
    <w:rsid w:val="0084188C"/>
    <w:rsid w:val="00841CE1"/>
    <w:rsid w:val="00841F74"/>
    <w:rsid w:val="00841F8D"/>
    <w:rsid w:val="00842BDA"/>
    <w:rsid w:val="00843DE5"/>
    <w:rsid w:val="008443BF"/>
    <w:rsid w:val="00845164"/>
    <w:rsid w:val="008470BF"/>
    <w:rsid w:val="008473D8"/>
    <w:rsid w:val="00847DC7"/>
    <w:rsid w:val="00850370"/>
    <w:rsid w:val="008526C2"/>
    <w:rsid w:val="008528DC"/>
    <w:rsid w:val="00852B8C"/>
    <w:rsid w:val="00852FC9"/>
    <w:rsid w:val="0085353C"/>
    <w:rsid w:val="00853B58"/>
    <w:rsid w:val="00854339"/>
    <w:rsid w:val="00854981"/>
    <w:rsid w:val="008571A1"/>
    <w:rsid w:val="00857468"/>
    <w:rsid w:val="008575E6"/>
    <w:rsid w:val="008579D5"/>
    <w:rsid w:val="008649D3"/>
    <w:rsid w:val="00864B2E"/>
    <w:rsid w:val="00865963"/>
    <w:rsid w:val="00865976"/>
    <w:rsid w:val="00865CFF"/>
    <w:rsid w:val="0086633B"/>
    <w:rsid w:val="00867DDB"/>
    <w:rsid w:val="00871C1D"/>
    <w:rsid w:val="008728C8"/>
    <w:rsid w:val="008738E5"/>
    <w:rsid w:val="008743B2"/>
    <w:rsid w:val="0087450E"/>
    <w:rsid w:val="008747D0"/>
    <w:rsid w:val="00875A82"/>
    <w:rsid w:val="00876CA3"/>
    <w:rsid w:val="008771DC"/>
    <w:rsid w:val="008772FE"/>
    <w:rsid w:val="00877309"/>
    <w:rsid w:val="008775F1"/>
    <w:rsid w:val="00877DD1"/>
    <w:rsid w:val="0088191A"/>
    <w:rsid w:val="008821AE"/>
    <w:rsid w:val="00883743"/>
    <w:rsid w:val="00883D3A"/>
    <w:rsid w:val="00884516"/>
    <w:rsid w:val="008854F7"/>
    <w:rsid w:val="00885A9D"/>
    <w:rsid w:val="00885D08"/>
    <w:rsid w:val="00886AF7"/>
    <w:rsid w:val="00886BC4"/>
    <w:rsid w:val="00887C18"/>
    <w:rsid w:val="008929D2"/>
    <w:rsid w:val="00893636"/>
    <w:rsid w:val="00893B94"/>
    <w:rsid w:val="008965AB"/>
    <w:rsid w:val="00896AB7"/>
    <w:rsid w:val="00896E9D"/>
    <w:rsid w:val="00896F0D"/>
    <w:rsid w:val="00896F11"/>
    <w:rsid w:val="008A003E"/>
    <w:rsid w:val="008A1049"/>
    <w:rsid w:val="008A1C98"/>
    <w:rsid w:val="008A1DB9"/>
    <w:rsid w:val="008A2080"/>
    <w:rsid w:val="008A21F6"/>
    <w:rsid w:val="008A2EA3"/>
    <w:rsid w:val="008A322D"/>
    <w:rsid w:val="008A3DEB"/>
    <w:rsid w:val="008A4807"/>
    <w:rsid w:val="008A4D72"/>
    <w:rsid w:val="008A6285"/>
    <w:rsid w:val="008A63B2"/>
    <w:rsid w:val="008A6DC4"/>
    <w:rsid w:val="008A6E24"/>
    <w:rsid w:val="008B068F"/>
    <w:rsid w:val="008B09E2"/>
    <w:rsid w:val="008B1E9B"/>
    <w:rsid w:val="008B345D"/>
    <w:rsid w:val="008B36C6"/>
    <w:rsid w:val="008B4FEE"/>
    <w:rsid w:val="008B52AE"/>
    <w:rsid w:val="008B56FC"/>
    <w:rsid w:val="008B598C"/>
    <w:rsid w:val="008B6812"/>
    <w:rsid w:val="008B6857"/>
    <w:rsid w:val="008B7533"/>
    <w:rsid w:val="008C05DA"/>
    <w:rsid w:val="008C1FC2"/>
    <w:rsid w:val="008C2980"/>
    <w:rsid w:val="008C3063"/>
    <w:rsid w:val="008C3329"/>
    <w:rsid w:val="008C4946"/>
    <w:rsid w:val="008C4DD6"/>
    <w:rsid w:val="008C5849"/>
    <w:rsid w:val="008C5AFB"/>
    <w:rsid w:val="008C6007"/>
    <w:rsid w:val="008C6F7C"/>
    <w:rsid w:val="008C7194"/>
    <w:rsid w:val="008C71BA"/>
    <w:rsid w:val="008C7C68"/>
    <w:rsid w:val="008D07FB"/>
    <w:rsid w:val="008D0C02"/>
    <w:rsid w:val="008D0F03"/>
    <w:rsid w:val="008D1C7B"/>
    <w:rsid w:val="008D2238"/>
    <w:rsid w:val="008D316D"/>
    <w:rsid w:val="008D357D"/>
    <w:rsid w:val="008D3FAC"/>
    <w:rsid w:val="008D435A"/>
    <w:rsid w:val="008D5CC6"/>
    <w:rsid w:val="008D60B2"/>
    <w:rsid w:val="008D6A9C"/>
    <w:rsid w:val="008D6D81"/>
    <w:rsid w:val="008D7E9D"/>
    <w:rsid w:val="008E0287"/>
    <w:rsid w:val="008E044E"/>
    <w:rsid w:val="008E059D"/>
    <w:rsid w:val="008E14F1"/>
    <w:rsid w:val="008E1865"/>
    <w:rsid w:val="008E1D07"/>
    <w:rsid w:val="008E28F2"/>
    <w:rsid w:val="008E374D"/>
    <w:rsid w:val="008E387B"/>
    <w:rsid w:val="008E38C2"/>
    <w:rsid w:val="008E3DC9"/>
    <w:rsid w:val="008E46DF"/>
    <w:rsid w:val="008E6087"/>
    <w:rsid w:val="008E6B6C"/>
    <w:rsid w:val="008E758D"/>
    <w:rsid w:val="008F10A7"/>
    <w:rsid w:val="008F11E7"/>
    <w:rsid w:val="008F231E"/>
    <w:rsid w:val="008F3647"/>
    <w:rsid w:val="008F37DE"/>
    <w:rsid w:val="008F403A"/>
    <w:rsid w:val="008F4A6B"/>
    <w:rsid w:val="008F5217"/>
    <w:rsid w:val="008F6024"/>
    <w:rsid w:val="008F69B2"/>
    <w:rsid w:val="008F755D"/>
    <w:rsid w:val="008F7A39"/>
    <w:rsid w:val="008F7C6E"/>
    <w:rsid w:val="00900DE6"/>
    <w:rsid w:val="00900E3D"/>
    <w:rsid w:val="009021E8"/>
    <w:rsid w:val="009026CD"/>
    <w:rsid w:val="00903004"/>
    <w:rsid w:val="00904677"/>
    <w:rsid w:val="00904821"/>
    <w:rsid w:val="009055F7"/>
    <w:rsid w:val="00905829"/>
    <w:rsid w:val="00905EE2"/>
    <w:rsid w:val="009060DE"/>
    <w:rsid w:val="00910649"/>
    <w:rsid w:val="00910859"/>
    <w:rsid w:val="00910C37"/>
    <w:rsid w:val="00910E0F"/>
    <w:rsid w:val="00911440"/>
    <w:rsid w:val="009116B5"/>
    <w:rsid w:val="00911712"/>
    <w:rsid w:val="00911B27"/>
    <w:rsid w:val="00913C11"/>
    <w:rsid w:val="00913F08"/>
    <w:rsid w:val="00915137"/>
    <w:rsid w:val="009157DF"/>
    <w:rsid w:val="00916ACE"/>
    <w:rsid w:val="00916BEE"/>
    <w:rsid w:val="009170BE"/>
    <w:rsid w:val="0092067C"/>
    <w:rsid w:val="00920B55"/>
    <w:rsid w:val="00920C1E"/>
    <w:rsid w:val="00920E63"/>
    <w:rsid w:val="00920F06"/>
    <w:rsid w:val="009213A1"/>
    <w:rsid w:val="00921401"/>
    <w:rsid w:val="00921B7C"/>
    <w:rsid w:val="00921C44"/>
    <w:rsid w:val="00923E24"/>
    <w:rsid w:val="00924375"/>
    <w:rsid w:val="00924F80"/>
    <w:rsid w:val="009254DA"/>
    <w:rsid w:val="009262C9"/>
    <w:rsid w:val="009277E1"/>
    <w:rsid w:val="00930243"/>
    <w:rsid w:val="00930EB9"/>
    <w:rsid w:val="009318EE"/>
    <w:rsid w:val="00932069"/>
    <w:rsid w:val="0093330B"/>
    <w:rsid w:val="00933DC7"/>
    <w:rsid w:val="00935607"/>
    <w:rsid w:val="0093579C"/>
    <w:rsid w:val="009378F3"/>
    <w:rsid w:val="00937FF5"/>
    <w:rsid w:val="00940136"/>
    <w:rsid w:val="00941049"/>
    <w:rsid w:val="009418F4"/>
    <w:rsid w:val="00942093"/>
    <w:rsid w:val="0094254E"/>
    <w:rsid w:val="00942BBC"/>
    <w:rsid w:val="00943ECC"/>
    <w:rsid w:val="00944180"/>
    <w:rsid w:val="00944AA0"/>
    <w:rsid w:val="00945FA1"/>
    <w:rsid w:val="00946A8B"/>
    <w:rsid w:val="00947DA2"/>
    <w:rsid w:val="00950832"/>
    <w:rsid w:val="009510D9"/>
    <w:rsid w:val="00951177"/>
    <w:rsid w:val="0095233E"/>
    <w:rsid w:val="00952905"/>
    <w:rsid w:val="00954384"/>
    <w:rsid w:val="00955C66"/>
    <w:rsid w:val="009564EB"/>
    <w:rsid w:val="00956ADA"/>
    <w:rsid w:val="00960866"/>
    <w:rsid w:val="009613F4"/>
    <w:rsid w:val="00962B3C"/>
    <w:rsid w:val="00963CFF"/>
    <w:rsid w:val="009640A4"/>
    <w:rsid w:val="0096430C"/>
    <w:rsid w:val="00964AE3"/>
    <w:rsid w:val="00967198"/>
    <w:rsid w:val="009673E8"/>
    <w:rsid w:val="009678F8"/>
    <w:rsid w:val="009700E3"/>
    <w:rsid w:val="00970199"/>
    <w:rsid w:val="00970448"/>
    <w:rsid w:val="009706CE"/>
    <w:rsid w:val="00973746"/>
    <w:rsid w:val="00973C75"/>
    <w:rsid w:val="00973E75"/>
    <w:rsid w:val="00974508"/>
    <w:rsid w:val="00974825"/>
    <w:rsid w:val="00974DB8"/>
    <w:rsid w:val="00977EAF"/>
    <w:rsid w:val="00980661"/>
    <w:rsid w:val="0098093B"/>
    <w:rsid w:val="00980D92"/>
    <w:rsid w:val="00980F87"/>
    <w:rsid w:val="009828E4"/>
    <w:rsid w:val="009845EA"/>
    <w:rsid w:val="00984B7F"/>
    <w:rsid w:val="009852FE"/>
    <w:rsid w:val="00985C8E"/>
    <w:rsid w:val="009867CB"/>
    <w:rsid w:val="0098689C"/>
    <w:rsid w:val="0098755F"/>
    <w:rsid w:val="009876D4"/>
    <w:rsid w:val="009907F3"/>
    <w:rsid w:val="009914A5"/>
    <w:rsid w:val="009914AD"/>
    <w:rsid w:val="009921FD"/>
    <w:rsid w:val="0099313D"/>
    <w:rsid w:val="00993F51"/>
    <w:rsid w:val="00994A86"/>
    <w:rsid w:val="00995048"/>
    <w:rsid w:val="0099548E"/>
    <w:rsid w:val="0099567B"/>
    <w:rsid w:val="00995B0F"/>
    <w:rsid w:val="00995BEC"/>
    <w:rsid w:val="00996456"/>
    <w:rsid w:val="00996A12"/>
    <w:rsid w:val="00996B19"/>
    <w:rsid w:val="00997B0F"/>
    <w:rsid w:val="009A0887"/>
    <w:rsid w:val="009A0CC3"/>
    <w:rsid w:val="009A0DB3"/>
    <w:rsid w:val="009A1CAD"/>
    <w:rsid w:val="009A3440"/>
    <w:rsid w:val="009A5613"/>
    <w:rsid w:val="009A5832"/>
    <w:rsid w:val="009A6838"/>
    <w:rsid w:val="009A6C6C"/>
    <w:rsid w:val="009A79E9"/>
    <w:rsid w:val="009B01AF"/>
    <w:rsid w:val="009B0219"/>
    <w:rsid w:val="009B0B55"/>
    <w:rsid w:val="009B169A"/>
    <w:rsid w:val="009B1E6E"/>
    <w:rsid w:val="009B24B5"/>
    <w:rsid w:val="009B2863"/>
    <w:rsid w:val="009B41D1"/>
    <w:rsid w:val="009B4C37"/>
    <w:rsid w:val="009B4E79"/>
    <w:rsid w:val="009B4EBC"/>
    <w:rsid w:val="009B4F0B"/>
    <w:rsid w:val="009B5ABB"/>
    <w:rsid w:val="009B6A13"/>
    <w:rsid w:val="009B73AF"/>
    <w:rsid w:val="009B73CE"/>
    <w:rsid w:val="009C01C2"/>
    <w:rsid w:val="009C0601"/>
    <w:rsid w:val="009C13E1"/>
    <w:rsid w:val="009C1B98"/>
    <w:rsid w:val="009C1F9D"/>
    <w:rsid w:val="009C2461"/>
    <w:rsid w:val="009C2E18"/>
    <w:rsid w:val="009C312A"/>
    <w:rsid w:val="009C5A15"/>
    <w:rsid w:val="009C6FE2"/>
    <w:rsid w:val="009C7674"/>
    <w:rsid w:val="009D004A"/>
    <w:rsid w:val="009D09E6"/>
    <w:rsid w:val="009D1818"/>
    <w:rsid w:val="009D2A72"/>
    <w:rsid w:val="009D5880"/>
    <w:rsid w:val="009D7D8F"/>
    <w:rsid w:val="009D7DDA"/>
    <w:rsid w:val="009E02AC"/>
    <w:rsid w:val="009E0691"/>
    <w:rsid w:val="009E0E09"/>
    <w:rsid w:val="009E16BB"/>
    <w:rsid w:val="009E1FD4"/>
    <w:rsid w:val="009E39B4"/>
    <w:rsid w:val="009E3B07"/>
    <w:rsid w:val="009E3CE2"/>
    <w:rsid w:val="009E4E92"/>
    <w:rsid w:val="009E51D1"/>
    <w:rsid w:val="009E526F"/>
    <w:rsid w:val="009E5531"/>
    <w:rsid w:val="009E5FCD"/>
    <w:rsid w:val="009E6549"/>
    <w:rsid w:val="009E78D6"/>
    <w:rsid w:val="009E7C1D"/>
    <w:rsid w:val="009F0627"/>
    <w:rsid w:val="009F06F2"/>
    <w:rsid w:val="009F171E"/>
    <w:rsid w:val="009F2865"/>
    <w:rsid w:val="009F329B"/>
    <w:rsid w:val="009F3D2F"/>
    <w:rsid w:val="009F49EB"/>
    <w:rsid w:val="009F5668"/>
    <w:rsid w:val="009F5B8B"/>
    <w:rsid w:val="009F6BF2"/>
    <w:rsid w:val="009F7052"/>
    <w:rsid w:val="009F759A"/>
    <w:rsid w:val="009F7B04"/>
    <w:rsid w:val="00A00A60"/>
    <w:rsid w:val="00A00D9E"/>
    <w:rsid w:val="00A02668"/>
    <w:rsid w:val="00A02801"/>
    <w:rsid w:val="00A02E13"/>
    <w:rsid w:val="00A0396E"/>
    <w:rsid w:val="00A03F23"/>
    <w:rsid w:val="00A041F5"/>
    <w:rsid w:val="00A05B28"/>
    <w:rsid w:val="00A06646"/>
    <w:rsid w:val="00A06A39"/>
    <w:rsid w:val="00A07374"/>
    <w:rsid w:val="00A074B0"/>
    <w:rsid w:val="00A07632"/>
    <w:rsid w:val="00A07C68"/>
    <w:rsid w:val="00A07F58"/>
    <w:rsid w:val="00A12CB2"/>
    <w:rsid w:val="00A131CB"/>
    <w:rsid w:val="00A14847"/>
    <w:rsid w:val="00A14BC7"/>
    <w:rsid w:val="00A157E6"/>
    <w:rsid w:val="00A16D6D"/>
    <w:rsid w:val="00A16DB4"/>
    <w:rsid w:val="00A17723"/>
    <w:rsid w:val="00A17F32"/>
    <w:rsid w:val="00A207BA"/>
    <w:rsid w:val="00A21383"/>
    <w:rsid w:val="00A2199F"/>
    <w:rsid w:val="00A21B31"/>
    <w:rsid w:val="00A2360E"/>
    <w:rsid w:val="00A23C05"/>
    <w:rsid w:val="00A26E0C"/>
    <w:rsid w:val="00A27C58"/>
    <w:rsid w:val="00A27C81"/>
    <w:rsid w:val="00A30A5B"/>
    <w:rsid w:val="00A30AD6"/>
    <w:rsid w:val="00A30DBE"/>
    <w:rsid w:val="00A30F4D"/>
    <w:rsid w:val="00A318E9"/>
    <w:rsid w:val="00A31956"/>
    <w:rsid w:val="00A31D7D"/>
    <w:rsid w:val="00A31D94"/>
    <w:rsid w:val="00A31E72"/>
    <w:rsid w:val="00A32563"/>
    <w:rsid w:val="00A32695"/>
    <w:rsid w:val="00A32FCB"/>
    <w:rsid w:val="00A34C25"/>
    <w:rsid w:val="00A3507D"/>
    <w:rsid w:val="00A35834"/>
    <w:rsid w:val="00A35CBA"/>
    <w:rsid w:val="00A3611B"/>
    <w:rsid w:val="00A3717A"/>
    <w:rsid w:val="00A372C8"/>
    <w:rsid w:val="00A374EB"/>
    <w:rsid w:val="00A37787"/>
    <w:rsid w:val="00A4072A"/>
    <w:rsid w:val="00A4088C"/>
    <w:rsid w:val="00A44568"/>
    <w:rsid w:val="00A4456B"/>
    <w:rsid w:val="00A4462C"/>
    <w:rsid w:val="00A44757"/>
    <w:rsid w:val="00A448D4"/>
    <w:rsid w:val="00A452E0"/>
    <w:rsid w:val="00A456FF"/>
    <w:rsid w:val="00A45AA0"/>
    <w:rsid w:val="00A467C1"/>
    <w:rsid w:val="00A46B46"/>
    <w:rsid w:val="00A47EE2"/>
    <w:rsid w:val="00A5023A"/>
    <w:rsid w:val="00A506DF"/>
    <w:rsid w:val="00A51EA5"/>
    <w:rsid w:val="00A5276A"/>
    <w:rsid w:val="00A53742"/>
    <w:rsid w:val="00A54025"/>
    <w:rsid w:val="00A542A6"/>
    <w:rsid w:val="00A5461B"/>
    <w:rsid w:val="00A546F3"/>
    <w:rsid w:val="00A54C0A"/>
    <w:rsid w:val="00A5521C"/>
    <w:rsid w:val="00A557A1"/>
    <w:rsid w:val="00A55CF1"/>
    <w:rsid w:val="00A5699D"/>
    <w:rsid w:val="00A56BFC"/>
    <w:rsid w:val="00A57B01"/>
    <w:rsid w:val="00A6080D"/>
    <w:rsid w:val="00A609A7"/>
    <w:rsid w:val="00A60D7D"/>
    <w:rsid w:val="00A61078"/>
    <w:rsid w:val="00A62D30"/>
    <w:rsid w:val="00A63059"/>
    <w:rsid w:val="00A6334D"/>
    <w:rsid w:val="00A63964"/>
    <w:rsid w:val="00A63AE3"/>
    <w:rsid w:val="00A644A0"/>
    <w:rsid w:val="00A65012"/>
    <w:rsid w:val="00A651A4"/>
    <w:rsid w:val="00A66712"/>
    <w:rsid w:val="00A71361"/>
    <w:rsid w:val="00A71760"/>
    <w:rsid w:val="00A71955"/>
    <w:rsid w:val="00A7198C"/>
    <w:rsid w:val="00A72C26"/>
    <w:rsid w:val="00A72E9F"/>
    <w:rsid w:val="00A746E2"/>
    <w:rsid w:val="00A757AD"/>
    <w:rsid w:val="00A7582B"/>
    <w:rsid w:val="00A8099A"/>
    <w:rsid w:val="00A80D97"/>
    <w:rsid w:val="00A81FF2"/>
    <w:rsid w:val="00A82470"/>
    <w:rsid w:val="00A83823"/>
    <w:rsid w:val="00A83904"/>
    <w:rsid w:val="00A84A82"/>
    <w:rsid w:val="00A85775"/>
    <w:rsid w:val="00A86586"/>
    <w:rsid w:val="00A86C3E"/>
    <w:rsid w:val="00A86EED"/>
    <w:rsid w:val="00A87D09"/>
    <w:rsid w:val="00A9085B"/>
    <w:rsid w:val="00A90A79"/>
    <w:rsid w:val="00A9100D"/>
    <w:rsid w:val="00A91279"/>
    <w:rsid w:val="00A9189F"/>
    <w:rsid w:val="00A93B2D"/>
    <w:rsid w:val="00A93BB9"/>
    <w:rsid w:val="00A9405A"/>
    <w:rsid w:val="00A945C0"/>
    <w:rsid w:val="00A9460A"/>
    <w:rsid w:val="00A95E26"/>
    <w:rsid w:val="00A9687A"/>
    <w:rsid w:val="00A9691B"/>
    <w:rsid w:val="00A96B30"/>
    <w:rsid w:val="00A977CF"/>
    <w:rsid w:val="00AA0576"/>
    <w:rsid w:val="00AA1129"/>
    <w:rsid w:val="00AA12F0"/>
    <w:rsid w:val="00AA1732"/>
    <w:rsid w:val="00AA189B"/>
    <w:rsid w:val="00AA253A"/>
    <w:rsid w:val="00AA2C17"/>
    <w:rsid w:val="00AA34C6"/>
    <w:rsid w:val="00AA360E"/>
    <w:rsid w:val="00AA42CA"/>
    <w:rsid w:val="00AA442D"/>
    <w:rsid w:val="00AA59B5"/>
    <w:rsid w:val="00AA69B6"/>
    <w:rsid w:val="00AA76AF"/>
    <w:rsid w:val="00AA7777"/>
    <w:rsid w:val="00AA7B84"/>
    <w:rsid w:val="00AB2C76"/>
    <w:rsid w:val="00AB4B75"/>
    <w:rsid w:val="00AB7481"/>
    <w:rsid w:val="00AB7966"/>
    <w:rsid w:val="00AB7E97"/>
    <w:rsid w:val="00AC042E"/>
    <w:rsid w:val="00AC0B4C"/>
    <w:rsid w:val="00AC1076"/>
    <w:rsid w:val="00AC1164"/>
    <w:rsid w:val="00AC1E34"/>
    <w:rsid w:val="00AC220A"/>
    <w:rsid w:val="00AC2296"/>
    <w:rsid w:val="00AC241D"/>
    <w:rsid w:val="00AC2754"/>
    <w:rsid w:val="00AC2FF0"/>
    <w:rsid w:val="00AC4188"/>
    <w:rsid w:val="00AC48B0"/>
    <w:rsid w:val="00AC4ACD"/>
    <w:rsid w:val="00AC506A"/>
    <w:rsid w:val="00AC5CA0"/>
    <w:rsid w:val="00AC5DFB"/>
    <w:rsid w:val="00AC5E1A"/>
    <w:rsid w:val="00AC6316"/>
    <w:rsid w:val="00AC761E"/>
    <w:rsid w:val="00AD068B"/>
    <w:rsid w:val="00AD13DC"/>
    <w:rsid w:val="00AD1BC1"/>
    <w:rsid w:val="00AD31E9"/>
    <w:rsid w:val="00AD371E"/>
    <w:rsid w:val="00AD4354"/>
    <w:rsid w:val="00AD47E7"/>
    <w:rsid w:val="00AD4CEE"/>
    <w:rsid w:val="00AD507C"/>
    <w:rsid w:val="00AD5542"/>
    <w:rsid w:val="00AD6DE2"/>
    <w:rsid w:val="00AE0A40"/>
    <w:rsid w:val="00AE125D"/>
    <w:rsid w:val="00AE1ED4"/>
    <w:rsid w:val="00AE21E1"/>
    <w:rsid w:val="00AE2F8D"/>
    <w:rsid w:val="00AE3BAE"/>
    <w:rsid w:val="00AE4817"/>
    <w:rsid w:val="00AE6939"/>
    <w:rsid w:val="00AE6A21"/>
    <w:rsid w:val="00AE70E4"/>
    <w:rsid w:val="00AE7B03"/>
    <w:rsid w:val="00AF0482"/>
    <w:rsid w:val="00AF16B7"/>
    <w:rsid w:val="00AF1C8F"/>
    <w:rsid w:val="00AF28C4"/>
    <w:rsid w:val="00AF2B68"/>
    <w:rsid w:val="00AF2C92"/>
    <w:rsid w:val="00AF35BE"/>
    <w:rsid w:val="00AF3C9C"/>
    <w:rsid w:val="00AF3EC1"/>
    <w:rsid w:val="00AF5025"/>
    <w:rsid w:val="00AF519F"/>
    <w:rsid w:val="00AF5387"/>
    <w:rsid w:val="00AF55F5"/>
    <w:rsid w:val="00AF599A"/>
    <w:rsid w:val="00AF6534"/>
    <w:rsid w:val="00AF6EB7"/>
    <w:rsid w:val="00AF7112"/>
    <w:rsid w:val="00AF7E86"/>
    <w:rsid w:val="00B00C1F"/>
    <w:rsid w:val="00B0120D"/>
    <w:rsid w:val="00B01B71"/>
    <w:rsid w:val="00B01F9C"/>
    <w:rsid w:val="00B024B9"/>
    <w:rsid w:val="00B031BA"/>
    <w:rsid w:val="00B04807"/>
    <w:rsid w:val="00B057B5"/>
    <w:rsid w:val="00B05E4E"/>
    <w:rsid w:val="00B076E7"/>
    <w:rsid w:val="00B077FA"/>
    <w:rsid w:val="00B07FCF"/>
    <w:rsid w:val="00B101F0"/>
    <w:rsid w:val="00B10CEF"/>
    <w:rsid w:val="00B11FD3"/>
    <w:rsid w:val="00B127D7"/>
    <w:rsid w:val="00B13B0C"/>
    <w:rsid w:val="00B13F57"/>
    <w:rsid w:val="00B14408"/>
    <w:rsid w:val="00B1453A"/>
    <w:rsid w:val="00B15EC5"/>
    <w:rsid w:val="00B20E9B"/>
    <w:rsid w:val="00B20F82"/>
    <w:rsid w:val="00B210F6"/>
    <w:rsid w:val="00B21AD4"/>
    <w:rsid w:val="00B21C85"/>
    <w:rsid w:val="00B2293F"/>
    <w:rsid w:val="00B236D8"/>
    <w:rsid w:val="00B23998"/>
    <w:rsid w:val="00B24269"/>
    <w:rsid w:val="00B244D7"/>
    <w:rsid w:val="00B24605"/>
    <w:rsid w:val="00B24B21"/>
    <w:rsid w:val="00B25BD5"/>
    <w:rsid w:val="00B25FC2"/>
    <w:rsid w:val="00B26E9D"/>
    <w:rsid w:val="00B31136"/>
    <w:rsid w:val="00B31647"/>
    <w:rsid w:val="00B31A46"/>
    <w:rsid w:val="00B3252B"/>
    <w:rsid w:val="00B339EE"/>
    <w:rsid w:val="00B34079"/>
    <w:rsid w:val="00B344CF"/>
    <w:rsid w:val="00B3453B"/>
    <w:rsid w:val="00B348CC"/>
    <w:rsid w:val="00B353E1"/>
    <w:rsid w:val="00B372EE"/>
    <w:rsid w:val="00B3793A"/>
    <w:rsid w:val="00B401BA"/>
    <w:rsid w:val="00B405B2"/>
    <w:rsid w:val="00B407E4"/>
    <w:rsid w:val="00B42424"/>
    <w:rsid w:val="00B425B6"/>
    <w:rsid w:val="00B42A72"/>
    <w:rsid w:val="00B430C0"/>
    <w:rsid w:val="00B441AE"/>
    <w:rsid w:val="00B44A18"/>
    <w:rsid w:val="00B44F7B"/>
    <w:rsid w:val="00B45A65"/>
    <w:rsid w:val="00B45BB9"/>
    <w:rsid w:val="00B45DAF"/>
    <w:rsid w:val="00B45F33"/>
    <w:rsid w:val="00B4664D"/>
    <w:rsid w:val="00B46897"/>
    <w:rsid w:val="00B46D50"/>
    <w:rsid w:val="00B512A2"/>
    <w:rsid w:val="00B51C90"/>
    <w:rsid w:val="00B53098"/>
    <w:rsid w:val="00B53170"/>
    <w:rsid w:val="00B548B9"/>
    <w:rsid w:val="00B54F82"/>
    <w:rsid w:val="00B56DBE"/>
    <w:rsid w:val="00B57748"/>
    <w:rsid w:val="00B60707"/>
    <w:rsid w:val="00B60D86"/>
    <w:rsid w:val="00B6200E"/>
    <w:rsid w:val="00B62999"/>
    <w:rsid w:val="00B6323F"/>
    <w:rsid w:val="00B638F2"/>
    <w:rsid w:val="00B63BE3"/>
    <w:rsid w:val="00B64885"/>
    <w:rsid w:val="00B64FA3"/>
    <w:rsid w:val="00B65215"/>
    <w:rsid w:val="00B66810"/>
    <w:rsid w:val="00B67C08"/>
    <w:rsid w:val="00B700C6"/>
    <w:rsid w:val="00B709D7"/>
    <w:rsid w:val="00B720E9"/>
    <w:rsid w:val="00B72BE3"/>
    <w:rsid w:val="00B7355E"/>
    <w:rsid w:val="00B73597"/>
    <w:rsid w:val="00B73B80"/>
    <w:rsid w:val="00B73D80"/>
    <w:rsid w:val="00B74461"/>
    <w:rsid w:val="00B7487C"/>
    <w:rsid w:val="00B75D0D"/>
    <w:rsid w:val="00B762FA"/>
    <w:rsid w:val="00B770C7"/>
    <w:rsid w:val="00B775A5"/>
    <w:rsid w:val="00B802CC"/>
    <w:rsid w:val="00B802E7"/>
    <w:rsid w:val="00B80F26"/>
    <w:rsid w:val="00B81145"/>
    <w:rsid w:val="00B822BD"/>
    <w:rsid w:val="00B82E83"/>
    <w:rsid w:val="00B8313B"/>
    <w:rsid w:val="00B8321C"/>
    <w:rsid w:val="00B83D88"/>
    <w:rsid w:val="00B84264"/>
    <w:rsid w:val="00B842F4"/>
    <w:rsid w:val="00B85857"/>
    <w:rsid w:val="00B86562"/>
    <w:rsid w:val="00B87115"/>
    <w:rsid w:val="00B87663"/>
    <w:rsid w:val="00B87784"/>
    <w:rsid w:val="00B87889"/>
    <w:rsid w:val="00B90AF4"/>
    <w:rsid w:val="00B91A7B"/>
    <w:rsid w:val="00B91F1A"/>
    <w:rsid w:val="00B91F9E"/>
    <w:rsid w:val="00B922CE"/>
    <w:rsid w:val="00B924D1"/>
    <w:rsid w:val="00B929DD"/>
    <w:rsid w:val="00B93AF6"/>
    <w:rsid w:val="00B94029"/>
    <w:rsid w:val="00B940D1"/>
    <w:rsid w:val="00B95405"/>
    <w:rsid w:val="00B963F1"/>
    <w:rsid w:val="00B97E35"/>
    <w:rsid w:val="00BA020A"/>
    <w:rsid w:val="00BA081D"/>
    <w:rsid w:val="00BA26F5"/>
    <w:rsid w:val="00BA3735"/>
    <w:rsid w:val="00BA3BA8"/>
    <w:rsid w:val="00BA51AF"/>
    <w:rsid w:val="00BA56D0"/>
    <w:rsid w:val="00BA7756"/>
    <w:rsid w:val="00BA7839"/>
    <w:rsid w:val="00BB025A"/>
    <w:rsid w:val="00BB02A4"/>
    <w:rsid w:val="00BB1270"/>
    <w:rsid w:val="00BB1E44"/>
    <w:rsid w:val="00BB29DB"/>
    <w:rsid w:val="00BB33B5"/>
    <w:rsid w:val="00BB35F3"/>
    <w:rsid w:val="00BB4705"/>
    <w:rsid w:val="00BB5267"/>
    <w:rsid w:val="00BB52B8"/>
    <w:rsid w:val="00BB5653"/>
    <w:rsid w:val="00BB59AB"/>
    <w:rsid w:val="00BB59D8"/>
    <w:rsid w:val="00BB7045"/>
    <w:rsid w:val="00BB7B11"/>
    <w:rsid w:val="00BB7E69"/>
    <w:rsid w:val="00BC0E51"/>
    <w:rsid w:val="00BC28CC"/>
    <w:rsid w:val="00BC334D"/>
    <w:rsid w:val="00BC3C1F"/>
    <w:rsid w:val="00BC5320"/>
    <w:rsid w:val="00BC59A0"/>
    <w:rsid w:val="00BC5B09"/>
    <w:rsid w:val="00BC702B"/>
    <w:rsid w:val="00BC774D"/>
    <w:rsid w:val="00BC7CE7"/>
    <w:rsid w:val="00BD0000"/>
    <w:rsid w:val="00BD0798"/>
    <w:rsid w:val="00BD0834"/>
    <w:rsid w:val="00BD087C"/>
    <w:rsid w:val="00BD0CCD"/>
    <w:rsid w:val="00BD1262"/>
    <w:rsid w:val="00BD189F"/>
    <w:rsid w:val="00BD1BA1"/>
    <w:rsid w:val="00BD295E"/>
    <w:rsid w:val="00BD2C6A"/>
    <w:rsid w:val="00BD4664"/>
    <w:rsid w:val="00BD4C0F"/>
    <w:rsid w:val="00BD50D2"/>
    <w:rsid w:val="00BD5A0C"/>
    <w:rsid w:val="00BD5E62"/>
    <w:rsid w:val="00BD6989"/>
    <w:rsid w:val="00BD6BB2"/>
    <w:rsid w:val="00BD7256"/>
    <w:rsid w:val="00BE012E"/>
    <w:rsid w:val="00BE09C2"/>
    <w:rsid w:val="00BE0ED8"/>
    <w:rsid w:val="00BE1193"/>
    <w:rsid w:val="00BE122A"/>
    <w:rsid w:val="00BE161F"/>
    <w:rsid w:val="00BE1E97"/>
    <w:rsid w:val="00BE2333"/>
    <w:rsid w:val="00BE24A8"/>
    <w:rsid w:val="00BE39B9"/>
    <w:rsid w:val="00BE3C9F"/>
    <w:rsid w:val="00BE689E"/>
    <w:rsid w:val="00BF047D"/>
    <w:rsid w:val="00BF0968"/>
    <w:rsid w:val="00BF0FEC"/>
    <w:rsid w:val="00BF11BE"/>
    <w:rsid w:val="00BF1E1D"/>
    <w:rsid w:val="00BF3067"/>
    <w:rsid w:val="00BF4849"/>
    <w:rsid w:val="00BF4EA7"/>
    <w:rsid w:val="00BF506D"/>
    <w:rsid w:val="00BF54D3"/>
    <w:rsid w:val="00BF565D"/>
    <w:rsid w:val="00BF6525"/>
    <w:rsid w:val="00BF6A5E"/>
    <w:rsid w:val="00BF73D1"/>
    <w:rsid w:val="00BF7AEB"/>
    <w:rsid w:val="00C00734"/>
    <w:rsid w:val="00C00EDB"/>
    <w:rsid w:val="00C018B9"/>
    <w:rsid w:val="00C02863"/>
    <w:rsid w:val="00C02BF8"/>
    <w:rsid w:val="00C02ECE"/>
    <w:rsid w:val="00C0302C"/>
    <w:rsid w:val="00C03526"/>
    <w:rsid w:val="00C0383A"/>
    <w:rsid w:val="00C045EC"/>
    <w:rsid w:val="00C04EFD"/>
    <w:rsid w:val="00C05F59"/>
    <w:rsid w:val="00C067FF"/>
    <w:rsid w:val="00C06C3B"/>
    <w:rsid w:val="00C07954"/>
    <w:rsid w:val="00C07BA7"/>
    <w:rsid w:val="00C11941"/>
    <w:rsid w:val="00C12862"/>
    <w:rsid w:val="00C128FB"/>
    <w:rsid w:val="00C13D28"/>
    <w:rsid w:val="00C14585"/>
    <w:rsid w:val="00C165A0"/>
    <w:rsid w:val="00C173CF"/>
    <w:rsid w:val="00C2142F"/>
    <w:rsid w:val="00C21565"/>
    <w:rsid w:val="00C216CE"/>
    <w:rsid w:val="00C2184F"/>
    <w:rsid w:val="00C22A78"/>
    <w:rsid w:val="00C22F6F"/>
    <w:rsid w:val="00C23BC0"/>
    <w:rsid w:val="00C23C7E"/>
    <w:rsid w:val="00C23FC8"/>
    <w:rsid w:val="00C24645"/>
    <w:rsid w:val="00C246C5"/>
    <w:rsid w:val="00C25893"/>
    <w:rsid w:val="00C25A82"/>
    <w:rsid w:val="00C26A8D"/>
    <w:rsid w:val="00C274B6"/>
    <w:rsid w:val="00C27835"/>
    <w:rsid w:val="00C30363"/>
    <w:rsid w:val="00C3079E"/>
    <w:rsid w:val="00C30A2A"/>
    <w:rsid w:val="00C31CB4"/>
    <w:rsid w:val="00C3346E"/>
    <w:rsid w:val="00C33993"/>
    <w:rsid w:val="00C351A5"/>
    <w:rsid w:val="00C3553F"/>
    <w:rsid w:val="00C36448"/>
    <w:rsid w:val="00C401BF"/>
    <w:rsid w:val="00C405E0"/>
    <w:rsid w:val="00C4069E"/>
    <w:rsid w:val="00C41682"/>
    <w:rsid w:val="00C41ADC"/>
    <w:rsid w:val="00C4209B"/>
    <w:rsid w:val="00C42A93"/>
    <w:rsid w:val="00C430C6"/>
    <w:rsid w:val="00C43E5A"/>
    <w:rsid w:val="00C44149"/>
    <w:rsid w:val="00C44410"/>
    <w:rsid w:val="00C44A15"/>
    <w:rsid w:val="00C454EC"/>
    <w:rsid w:val="00C4630A"/>
    <w:rsid w:val="00C4633B"/>
    <w:rsid w:val="00C46D9A"/>
    <w:rsid w:val="00C50147"/>
    <w:rsid w:val="00C501CD"/>
    <w:rsid w:val="00C50A6B"/>
    <w:rsid w:val="00C51E8E"/>
    <w:rsid w:val="00C523F0"/>
    <w:rsid w:val="00C526D2"/>
    <w:rsid w:val="00C53A91"/>
    <w:rsid w:val="00C55B3B"/>
    <w:rsid w:val="00C5794E"/>
    <w:rsid w:val="00C6001E"/>
    <w:rsid w:val="00C60492"/>
    <w:rsid w:val="00C60968"/>
    <w:rsid w:val="00C60A72"/>
    <w:rsid w:val="00C61A1E"/>
    <w:rsid w:val="00C61F3F"/>
    <w:rsid w:val="00C6204A"/>
    <w:rsid w:val="00C62181"/>
    <w:rsid w:val="00C62490"/>
    <w:rsid w:val="00C63D39"/>
    <w:rsid w:val="00C63EDD"/>
    <w:rsid w:val="00C65155"/>
    <w:rsid w:val="00C65911"/>
    <w:rsid w:val="00C659C4"/>
    <w:rsid w:val="00C65AD1"/>
    <w:rsid w:val="00C65B36"/>
    <w:rsid w:val="00C6619E"/>
    <w:rsid w:val="00C66802"/>
    <w:rsid w:val="00C67040"/>
    <w:rsid w:val="00C67254"/>
    <w:rsid w:val="00C67DF8"/>
    <w:rsid w:val="00C7292E"/>
    <w:rsid w:val="00C7343C"/>
    <w:rsid w:val="00C73A9E"/>
    <w:rsid w:val="00C73BC9"/>
    <w:rsid w:val="00C74CA2"/>
    <w:rsid w:val="00C74E88"/>
    <w:rsid w:val="00C7575A"/>
    <w:rsid w:val="00C75E52"/>
    <w:rsid w:val="00C80924"/>
    <w:rsid w:val="00C80E2A"/>
    <w:rsid w:val="00C817A7"/>
    <w:rsid w:val="00C8286B"/>
    <w:rsid w:val="00C82CB3"/>
    <w:rsid w:val="00C83329"/>
    <w:rsid w:val="00C847BE"/>
    <w:rsid w:val="00C84F5F"/>
    <w:rsid w:val="00C85C31"/>
    <w:rsid w:val="00C87FB4"/>
    <w:rsid w:val="00C9030F"/>
    <w:rsid w:val="00C90E25"/>
    <w:rsid w:val="00C9122B"/>
    <w:rsid w:val="00C9170F"/>
    <w:rsid w:val="00C947F8"/>
    <w:rsid w:val="00C9515F"/>
    <w:rsid w:val="00C95F8D"/>
    <w:rsid w:val="00C963C5"/>
    <w:rsid w:val="00C96B68"/>
    <w:rsid w:val="00C96C6E"/>
    <w:rsid w:val="00C96D14"/>
    <w:rsid w:val="00CA030C"/>
    <w:rsid w:val="00CA05C1"/>
    <w:rsid w:val="00CA1F3A"/>
    <w:rsid w:val="00CA1F41"/>
    <w:rsid w:val="00CA32EE"/>
    <w:rsid w:val="00CA405A"/>
    <w:rsid w:val="00CA5208"/>
    <w:rsid w:val="00CA5284"/>
    <w:rsid w:val="00CA5771"/>
    <w:rsid w:val="00CA6A1A"/>
    <w:rsid w:val="00CA742C"/>
    <w:rsid w:val="00CA796A"/>
    <w:rsid w:val="00CB1F26"/>
    <w:rsid w:val="00CB2109"/>
    <w:rsid w:val="00CB2893"/>
    <w:rsid w:val="00CB3BBC"/>
    <w:rsid w:val="00CB6210"/>
    <w:rsid w:val="00CB63D5"/>
    <w:rsid w:val="00CB6D47"/>
    <w:rsid w:val="00CB7594"/>
    <w:rsid w:val="00CB78D7"/>
    <w:rsid w:val="00CB7F7B"/>
    <w:rsid w:val="00CC00B5"/>
    <w:rsid w:val="00CC0E9A"/>
    <w:rsid w:val="00CC1068"/>
    <w:rsid w:val="00CC11CA"/>
    <w:rsid w:val="00CC1E75"/>
    <w:rsid w:val="00CC2E0E"/>
    <w:rsid w:val="00CC361C"/>
    <w:rsid w:val="00CC3D95"/>
    <w:rsid w:val="00CC474B"/>
    <w:rsid w:val="00CC4BFB"/>
    <w:rsid w:val="00CC4EA7"/>
    <w:rsid w:val="00CC56E0"/>
    <w:rsid w:val="00CC600D"/>
    <w:rsid w:val="00CC658C"/>
    <w:rsid w:val="00CC6603"/>
    <w:rsid w:val="00CC6655"/>
    <w:rsid w:val="00CC678A"/>
    <w:rsid w:val="00CC67BF"/>
    <w:rsid w:val="00CC6D24"/>
    <w:rsid w:val="00CC723C"/>
    <w:rsid w:val="00CC7341"/>
    <w:rsid w:val="00CC7770"/>
    <w:rsid w:val="00CC7891"/>
    <w:rsid w:val="00CC7B90"/>
    <w:rsid w:val="00CD00F0"/>
    <w:rsid w:val="00CD0843"/>
    <w:rsid w:val="00CD0C41"/>
    <w:rsid w:val="00CD18E6"/>
    <w:rsid w:val="00CD1957"/>
    <w:rsid w:val="00CD2713"/>
    <w:rsid w:val="00CD3594"/>
    <w:rsid w:val="00CD3D3A"/>
    <w:rsid w:val="00CD3E5E"/>
    <w:rsid w:val="00CD4665"/>
    <w:rsid w:val="00CD4C39"/>
    <w:rsid w:val="00CD4E31"/>
    <w:rsid w:val="00CD4E5C"/>
    <w:rsid w:val="00CD53B8"/>
    <w:rsid w:val="00CD57A3"/>
    <w:rsid w:val="00CD5A78"/>
    <w:rsid w:val="00CD6B02"/>
    <w:rsid w:val="00CD6EA5"/>
    <w:rsid w:val="00CD7345"/>
    <w:rsid w:val="00CD7D37"/>
    <w:rsid w:val="00CD7E83"/>
    <w:rsid w:val="00CE0346"/>
    <w:rsid w:val="00CE372E"/>
    <w:rsid w:val="00CE3D5C"/>
    <w:rsid w:val="00CE57A8"/>
    <w:rsid w:val="00CE68E2"/>
    <w:rsid w:val="00CE6C43"/>
    <w:rsid w:val="00CE748A"/>
    <w:rsid w:val="00CF032C"/>
    <w:rsid w:val="00CF073B"/>
    <w:rsid w:val="00CF0A1B"/>
    <w:rsid w:val="00CF0A69"/>
    <w:rsid w:val="00CF0A84"/>
    <w:rsid w:val="00CF19F6"/>
    <w:rsid w:val="00CF2B5E"/>
    <w:rsid w:val="00CF2F4F"/>
    <w:rsid w:val="00CF325D"/>
    <w:rsid w:val="00CF5305"/>
    <w:rsid w:val="00CF536D"/>
    <w:rsid w:val="00CF6486"/>
    <w:rsid w:val="00CF6BC9"/>
    <w:rsid w:val="00CF705E"/>
    <w:rsid w:val="00CF751B"/>
    <w:rsid w:val="00D0023C"/>
    <w:rsid w:val="00D0298A"/>
    <w:rsid w:val="00D02E9D"/>
    <w:rsid w:val="00D03C87"/>
    <w:rsid w:val="00D04E2C"/>
    <w:rsid w:val="00D05466"/>
    <w:rsid w:val="00D059C4"/>
    <w:rsid w:val="00D102F5"/>
    <w:rsid w:val="00D10930"/>
    <w:rsid w:val="00D10CB8"/>
    <w:rsid w:val="00D11168"/>
    <w:rsid w:val="00D11B0D"/>
    <w:rsid w:val="00D12398"/>
    <w:rsid w:val="00D12806"/>
    <w:rsid w:val="00D12929"/>
    <w:rsid w:val="00D12D44"/>
    <w:rsid w:val="00D12EAE"/>
    <w:rsid w:val="00D13BEA"/>
    <w:rsid w:val="00D144A0"/>
    <w:rsid w:val="00D15018"/>
    <w:rsid w:val="00D158AC"/>
    <w:rsid w:val="00D1694C"/>
    <w:rsid w:val="00D20F5E"/>
    <w:rsid w:val="00D210CC"/>
    <w:rsid w:val="00D213CD"/>
    <w:rsid w:val="00D218FE"/>
    <w:rsid w:val="00D22EBB"/>
    <w:rsid w:val="00D235F2"/>
    <w:rsid w:val="00D23B76"/>
    <w:rsid w:val="00D24B4A"/>
    <w:rsid w:val="00D24BB6"/>
    <w:rsid w:val="00D266C1"/>
    <w:rsid w:val="00D267B1"/>
    <w:rsid w:val="00D307DE"/>
    <w:rsid w:val="00D329A0"/>
    <w:rsid w:val="00D32FD3"/>
    <w:rsid w:val="00D33C75"/>
    <w:rsid w:val="00D349CB"/>
    <w:rsid w:val="00D3518A"/>
    <w:rsid w:val="00D35711"/>
    <w:rsid w:val="00D379A3"/>
    <w:rsid w:val="00D37A8A"/>
    <w:rsid w:val="00D40701"/>
    <w:rsid w:val="00D41512"/>
    <w:rsid w:val="00D41BA1"/>
    <w:rsid w:val="00D426FC"/>
    <w:rsid w:val="00D427B7"/>
    <w:rsid w:val="00D4345B"/>
    <w:rsid w:val="00D45FF3"/>
    <w:rsid w:val="00D4652A"/>
    <w:rsid w:val="00D46C51"/>
    <w:rsid w:val="00D47B08"/>
    <w:rsid w:val="00D47E73"/>
    <w:rsid w:val="00D50CB4"/>
    <w:rsid w:val="00D512CF"/>
    <w:rsid w:val="00D515DE"/>
    <w:rsid w:val="00D51637"/>
    <w:rsid w:val="00D5180E"/>
    <w:rsid w:val="00D51A00"/>
    <w:rsid w:val="00D528B9"/>
    <w:rsid w:val="00D53186"/>
    <w:rsid w:val="00D539A5"/>
    <w:rsid w:val="00D53FA6"/>
    <w:rsid w:val="00D5487D"/>
    <w:rsid w:val="00D54B0B"/>
    <w:rsid w:val="00D551E8"/>
    <w:rsid w:val="00D55442"/>
    <w:rsid w:val="00D56818"/>
    <w:rsid w:val="00D57257"/>
    <w:rsid w:val="00D57E52"/>
    <w:rsid w:val="00D60140"/>
    <w:rsid w:val="00D6024A"/>
    <w:rsid w:val="00D603D9"/>
    <w:rsid w:val="00D60694"/>
    <w:rsid w:val="00D608B5"/>
    <w:rsid w:val="00D6294C"/>
    <w:rsid w:val="00D6341A"/>
    <w:rsid w:val="00D63686"/>
    <w:rsid w:val="00D64739"/>
    <w:rsid w:val="00D66218"/>
    <w:rsid w:val="00D66718"/>
    <w:rsid w:val="00D67271"/>
    <w:rsid w:val="00D678F1"/>
    <w:rsid w:val="00D71169"/>
    <w:rsid w:val="00D71C59"/>
    <w:rsid w:val="00D71DD1"/>
    <w:rsid w:val="00D71F99"/>
    <w:rsid w:val="00D72B41"/>
    <w:rsid w:val="00D73AA9"/>
    <w:rsid w:val="00D73CA4"/>
    <w:rsid w:val="00D73D71"/>
    <w:rsid w:val="00D7411C"/>
    <w:rsid w:val="00D74396"/>
    <w:rsid w:val="00D74871"/>
    <w:rsid w:val="00D7653F"/>
    <w:rsid w:val="00D765D2"/>
    <w:rsid w:val="00D76E29"/>
    <w:rsid w:val="00D80284"/>
    <w:rsid w:val="00D817DB"/>
    <w:rsid w:val="00D81F71"/>
    <w:rsid w:val="00D82CE2"/>
    <w:rsid w:val="00D82DFF"/>
    <w:rsid w:val="00D832F9"/>
    <w:rsid w:val="00D834FE"/>
    <w:rsid w:val="00D84C1F"/>
    <w:rsid w:val="00D854E6"/>
    <w:rsid w:val="00D8642D"/>
    <w:rsid w:val="00D864D6"/>
    <w:rsid w:val="00D86D31"/>
    <w:rsid w:val="00D87ACD"/>
    <w:rsid w:val="00D87D1D"/>
    <w:rsid w:val="00D87D61"/>
    <w:rsid w:val="00D90A5E"/>
    <w:rsid w:val="00D90D06"/>
    <w:rsid w:val="00D91357"/>
    <w:rsid w:val="00D91A68"/>
    <w:rsid w:val="00D91CEE"/>
    <w:rsid w:val="00D93C81"/>
    <w:rsid w:val="00D93CF9"/>
    <w:rsid w:val="00D9481F"/>
    <w:rsid w:val="00D95A68"/>
    <w:rsid w:val="00D95F22"/>
    <w:rsid w:val="00D964EC"/>
    <w:rsid w:val="00D9727A"/>
    <w:rsid w:val="00D9783D"/>
    <w:rsid w:val="00DA17C7"/>
    <w:rsid w:val="00DA22EF"/>
    <w:rsid w:val="00DA271D"/>
    <w:rsid w:val="00DA2965"/>
    <w:rsid w:val="00DA342A"/>
    <w:rsid w:val="00DA359D"/>
    <w:rsid w:val="00DA35DA"/>
    <w:rsid w:val="00DA3D43"/>
    <w:rsid w:val="00DA46D6"/>
    <w:rsid w:val="00DA6534"/>
    <w:rsid w:val="00DA6A9A"/>
    <w:rsid w:val="00DB19C8"/>
    <w:rsid w:val="00DB1EFD"/>
    <w:rsid w:val="00DB27C4"/>
    <w:rsid w:val="00DB2A35"/>
    <w:rsid w:val="00DB30F6"/>
    <w:rsid w:val="00DB335F"/>
    <w:rsid w:val="00DB3EAF"/>
    <w:rsid w:val="00DB46C6"/>
    <w:rsid w:val="00DB4823"/>
    <w:rsid w:val="00DB4A19"/>
    <w:rsid w:val="00DB5173"/>
    <w:rsid w:val="00DB52DF"/>
    <w:rsid w:val="00DB71F7"/>
    <w:rsid w:val="00DC0518"/>
    <w:rsid w:val="00DC0741"/>
    <w:rsid w:val="00DC0A2E"/>
    <w:rsid w:val="00DC1B70"/>
    <w:rsid w:val="00DC2450"/>
    <w:rsid w:val="00DC2723"/>
    <w:rsid w:val="00DC2A5B"/>
    <w:rsid w:val="00DC2E21"/>
    <w:rsid w:val="00DC3203"/>
    <w:rsid w:val="00DC3C99"/>
    <w:rsid w:val="00DC3FC3"/>
    <w:rsid w:val="00DC4B4C"/>
    <w:rsid w:val="00DC52F5"/>
    <w:rsid w:val="00DC5FD0"/>
    <w:rsid w:val="00DC63FF"/>
    <w:rsid w:val="00DC6BD6"/>
    <w:rsid w:val="00DC710B"/>
    <w:rsid w:val="00DC7174"/>
    <w:rsid w:val="00DC7D80"/>
    <w:rsid w:val="00DD0354"/>
    <w:rsid w:val="00DD0C3B"/>
    <w:rsid w:val="00DD11D1"/>
    <w:rsid w:val="00DD12E1"/>
    <w:rsid w:val="00DD27D7"/>
    <w:rsid w:val="00DD37C0"/>
    <w:rsid w:val="00DD454D"/>
    <w:rsid w:val="00DD458C"/>
    <w:rsid w:val="00DD4FCC"/>
    <w:rsid w:val="00DD5964"/>
    <w:rsid w:val="00DD72E9"/>
    <w:rsid w:val="00DD7605"/>
    <w:rsid w:val="00DD760F"/>
    <w:rsid w:val="00DE1E9B"/>
    <w:rsid w:val="00DE2020"/>
    <w:rsid w:val="00DE3476"/>
    <w:rsid w:val="00DE53FB"/>
    <w:rsid w:val="00DE6390"/>
    <w:rsid w:val="00DE6B8F"/>
    <w:rsid w:val="00DE7BEA"/>
    <w:rsid w:val="00DF009C"/>
    <w:rsid w:val="00DF0C4D"/>
    <w:rsid w:val="00DF16EE"/>
    <w:rsid w:val="00DF1BE2"/>
    <w:rsid w:val="00DF2279"/>
    <w:rsid w:val="00DF257D"/>
    <w:rsid w:val="00DF2725"/>
    <w:rsid w:val="00DF5B84"/>
    <w:rsid w:val="00DF6D5B"/>
    <w:rsid w:val="00DF76A8"/>
    <w:rsid w:val="00DF771B"/>
    <w:rsid w:val="00DF790A"/>
    <w:rsid w:val="00DF7EE2"/>
    <w:rsid w:val="00E00650"/>
    <w:rsid w:val="00E01BAA"/>
    <w:rsid w:val="00E0249C"/>
    <w:rsid w:val="00E0282A"/>
    <w:rsid w:val="00E02F9B"/>
    <w:rsid w:val="00E0380C"/>
    <w:rsid w:val="00E05597"/>
    <w:rsid w:val="00E05B24"/>
    <w:rsid w:val="00E06458"/>
    <w:rsid w:val="00E07E05"/>
    <w:rsid w:val="00E07E14"/>
    <w:rsid w:val="00E111C5"/>
    <w:rsid w:val="00E113F8"/>
    <w:rsid w:val="00E11D82"/>
    <w:rsid w:val="00E13488"/>
    <w:rsid w:val="00E13B48"/>
    <w:rsid w:val="00E14F94"/>
    <w:rsid w:val="00E156DA"/>
    <w:rsid w:val="00E16BE6"/>
    <w:rsid w:val="00E17336"/>
    <w:rsid w:val="00E17564"/>
    <w:rsid w:val="00E17D15"/>
    <w:rsid w:val="00E2054A"/>
    <w:rsid w:val="00E20968"/>
    <w:rsid w:val="00E20B1F"/>
    <w:rsid w:val="00E20CED"/>
    <w:rsid w:val="00E2139F"/>
    <w:rsid w:val="00E22B71"/>
    <w:rsid w:val="00E22B95"/>
    <w:rsid w:val="00E22CA8"/>
    <w:rsid w:val="00E25291"/>
    <w:rsid w:val="00E2680F"/>
    <w:rsid w:val="00E26DC4"/>
    <w:rsid w:val="00E26F2B"/>
    <w:rsid w:val="00E2761E"/>
    <w:rsid w:val="00E2772D"/>
    <w:rsid w:val="00E30331"/>
    <w:rsid w:val="00E30A27"/>
    <w:rsid w:val="00E30BB8"/>
    <w:rsid w:val="00E31E16"/>
    <w:rsid w:val="00E31F9C"/>
    <w:rsid w:val="00E32ED7"/>
    <w:rsid w:val="00E33082"/>
    <w:rsid w:val="00E33DA1"/>
    <w:rsid w:val="00E342ED"/>
    <w:rsid w:val="00E34754"/>
    <w:rsid w:val="00E355AB"/>
    <w:rsid w:val="00E3616A"/>
    <w:rsid w:val="00E36327"/>
    <w:rsid w:val="00E365B0"/>
    <w:rsid w:val="00E40488"/>
    <w:rsid w:val="00E419FE"/>
    <w:rsid w:val="00E4316B"/>
    <w:rsid w:val="00E43391"/>
    <w:rsid w:val="00E436FE"/>
    <w:rsid w:val="00E43AA5"/>
    <w:rsid w:val="00E44520"/>
    <w:rsid w:val="00E453CF"/>
    <w:rsid w:val="00E472CD"/>
    <w:rsid w:val="00E50367"/>
    <w:rsid w:val="00E50B46"/>
    <w:rsid w:val="00E50DC9"/>
    <w:rsid w:val="00E510A2"/>
    <w:rsid w:val="00E51495"/>
    <w:rsid w:val="00E51ABA"/>
    <w:rsid w:val="00E524CB"/>
    <w:rsid w:val="00E54E92"/>
    <w:rsid w:val="00E55D04"/>
    <w:rsid w:val="00E56747"/>
    <w:rsid w:val="00E567E0"/>
    <w:rsid w:val="00E56DC7"/>
    <w:rsid w:val="00E61637"/>
    <w:rsid w:val="00E63900"/>
    <w:rsid w:val="00E65456"/>
    <w:rsid w:val="00E65A91"/>
    <w:rsid w:val="00E66188"/>
    <w:rsid w:val="00E6621A"/>
    <w:rsid w:val="00E664FB"/>
    <w:rsid w:val="00E66597"/>
    <w:rsid w:val="00E66A4D"/>
    <w:rsid w:val="00E672F0"/>
    <w:rsid w:val="00E67598"/>
    <w:rsid w:val="00E70373"/>
    <w:rsid w:val="00E706FC"/>
    <w:rsid w:val="00E71162"/>
    <w:rsid w:val="00E71CD8"/>
    <w:rsid w:val="00E72C01"/>
    <w:rsid w:val="00E72E40"/>
    <w:rsid w:val="00E73665"/>
    <w:rsid w:val="00E73999"/>
    <w:rsid w:val="00E73ADD"/>
    <w:rsid w:val="00E73BDC"/>
    <w:rsid w:val="00E73E9E"/>
    <w:rsid w:val="00E74798"/>
    <w:rsid w:val="00E74C43"/>
    <w:rsid w:val="00E7614A"/>
    <w:rsid w:val="00E76174"/>
    <w:rsid w:val="00E80C72"/>
    <w:rsid w:val="00E81660"/>
    <w:rsid w:val="00E854FE"/>
    <w:rsid w:val="00E86AEF"/>
    <w:rsid w:val="00E87D27"/>
    <w:rsid w:val="00E906CC"/>
    <w:rsid w:val="00E916D3"/>
    <w:rsid w:val="00E939A0"/>
    <w:rsid w:val="00E944BB"/>
    <w:rsid w:val="00E94BA1"/>
    <w:rsid w:val="00E95D82"/>
    <w:rsid w:val="00E96682"/>
    <w:rsid w:val="00E97385"/>
    <w:rsid w:val="00E97E4E"/>
    <w:rsid w:val="00EA0FA4"/>
    <w:rsid w:val="00EA17F5"/>
    <w:rsid w:val="00EA1CC2"/>
    <w:rsid w:val="00EA2D76"/>
    <w:rsid w:val="00EA2DF9"/>
    <w:rsid w:val="00EA31C3"/>
    <w:rsid w:val="00EA4181"/>
    <w:rsid w:val="00EA4644"/>
    <w:rsid w:val="00EA4A65"/>
    <w:rsid w:val="00EA4B0D"/>
    <w:rsid w:val="00EA52A3"/>
    <w:rsid w:val="00EA5CDA"/>
    <w:rsid w:val="00EA68D8"/>
    <w:rsid w:val="00EA6ED8"/>
    <w:rsid w:val="00EA758A"/>
    <w:rsid w:val="00EA7600"/>
    <w:rsid w:val="00EB0378"/>
    <w:rsid w:val="00EB096F"/>
    <w:rsid w:val="00EB0B3A"/>
    <w:rsid w:val="00EB199F"/>
    <w:rsid w:val="00EB21A4"/>
    <w:rsid w:val="00EB27C4"/>
    <w:rsid w:val="00EB2B10"/>
    <w:rsid w:val="00EB4631"/>
    <w:rsid w:val="00EB4A20"/>
    <w:rsid w:val="00EB4F4E"/>
    <w:rsid w:val="00EB5387"/>
    <w:rsid w:val="00EB5C10"/>
    <w:rsid w:val="00EB62E4"/>
    <w:rsid w:val="00EB7322"/>
    <w:rsid w:val="00EB733B"/>
    <w:rsid w:val="00EB75AE"/>
    <w:rsid w:val="00EB7782"/>
    <w:rsid w:val="00EC0FE9"/>
    <w:rsid w:val="00EC195A"/>
    <w:rsid w:val="00EC198B"/>
    <w:rsid w:val="00EC2C3B"/>
    <w:rsid w:val="00EC3FCD"/>
    <w:rsid w:val="00EC426D"/>
    <w:rsid w:val="00EC49E5"/>
    <w:rsid w:val="00EC4AB8"/>
    <w:rsid w:val="00EC4BBA"/>
    <w:rsid w:val="00EC53AF"/>
    <w:rsid w:val="00EC55FE"/>
    <w:rsid w:val="00EC571B"/>
    <w:rsid w:val="00EC57D7"/>
    <w:rsid w:val="00EC6385"/>
    <w:rsid w:val="00EC6CB0"/>
    <w:rsid w:val="00EC7B94"/>
    <w:rsid w:val="00ED1DE9"/>
    <w:rsid w:val="00ED23D4"/>
    <w:rsid w:val="00ED25CA"/>
    <w:rsid w:val="00ED2604"/>
    <w:rsid w:val="00ED28CD"/>
    <w:rsid w:val="00ED523E"/>
    <w:rsid w:val="00ED54A6"/>
    <w:rsid w:val="00ED5E0B"/>
    <w:rsid w:val="00EE00CD"/>
    <w:rsid w:val="00EE023E"/>
    <w:rsid w:val="00EE0F0B"/>
    <w:rsid w:val="00EE1DEA"/>
    <w:rsid w:val="00EE3054"/>
    <w:rsid w:val="00EE344E"/>
    <w:rsid w:val="00EE3785"/>
    <w:rsid w:val="00EE37B6"/>
    <w:rsid w:val="00EE380D"/>
    <w:rsid w:val="00EE3BE3"/>
    <w:rsid w:val="00EE3E49"/>
    <w:rsid w:val="00EE3F97"/>
    <w:rsid w:val="00EE4264"/>
    <w:rsid w:val="00EE5226"/>
    <w:rsid w:val="00EE5C9E"/>
    <w:rsid w:val="00EE5D88"/>
    <w:rsid w:val="00EE6236"/>
    <w:rsid w:val="00EE68BA"/>
    <w:rsid w:val="00EE7462"/>
    <w:rsid w:val="00EE7FD3"/>
    <w:rsid w:val="00EF02EF"/>
    <w:rsid w:val="00EF0E46"/>
    <w:rsid w:val="00EF0F45"/>
    <w:rsid w:val="00EF1A8E"/>
    <w:rsid w:val="00EF3A62"/>
    <w:rsid w:val="00EF3C3A"/>
    <w:rsid w:val="00EF43FB"/>
    <w:rsid w:val="00EF4467"/>
    <w:rsid w:val="00EF52CF"/>
    <w:rsid w:val="00EF5FDE"/>
    <w:rsid w:val="00EF70EE"/>
    <w:rsid w:val="00EF7437"/>
    <w:rsid w:val="00EF7463"/>
    <w:rsid w:val="00EF75D6"/>
    <w:rsid w:val="00EF7803"/>
    <w:rsid w:val="00EF7971"/>
    <w:rsid w:val="00EF7987"/>
    <w:rsid w:val="00F002EF"/>
    <w:rsid w:val="00F014BC"/>
    <w:rsid w:val="00F01CAC"/>
    <w:rsid w:val="00F01EE9"/>
    <w:rsid w:val="00F0235F"/>
    <w:rsid w:val="00F02922"/>
    <w:rsid w:val="00F02C0C"/>
    <w:rsid w:val="00F0330E"/>
    <w:rsid w:val="00F03593"/>
    <w:rsid w:val="00F03672"/>
    <w:rsid w:val="00F03E72"/>
    <w:rsid w:val="00F04900"/>
    <w:rsid w:val="00F0620B"/>
    <w:rsid w:val="00F065A4"/>
    <w:rsid w:val="00F06A6F"/>
    <w:rsid w:val="00F06BAE"/>
    <w:rsid w:val="00F07ED0"/>
    <w:rsid w:val="00F1023D"/>
    <w:rsid w:val="00F1061E"/>
    <w:rsid w:val="00F1092F"/>
    <w:rsid w:val="00F1102C"/>
    <w:rsid w:val="00F118EE"/>
    <w:rsid w:val="00F126B9"/>
    <w:rsid w:val="00F12715"/>
    <w:rsid w:val="00F129AE"/>
    <w:rsid w:val="00F144D5"/>
    <w:rsid w:val="00F146F0"/>
    <w:rsid w:val="00F1471F"/>
    <w:rsid w:val="00F14C72"/>
    <w:rsid w:val="00F14F10"/>
    <w:rsid w:val="00F15039"/>
    <w:rsid w:val="00F168BA"/>
    <w:rsid w:val="00F16F2D"/>
    <w:rsid w:val="00F1724F"/>
    <w:rsid w:val="00F17F7C"/>
    <w:rsid w:val="00F20FF3"/>
    <w:rsid w:val="00F217E6"/>
    <w:rsid w:val="00F2190B"/>
    <w:rsid w:val="00F223DB"/>
    <w:rsid w:val="00F228B5"/>
    <w:rsid w:val="00F22B14"/>
    <w:rsid w:val="00F230BC"/>
    <w:rsid w:val="00F23377"/>
    <w:rsid w:val="00F2389C"/>
    <w:rsid w:val="00F23C64"/>
    <w:rsid w:val="00F25C67"/>
    <w:rsid w:val="00F308FB"/>
    <w:rsid w:val="00F30DFF"/>
    <w:rsid w:val="00F311E5"/>
    <w:rsid w:val="00F322D6"/>
    <w:rsid w:val="00F32580"/>
    <w:rsid w:val="00F32B80"/>
    <w:rsid w:val="00F3302A"/>
    <w:rsid w:val="00F33700"/>
    <w:rsid w:val="00F340EB"/>
    <w:rsid w:val="00F3421F"/>
    <w:rsid w:val="00F34D30"/>
    <w:rsid w:val="00F35285"/>
    <w:rsid w:val="00F364BD"/>
    <w:rsid w:val="00F366BB"/>
    <w:rsid w:val="00F36709"/>
    <w:rsid w:val="00F36DEE"/>
    <w:rsid w:val="00F37D97"/>
    <w:rsid w:val="00F37E5B"/>
    <w:rsid w:val="00F40AC2"/>
    <w:rsid w:val="00F40F62"/>
    <w:rsid w:val="00F41E16"/>
    <w:rsid w:val="00F421A8"/>
    <w:rsid w:val="00F43B9D"/>
    <w:rsid w:val="00F43F83"/>
    <w:rsid w:val="00F442C6"/>
    <w:rsid w:val="00F4445B"/>
    <w:rsid w:val="00F44D5E"/>
    <w:rsid w:val="00F44FBC"/>
    <w:rsid w:val="00F45586"/>
    <w:rsid w:val="00F52282"/>
    <w:rsid w:val="00F53A35"/>
    <w:rsid w:val="00F54C19"/>
    <w:rsid w:val="00F55A3D"/>
    <w:rsid w:val="00F5632E"/>
    <w:rsid w:val="00F568DB"/>
    <w:rsid w:val="00F5744B"/>
    <w:rsid w:val="00F5774C"/>
    <w:rsid w:val="00F57AF1"/>
    <w:rsid w:val="00F610A9"/>
    <w:rsid w:val="00F61209"/>
    <w:rsid w:val="00F6259E"/>
    <w:rsid w:val="00F64D4D"/>
    <w:rsid w:val="00F65726"/>
    <w:rsid w:val="00F65868"/>
    <w:rsid w:val="00F65DD4"/>
    <w:rsid w:val="00F66654"/>
    <w:rsid w:val="00F66D0F"/>
    <w:rsid w:val="00F672B2"/>
    <w:rsid w:val="00F703DE"/>
    <w:rsid w:val="00F70A20"/>
    <w:rsid w:val="00F70EE5"/>
    <w:rsid w:val="00F71B22"/>
    <w:rsid w:val="00F71B59"/>
    <w:rsid w:val="00F7208C"/>
    <w:rsid w:val="00F72519"/>
    <w:rsid w:val="00F73C5D"/>
    <w:rsid w:val="00F752E6"/>
    <w:rsid w:val="00F768D8"/>
    <w:rsid w:val="00F820C9"/>
    <w:rsid w:val="00F83973"/>
    <w:rsid w:val="00F84938"/>
    <w:rsid w:val="00F84DFE"/>
    <w:rsid w:val="00F85B78"/>
    <w:rsid w:val="00F87FA3"/>
    <w:rsid w:val="00F90F76"/>
    <w:rsid w:val="00F92CB6"/>
    <w:rsid w:val="00F93D8C"/>
    <w:rsid w:val="00F95F1D"/>
    <w:rsid w:val="00F9778B"/>
    <w:rsid w:val="00FA0B81"/>
    <w:rsid w:val="00FA2AE0"/>
    <w:rsid w:val="00FA3102"/>
    <w:rsid w:val="00FA3ABD"/>
    <w:rsid w:val="00FA48D4"/>
    <w:rsid w:val="00FA53D4"/>
    <w:rsid w:val="00FA54FA"/>
    <w:rsid w:val="00FA61DA"/>
    <w:rsid w:val="00FA6D39"/>
    <w:rsid w:val="00FA7381"/>
    <w:rsid w:val="00FA7787"/>
    <w:rsid w:val="00FB1367"/>
    <w:rsid w:val="00FB15E9"/>
    <w:rsid w:val="00FB227E"/>
    <w:rsid w:val="00FB2376"/>
    <w:rsid w:val="00FB3D61"/>
    <w:rsid w:val="00FB4473"/>
    <w:rsid w:val="00FB44CE"/>
    <w:rsid w:val="00FB5009"/>
    <w:rsid w:val="00FB60FC"/>
    <w:rsid w:val="00FB7082"/>
    <w:rsid w:val="00FB76AB"/>
    <w:rsid w:val="00FB77E6"/>
    <w:rsid w:val="00FC0310"/>
    <w:rsid w:val="00FC165D"/>
    <w:rsid w:val="00FC2742"/>
    <w:rsid w:val="00FC322B"/>
    <w:rsid w:val="00FC3F6F"/>
    <w:rsid w:val="00FC47A9"/>
    <w:rsid w:val="00FC4864"/>
    <w:rsid w:val="00FC4F7B"/>
    <w:rsid w:val="00FC566B"/>
    <w:rsid w:val="00FC6130"/>
    <w:rsid w:val="00FC6472"/>
    <w:rsid w:val="00FC7C3F"/>
    <w:rsid w:val="00FD03FE"/>
    <w:rsid w:val="00FD126E"/>
    <w:rsid w:val="00FD158C"/>
    <w:rsid w:val="00FD1667"/>
    <w:rsid w:val="00FD1CF6"/>
    <w:rsid w:val="00FD27E7"/>
    <w:rsid w:val="00FD3671"/>
    <w:rsid w:val="00FD3C36"/>
    <w:rsid w:val="00FD44EC"/>
    <w:rsid w:val="00FD4C08"/>
    <w:rsid w:val="00FD4D81"/>
    <w:rsid w:val="00FD5EFF"/>
    <w:rsid w:val="00FD6D48"/>
    <w:rsid w:val="00FD72E3"/>
    <w:rsid w:val="00FD7498"/>
    <w:rsid w:val="00FD758B"/>
    <w:rsid w:val="00FD7FB3"/>
    <w:rsid w:val="00FE0ABB"/>
    <w:rsid w:val="00FE1EDB"/>
    <w:rsid w:val="00FE2730"/>
    <w:rsid w:val="00FE2C43"/>
    <w:rsid w:val="00FE3A09"/>
    <w:rsid w:val="00FE4713"/>
    <w:rsid w:val="00FE6034"/>
    <w:rsid w:val="00FE7909"/>
    <w:rsid w:val="00FF1D3A"/>
    <w:rsid w:val="00FF1F44"/>
    <w:rsid w:val="00FF225E"/>
    <w:rsid w:val="00FF25F2"/>
    <w:rsid w:val="00FF2B6A"/>
    <w:rsid w:val="00FF2F20"/>
    <w:rsid w:val="00FF4FDE"/>
    <w:rsid w:val="00FF672C"/>
    <w:rsid w:val="00FF6CE8"/>
    <w:rsid w:val="00FF7375"/>
    <w:rsid w:val="00FF7CB1"/>
    <w:rsid w:val="062C7AB2"/>
    <w:rsid w:val="3CC2DE6C"/>
    <w:rsid w:val="66AF5DE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5320AF"/>
  <w14:defaultImageDpi w14:val="330"/>
  <w15:docId w15:val="{A75E1AFB-A594-4828-9566-52CA378276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styleId="ListParagraph">
    <w:name w:val="List Paragraph"/>
    <w:basedOn w:val="Normal"/>
    <w:uiPriority w:val="34"/>
    <w:qFormat/>
    <w:rsid w:val="000F044D"/>
    <w:pPr>
      <w:spacing w:line="240" w:lineRule="auto"/>
      <w:ind w:left="720"/>
      <w:contextualSpacing/>
      <w:jc w:val="both"/>
    </w:pPr>
    <w:rPr>
      <w:rFonts w:asciiTheme="minorHAnsi" w:eastAsiaTheme="minorHAnsi" w:hAnsiTheme="minorHAnsi" w:cstheme="minorHAnsi"/>
      <w:sz w:val="18"/>
      <w:lang w:val="en-US" w:eastAsia="en-US"/>
    </w:rPr>
  </w:style>
  <w:style w:type="character" w:styleId="CommentReference">
    <w:name w:val="annotation reference"/>
    <w:basedOn w:val="DefaultParagraphFont"/>
    <w:semiHidden/>
    <w:unhideWhenUsed/>
    <w:rsid w:val="009B6A13"/>
    <w:rPr>
      <w:sz w:val="16"/>
      <w:szCs w:val="16"/>
    </w:rPr>
  </w:style>
  <w:style w:type="paragraph" w:styleId="CommentText">
    <w:name w:val="annotation text"/>
    <w:basedOn w:val="Normal"/>
    <w:link w:val="CommentTextChar"/>
    <w:unhideWhenUsed/>
    <w:rsid w:val="009B6A13"/>
    <w:pPr>
      <w:spacing w:line="240" w:lineRule="auto"/>
      <w:contextualSpacing/>
      <w:jc w:val="both"/>
    </w:pPr>
    <w:rPr>
      <w:rFonts w:asciiTheme="majorHAnsi" w:hAnsiTheme="majorHAnsi"/>
      <w:sz w:val="20"/>
      <w:szCs w:val="20"/>
      <w:lang w:eastAsia="en-US"/>
    </w:rPr>
  </w:style>
  <w:style w:type="character" w:customStyle="1" w:styleId="CommentTextChar">
    <w:name w:val="Comment Text Char"/>
    <w:basedOn w:val="DefaultParagraphFont"/>
    <w:link w:val="CommentText"/>
    <w:rsid w:val="009B6A13"/>
    <w:rPr>
      <w:rFonts w:asciiTheme="majorHAnsi" w:hAnsiTheme="majorHAnsi"/>
      <w:lang w:eastAsia="en-US"/>
    </w:rPr>
  </w:style>
  <w:style w:type="paragraph" w:styleId="BalloonText">
    <w:name w:val="Balloon Text"/>
    <w:basedOn w:val="Normal"/>
    <w:link w:val="BalloonTextChar"/>
    <w:semiHidden/>
    <w:unhideWhenUsed/>
    <w:rsid w:val="009B6A1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9B6A13"/>
    <w:rPr>
      <w:rFonts w:ascii="Segoe UI" w:hAnsi="Segoe UI" w:cs="Segoe UI"/>
      <w:sz w:val="18"/>
      <w:szCs w:val="18"/>
    </w:rPr>
  </w:style>
  <w:style w:type="character" w:styleId="Hyperlink">
    <w:name w:val="Hyperlink"/>
    <w:basedOn w:val="DefaultParagraphFont"/>
    <w:uiPriority w:val="99"/>
    <w:unhideWhenUsed/>
    <w:rsid w:val="009B6A13"/>
    <w:rPr>
      <w:color w:val="0000FF" w:themeColor="hyperlink"/>
      <w:u w:val="single"/>
    </w:rPr>
  </w:style>
  <w:style w:type="character" w:customStyle="1" w:styleId="name">
    <w:name w:val="name"/>
    <w:basedOn w:val="DefaultParagraphFont"/>
    <w:rsid w:val="009B6A13"/>
  </w:style>
  <w:style w:type="character" w:customStyle="1" w:styleId="author">
    <w:name w:val="author"/>
    <w:basedOn w:val="DefaultParagraphFont"/>
    <w:rsid w:val="004D690A"/>
  </w:style>
  <w:style w:type="character" w:customStyle="1" w:styleId="Onopgelostemelding2">
    <w:name w:val="Onopgeloste melding2"/>
    <w:basedOn w:val="DefaultParagraphFont"/>
    <w:uiPriority w:val="99"/>
    <w:semiHidden/>
    <w:unhideWhenUsed/>
    <w:rsid w:val="002D67EB"/>
    <w:rPr>
      <w:color w:val="808080"/>
      <w:shd w:val="clear" w:color="auto" w:fill="E6E6E6"/>
    </w:rPr>
  </w:style>
  <w:style w:type="paragraph" w:styleId="CommentSubject">
    <w:name w:val="annotation subject"/>
    <w:basedOn w:val="CommentText"/>
    <w:next w:val="CommentText"/>
    <w:link w:val="CommentSubjectChar"/>
    <w:semiHidden/>
    <w:unhideWhenUsed/>
    <w:rsid w:val="007A04BF"/>
    <w:pPr>
      <w:contextualSpacing w:val="0"/>
      <w:jc w:val="left"/>
    </w:pPr>
    <w:rPr>
      <w:rFonts w:ascii="Times New Roman" w:hAnsi="Times New Roman"/>
      <w:b/>
      <w:bCs/>
      <w:lang w:eastAsia="en-GB"/>
    </w:rPr>
  </w:style>
  <w:style w:type="character" w:customStyle="1" w:styleId="CommentSubjectChar">
    <w:name w:val="Comment Subject Char"/>
    <w:basedOn w:val="CommentTextChar"/>
    <w:link w:val="CommentSubject"/>
    <w:semiHidden/>
    <w:rsid w:val="007A04BF"/>
    <w:rPr>
      <w:rFonts w:asciiTheme="majorHAnsi" w:hAnsiTheme="majorHAnsi"/>
      <w:b/>
      <w:bCs/>
      <w:lang w:eastAsia="en-US"/>
    </w:rPr>
  </w:style>
  <w:style w:type="character" w:styleId="LineNumber">
    <w:name w:val="line number"/>
    <w:basedOn w:val="DefaultParagraphFont"/>
    <w:semiHidden/>
    <w:unhideWhenUsed/>
    <w:rsid w:val="004164C6"/>
  </w:style>
  <w:style w:type="paragraph" w:styleId="Revision">
    <w:name w:val="Revision"/>
    <w:hidden/>
    <w:semiHidden/>
    <w:rsid w:val="001A2855"/>
    <w:rPr>
      <w:sz w:val="24"/>
      <w:szCs w:val="24"/>
    </w:rPr>
  </w:style>
  <w:style w:type="character" w:customStyle="1" w:styleId="title-text">
    <w:name w:val="title-text"/>
    <w:basedOn w:val="DefaultParagraphFont"/>
    <w:rsid w:val="00AA42CA"/>
  </w:style>
  <w:style w:type="character" w:customStyle="1" w:styleId="sr-only">
    <w:name w:val="sr-only"/>
    <w:basedOn w:val="DefaultParagraphFont"/>
    <w:rsid w:val="00AA42CA"/>
  </w:style>
  <w:style w:type="character" w:customStyle="1" w:styleId="text">
    <w:name w:val="text"/>
    <w:basedOn w:val="DefaultParagraphFont"/>
    <w:rsid w:val="00AA42CA"/>
  </w:style>
  <w:style w:type="character" w:styleId="FollowedHyperlink">
    <w:name w:val="FollowedHyperlink"/>
    <w:basedOn w:val="DefaultParagraphFont"/>
    <w:semiHidden/>
    <w:unhideWhenUsed/>
    <w:rsid w:val="008F231E"/>
    <w:rPr>
      <w:color w:val="800080" w:themeColor="followedHyperlink"/>
      <w:u w:val="single"/>
    </w:rPr>
  </w:style>
  <w:style w:type="table" w:styleId="TableGrid">
    <w:name w:val="Table Grid"/>
    <w:basedOn w:val="TableNormal"/>
    <w:uiPriority w:val="59"/>
    <w:rsid w:val="00DA6534"/>
    <w:rPr>
      <w:rFonts w:ascii="Verdana" w:eastAsiaTheme="minorHAnsi" w:hAnsi="Verdana" w:cstheme="minorBidi"/>
      <w:sz w:val="17"/>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Bullet">
    <w:name w:val="List Bullet"/>
    <w:basedOn w:val="Normal"/>
    <w:unhideWhenUsed/>
    <w:rsid w:val="003B6BDB"/>
    <w:pPr>
      <w:numPr>
        <w:numId w:val="11"/>
      </w:numPr>
      <w:contextualSpacing/>
    </w:pPr>
  </w:style>
  <w:style w:type="paragraph" w:styleId="TOCHeading">
    <w:name w:val="TOC Heading"/>
    <w:basedOn w:val="Heading1"/>
    <w:next w:val="Normal"/>
    <w:uiPriority w:val="39"/>
    <w:unhideWhenUsed/>
    <w:qFormat/>
    <w:rsid w:val="00D74871"/>
    <w:pPr>
      <w:keepLines/>
      <w:spacing w:before="240" w:after="0" w:line="259" w:lineRule="auto"/>
      <w:ind w:right="0"/>
      <w:contextualSpacing w:val="0"/>
      <w:outlineLvl w:val="9"/>
    </w:pPr>
    <w:rPr>
      <w:rFonts w:asciiTheme="majorHAnsi" w:eastAsiaTheme="majorEastAsia" w:hAnsiTheme="majorHAnsi" w:cstheme="majorBidi"/>
      <w:b w:val="0"/>
      <w:bCs w:val="0"/>
      <w:color w:val="365F91" w:themeColor="accent1" w:themeShade="BF"/>
      <w:kern w:val="0"/>
      <w:sz w:val="32"/>
      <w:lang w:val="en-US" w:eastAsia="en-US"/>
    </w:rPr>
  </w:style>
  <w:style w:type="paragraph" w:styleId="TOC1">
    <w:name w:val="toc 1"/>
    <w:basedOn w:val="Normal"/>
    <w:next w:val="Normal"/>
    <w:autoRedefine/>
    <w:uiPriority w:val="39"/>
    <w:unhideWhenUsed/>
    <w:rsid w:val="00D74871"/>
    <w:pPr>
      <w:spacing w:after="100"/>
    </w:pPr>
  </w:style>
  <w:style w:type="paragraph" w:styleId="TOC2">
    <w:name w:val="toc 2"/>
    <w:basedOn w:val="Normal"/>
    <w:next w:val="Normal"/>
    <w:autoRedefine/>
    <w:uiPriority w:val="39"/>
    <w:unhideWhenUsed/>
    <w:rsid w:val="00D74871"/>
    <w:pPr>
      <w:spacing w:after="100"/>
      <w:ind w:left="240"/>
    </w:pPr>
  </w:style>
  <w:style w:type="character" w:styleId="Emphasis">
    <w:name w:val="Emphasis"/>
    <w:basedOn w:val="DefaultParagraphFont"/>
    <w:uiPriority w:val="20"/>
    <w:qFormat/>
    <w:rsid w:val="00921C44"/>
    <w:rPr>
      <w:i/>
      <w:iCs/>
    </w:rPr>
  </w:style>
  <w:style w:type="paragraph" w:customStyle="1" w:styleId="loaitem">
    <w:name w:val="loa__item"/>
    <w:basedOn w:val="Normal"/>
    <w:rsid w:val="009828E4"/>
    <w:pPr>
      <w:spacing w:before="100" w:beforeAutospacing="1" w:after="100" w:afterAutospacing="1" w:line="240" w:lineRule="auto"/>
    </w:pPr>
    <w:rPr>
      <w:lang w:val="en-US" w:eastAsia="en-US"/>
    </w:rPr>
  </w:style>
  <w:style w:type="character" w:customStyle="1" w:styleId="al-author-name">
    <w:name w:val="al-author-name"/>
    <w:basedOn w:val="DefaultParagraphFont"/>
    <w:rsid w:val="00884516"/>
  </w:style>
  <w:style w:type="character" w:customStyle="1" w:styleId="highlight">
    <w:name w:val="highlight"/>
    <w:basedOn w:val="DefaultParagraphFont"/>
    <w:rsid w:val="005B1722"/>
  </w:style>
  <w:style w:type="character" w:customStyle="1" w:styleId="ref-label">
    <w:name w:val="ref-label"/>
    <w:basedOn w:val="DefaultParagraphFont"/>
    <w:rsid w:val="00FD72E3"/>
  </w:style>
  <w:style w:type="character" w:customStyle="1" w:styleId="cit-auth">
    <w:name w:val="cit-auth"/>
    <w:basedOn w:val="DefaultParagraphFont"/>
    <w:rsid w:val="00FD72E3"/>
  </w:style>
  <w:style w:type="character" w:customStyle="1" w:styleId="cit-name-surname">
    <w:name w:val="cit-name-surname"/>
    <w:basedOn w:val="DefaultParagraphFont"/>
    <w:rsid w:val="00FD72E3"/>
  </w:style>
  <w:style w:type="character" w:customStyle="1" w:styleId="cit-name-given-names">
    <w:name w:val="cit-name-given-names"/>
    <w:basedOn w:val="DefaultParagraphFont"/>
    <w:rsid w:val="00FD72E3"/>
  </w:style>
  <w:style w:type="character" w:styleId="HTMLCite">
    <w:name w:val="HTML Cite"/>
    <w:basedOn w:val="DefaultParagraphFont"/>
    <w:uiPriority w:val="99"/>
    <w:semiHidden/>
    <w:unhideWhenUsed/>
    <w:rsid w:val="00FD72E3"/>
    <w:rPr>
      <w:i/>
      <w:iCs/>
    </w:rPr>
  </w:style>
  <w:style w:type="character" w:customStyle="1" w:styleId="cit-pub-date">
    <w:name w:val="cit-pub-date"/>
    <w:basedOn w:val="DefaultParagraphFont"/>
    <w:rsid w:val="00FD72E3"/>
  </w:style>
  <w:style w:type="character" w:customStyle="1" w:styleId="cit-article-title">
    <w:name w:val="cit-article-title"/>
    <w:basedOn w:val="DefaultParagraphFont"/>
    <w:rsid w:val="00FD72E3"/>
  </w:style>
  <w:style w:type="paragraph" w:styleId="Caption">
    <w:name w:val="caption"/>
    <w:basedOn w:val="Normal"/>
    <w:next w:val="Normal"/>
    <w:unhideWhenUsed/>
    <w:rsid w:val="00B372EE"/>
    <w:pPr>
      <w:spacing w:after="200" w:line="240" w:lineRule="auto"/>
    </w:pPr>
    <w:rPr>
      <w:i/>
      <w:iCs/>
      <w:color w:val="1F497D" w:themeColor="text2"/>
      <w:sz w:val="18"/>
      <w:szCs w:val="18"/>
    </w:rPr>
  </w:style>
  <w:style w:type="paragraph" w:styleId="NormalWeb">
    <w:name w:val="Normal (Web)"/>
    <w:basedOn w:val="Normal"/>
    <w:uiPriority w:val="99"/>
    <w:unhideWhenUsed/>
    <w:rsid w:val="00FD4C08"/>
    <w:pPr>
      <w:spacing w:before="100" w:beforeAutospacing="1" w:after="100" w:afterAutospacing="1" w:line="240" w:lineRule="auto"/>
    </w:pPr>
  </w:style>
  <w:style w:type="character" w:customStyle="1" w:styleId="meta-date">
    <w:name w:val="meta-date"/>
    <w:basedOn w:val="DefaultParagraphFont"/>
    <w:rsid w:val="00900E3D"/>
  </w:style>
  <w:style w:type="character" w:customStyle="1" w:styleId="meta-author">
    <w:name w:val="meta-author"/>
    <w:basedOn w:val="DefaultParagraphFont"/>
    <w:rsid w:val="00900E3D"/>
  </w:style>
  <w:style w:type="character" w:customStyle="1" w:styleId="highwire-citation-author">
    <w:name w:val="highwire-citation-author"/>
    <w:basedOn w:val="DefaultParagraphFont"/>
    <w:rsid w:val="00B24605"/>
  </w:style>
  <w:style w:type="character" w:customStyle="1" w:styleId="nlm-given-names">
    <w:name w:val="nlm-given-names"/>
    <w:basedOn w:val="DefaultParagraphFont"/>
    <w:rsid w:val="00B24605"/>
  </w:style>
  <w:style w:type="character" w:customStyle="1" w:styleId="nlm-surname">
    <w:name w:val="nlm-surname"/>
    <w:basedOn w:val="DefaultParagraphFont"/>
    <w:rsid w:val="00B24605"/>
  </w:style>
  <w:style w:type="table" w:styleId="GridTable2">
    <w:name w:val="Grid Table 2"/>
    <w:basedOn w:val="TableNormal"/>
    <w:uiPriority w:val="47"/>
    <w:rsid w:val="00ED523E"/>
    <w:rPr>
      <w:rFonts w:ascii="Verdana" w:eastAsiaTheme="minorHAnsi" w:hAnsi="Verdana" w:cstheme="minorBidi"/>
      <w:sz w:val="17"/>
      <w:szCs w:val="22"/>
      <w:lang w:val="en-US" w:eastAsia="en-US"/>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2091109">
      <w:bodyDiv w:val="1"/>
      <w:marLeft w:val="0"/>
      <w:marRight w:val="0"/>
      <w:marTop w:val="0"/>
      <w:marBottom w:val="0"/>
      <w:divBdr>
        <w:top w:val="none" w:sz="0" w:space="0" w:color="auto"/>
        <w:left w:val="none" w:sz="0" w:space="0" w:color="auto"/>
        <w:bottom w:val="none" w:sz="0" w:space="0" w:color="auto"/>
        <w:right w:val="none" w:sz="0" w:space="0" w:color="auto"/>
      </w:divBdr>
    </w:div>
    <w:div w:id="215095201">
      <w:bodyDiv w:val="1"/>
      <w:marLeft w:val="0"/>
      <w:marRight w:val="0"/>
      <w:marTop w:val="0"/>
      <w:marBottom w:val="0"/>
      <w:divBdr>
        <w:top w:val="none" w:sz="0" w:space="0" w:color="auto"/>
        <w:left w:val="none" w:sz="0" w:space="0" w:color="auto"/>
        <w:bottom w:val="none" w:sz="0" w:space="0" w:color="auto"/>
        <w:right w:val="none" w:sz="0" w:space="0" w:color="auto"/>
      </w:divBdr>
    </w:div>
    <w:div w:id="222178661">
      <w:bodyDiv w:val="1"/>
      <w:marLeft w:val="0"/>
      <w:marRight w:val="0"/>
      <w:marTop w:val="0"/>
      <w:marBottom w:val="0"/>
      <w:divBdr>
        <w:top w:val="none" w:sz="0" w:space="0" w:color="auto"/>
        <w:left w:val="none" w:sz="0" w:space="0" w:color="auto"/>
        <w:bottom w:val="none" w:sz="0" w:space="0" w:color="auto"/>
        <w:right w:val="none" w:sz="0" w:space="0" w:color="auto"/>
      </w:divBdr>
      <w:divsChild>
        <w:div w:id="1400057930">
          <w:marLeft w:val="0"/>
          <w:marRight w:val="0"/>
          <w:marTop w:val="166"/>
          <w:marBottom w:val="166"/>
          <w:divBdr>
            <w:top w:val="none" w:sz="0" w:space="0" w:color="auto"/>
            <w:left w:val="none" w:sz="0" w:space="0" w:color="auto"/>
            <w:bottom w:val="none" w:sz="0" w:space="0" w:color="auto"/>
            <w:right w:val="none" w:sz="0" w:space="0" w:color="auto"/>
          </w:divBdr>
          <w:divsChild>
            <w:div w:id="642078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5904207">
      <w:bodyDiv w:val="1"/>
      <w:marLeft w:val="0"/>
      <w:marRight w:val="0"/>
      <w:marTop w:val="0"/>
      <w:marBottom w:val="0"/>
      <w:divBdr>
        <w:top w:val="none" w:sz="0" w:space="0" w:color="auto"/>
        <w:left w:val="none" w:sz="0" w:space="0" w:color="auto"/>
        <w:bottom w:val="none" w:sz="0" w:space="0" w:color="auto"/>
        <w:right w:val="none" w:sz="0" w:space="0" w:color="auto"/>
      </w:divBdr>
      <w:divsChild>
        <w:div w:id="1016343736">
          <w:marLeft w:val="0"/>
          <w:marRight w:val="0"/>
          <w:marTop w:val="0"/>
          <w:marBottom w:val="0"/>
          <w:divBdr>
            <w:top w:val="none" w:sz="0" w:space="0" w:color="auto"/>
            <w:left w:val="none" w:sz="0" w:space="0" w:color="auto"/>
            <w:bottom w:val="none" w:sz="0" w:space="0" w:color="auto"/>
            <w:right w:val="none" w:sz="0" w:space="0" w:color="auto"/>
          </w:divBdr>
        </w:div>
      </w:divsChild>
    </w:div>
    <w:div w:id="346715729">
      <w:bodyDiv w:val="1"/>
      <w:marLeft w:val="0"/>
      <w:marRight w:val="0"/>
      <w:marTop w:val="0"/>
      <w:marBottom w:val="0"/>
      <w:divBdr>
        <w:top w:val="none" w:sz="0" w:space="0" w:color="auto"/>
        <w:left w:val="none" w:sz="0" w:space="0" w:color="auto"/>
        <w:bottom w:val="none" w:sz="0" w:space="0" w:color="auto"/>
        <w:right w:val="none" w:sz="0" w:space="0" w:color="auto"/>
      </w:divBdr>
    </w:div>
    <w:div w:id="416249992">
      <w:bodyDiv w:val="1"/>
      <w:marLeft w:val="0"/>
      <w:marRight w:val="0"/>
      <w:marTop w:val="0"/>
      <w:marBottom w:val="0"/>
      <w:divBdr>
        <w:top w:val="none" w:sz="0" w:space="0" w:color="auto"/>
        <w:left w:val="none" w:sz="0" w:space="0" w:color="auto"/>
        <w:bottom w:val="none" w:sz="0" w:space="0" w:color="auto"/>
        <w:right w:val="none" w:sz="0" w:space="0" w:color="auto"/>
      </w:divBdr>
      <w:divsChild>
        <w:div w:id="1606769931">
          <w:marLeft w:val="0"/>
          <w:marRight w:val="0"/>
          <w:marTop w:val="0"/>
          <w:marBottom w:val="0"/>
          <w:divBdr>
            <w:top w:val="none" w:sz="0" w:space="0" w:color="auto"/>
            <w:left w:val="none" w:sz="0" w:space="0" w:color="auto"/>
            <w:bottom w:val="none" w:sz="0" w:space="0" w:color="auto"/>
            <w:right w:val="none" w:sz="0" w:space="0" w:color="auto"/>
          </w:divBdr>
          <w:divsChild>
            <w:div w:id="77598610">
              <w:marLeft w:val="0"/>
              <w:marRight w:val="0"/>
              <w:marTop w:val="0"/>
              <w:marBottom w:val="0"/>
              <w:divBdr>
                <w:top w:val="none" w:sz="0" w:space="0" w:color="auto"/>
                <w:left w:val="none" w:sz="0" w:space="0" w:color="auto"/>
                <w:bottom w:val="none" w:sz="0" w:space="0" w:color="auto"/>
                <w:right w:val="none" w:sz="0" w:space="0" w:color="auto"/>
              </w:divBdr>
            </w:div>
            <w:div w:id="1056589951">
              <w:marLeft w:val="0"/>
              <w:marRight w:val="0"/>
              <w:marTop w:val="0"/>
              <w:marBottom w:val="0"/>
              <w:divBdr>
                <w:top w:val="none" w:sz="0" w:space="0" w:color="auto"/>
                <w:left w:val="none" w:sz="0" w:space="0" w:color="auto"/>
                <w:bottom w:val="none" w:sz="0" w:space="0" w:color="auto"/>
                <w:right w:val="none" w:sz="0" w:space="0" w:color="auto"/>
              </w:divBdr>
              <w:divsChild>
                <w:div w:id="1722437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2717343">
      <w:bodyDiv w:val="1"/>
      <w:marLeft w:val="0"/>
      <w:marRight w:val="0"/>
      <w:marTop w:val="0"/>
      <w:marBottom w:val="0"/>
      <w:divBdr>
        <w:top w:val="none" w:sz="0" w:space="0" w:color="auto"/>
        <w:left w:val="none" w:sz="0" w:space="0" w:color="auto"/>
        <w:bottom w:val="none" w:sz="0" w:space="0" w:color="auto"/>
        <w:right w:val="none" w:sz="0" w:space="0" w:color="auto"/>
      </w:divBdr>
      <w:divsChild>
        <w:div w:id="2050570435">
          <w:marLeft w:val="0"/>
          <w:marRight w:val="0"/>
          <w:marTop w:val="166"/>
          <w:marBottom w:val="166"/>
          <w:divBdr>
            <w:top w:val="none" w:sz="0" w:space="0" w:color="auto"/>
            <w:left w:val="none" w:sz="0" w:space="0" w:color="auto"/>
            <w:bottom w:val="none" w:sz="0" w:space="0" w:color="auto"/>
            <w:right w:val="none" w:sz="0" w:space="0" w:color="auto"/>
          </w:divBdr>
          <w:divsChild>
            <w:div w:id="768744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4442204">
      <w:bodyDiv w:val="1"/>
      <w:marLeft w:val="0"/>
      <w:marRight w:val="0"/>
      <w:marTop w:val="0"/>
      <w:marBottom w:val="0"/>
      <w:divBdr>
        <w:top w:val="none" w:sz="0" w:space="0" w:color="auto"/>
        <w:left w:val="none" w:sz="0" w:space="0" w:color="auto"/>
        <w:bottom w:val="none" w:sz="0" w:space="0" w:color="auto"/>
        <w:right w:val="none" w:sz="0" w:space="0" w:color="auto"/>
      </w:divBdr>
    </w:div>
    <w:div w:id="533153286">
      <w:bodyDiv w:val="1"/>
      <w:marLeft w:val="0"/>
      <w:marRight w:val="0"/>
      <w:marTop w:val="0"/>
      <w:marBottom w:val="0"/>
      <w:divBdr>
        <w:top w:val="none" w:sz="0" w:space="0" w:color="auto"/>
        <w:left w:val="none" w:sz="0" w:space="0" w:color="auto"/>
        <w:bottom w:val="none" w:sz="0" w:space="0" w:color="auto"/>
        <w:right w:val="none" w:sz="0" w:space="0" w:color="auto"/>
      </w:divBdr>
    </w:div>
    <w:div w:id="560672354">
      <w:bodyDiv w:val="1"/>
      <w:marLeft w:val="0"/>
      <w:marRight w:val="0"/>
      <w:marTop w:val="0"/>
      <w:marBottom w:val="0"/>
      <w:divBdr>
        <w:top w:val="none" w:sz="0" w:space="0" w:color="auto"/>
        <w:left w:val="none" w:sz="0" w:space="0" w:color="auto"/>
        <w:bottom w:val="none" w:sz="0" w:space="0" w:color="auto"/>
        <w:right w:val="none" w:sz="0" w:space="0" w:color="auto"/>
      </w:divBdr>
    </w:div>
    <w:div w:id="579799938">
      <w:bodyDiv w:val="1"/>
      <w:marLeft w:val="0"/>
      <w:marRight w:val="0"/>
      <w:marTop w:val="0"/>
      <w:marBottom w:val="0"/>
      <w:divBdr>
        <w:top w:val="none" w:sz="0" w:space="0" w:color="auto"/>
        <w:left w:val="none" w:sz="0" w:space="0" w:color="auto"/>
        <w:bottom w:val="none" w:sz="0" w:space="0" w:color="auto"/>
        <w:right w:val="none" w:sz="0" w:space="0" w:color="auto"/>
      </w:divBdr>
      <w:divsChild>
        <w:div w:id="403726160">
          <w:marLeft w:val="0"/>
          <w:marRight w:val="0"/>
          <w:marTop w:val="0"/>
          <w:marBottom w:val="0"/>
          <w:divBdr>
            <w:top w:val="none" w:sz="0" w:space="0" w:color="auto"/>
            <w:left w:val="none" w:sz="0" w:space="0" w:color="auto"/>
            <w:bottom w:val="none" w:sz="0" w:space="0" w:color="auto"/>
            <w:right w:val="none" w:sz="0" w:space="0" w:color="auto"/>
          </w:divBdr>
          <w:divsChild>
            <w:div w:id="72824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8246911">
      <w:bodyDiv w:val="1"/>
      <w:marLeft w:val="0"/>
      <w:marRight w:val="0"/>
      <w:marTop w:val="0"/>
      <w:marBottom w:val="0"/>
      <w:divBdr>
        <w:top w:val="none" w:sz="0" w:space="0" w:color="auto"/>
        <w:left w:val="none" w:sz="0" w:space="0" w:color="auto"/>
        <w:bottom w:val="none" w:sz="0" w:space="0" w:color="auto"/>
        <w:right w:val="none" w:sz="0" w:space="0" w:color="auto"/>
      </w:divBdr>
    </w:div>
    <w:div w:id="608661124">
      <w:bodyDiv w:val="1"/>
      <w:marLeft w:val="0"/>
      <w:marRight w:val="0"/>
      <w:marTop w:val="0"/>
      <w:marBottom w:val="0"/>
      <w:divBdr>
        <w:top w:val="none" w:sz="0" w:space="0" w:color="auto"/>
        <w:left w:val="none" w:sz="0" w:space="0" w:color="auto"/>
        <w:bottom w:val="none" w:sz="0" w:space="0" w:color="auto"/>
        <w:right w:val="none" w:sz="0" w:space="0" w:color="auto"/>
      </w:divBdr>
    </w:div>
    <w:div w:id="609355291">
      <w:bodyDiv w:val="1"/>
      <w:marLeft w:val="0"/>
      <w:marRight w:val="0"/>
      <w:marTop w:val="0"/>
      <w:marBottom w:val="0"/>
      <w:divBdr>
        <w:top w:val="none" w:sz="0" w:space="0" w:color="auto"/>
        <w:left w:val="none" w:sz="0" w:space="0" w:color="auto"/>
        <w:bottom w:val="none" w:sz="0" w:space="0" w:color="auto"/>
        <w:right w:val="none" w:sz="0" w:space="0" w:color="auto"/>
      </w:divBdr>
    </w:div>
    <w:div w:id="611867531">
      <w:bodyDiv w:val="1"/>
      <w:marLeft w:val="0"/>
      <w:marRight w:val="0"/>
      <w:marTop w:val="0"/>
      <w:marBottom w:val="0"/>
      <w:divBdr>
        <w:top w:val="none" w:sz="0" w:space="0" w:color="auto"/>
        <w:left w:val="none" w:sz="0" w:space="0" w:color="auto"/>
        <w:bottom w:val="none" w:sz="0" w:space="0" w:color="auto"/>
        <w:right w:val="none" w:sz="0" w:space="0" w:color="auto"/>
      </w:divBdr>
      <w:divsChild>
        <w:div w:id="1926766552">
          <w:marLeft w:val="0"/>
          <w:marRight w:val="0"/>
          <w:marTop w:val="0"/>
          <w:marBottom w:val="0"/>
          <w:divBdr>
            <w:top w:val="none" w:sz="0" w:space="0" w:color="auto"/>
            <w:left w:val="none" w:sz="0" w:space="0" w:color="auto"/>
            <w:bottom w:val="none" w:sz="0" w:space="0" w:color="auto"/>
            <w:right w:val="none" w:sz="0" w:space="0" w:color="auto"/>
          </w:divBdr>
          <w:divsChild>
            <w:div w:id="946546764">
              <w:marLeft w:val="0"/>
              <w:marRight w:val="0"/>
              <w:marTop w:val="0"/>
              <w:marBottom w:val="165"/>
              <w:divBdr>
                <w:top w:val="none" w:sz="0" w:space="0" w:color="auto"/>
                <w:left w:val="none" w:sz="0" w:space="0" w:color="auto"/>
                <w:bottom w:val="none" w:sz="0" w:space="0" w:color="auto"/>
                <w:right w:val="none" w:sz="0" w:space="0" w:color="auto"/>
              </w:divBdr>
              <w:divsChild>
                <w:div w:id="1132865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4890636">
      <w:bodyDiv w:val="1"/>
      <w:marLeft w:val="0"/>
      <w:marRight w:val="0"/>
      <w:marTop w:val="0"/>
      <w:marBottom w:val="0"/>
      <w:divBdr>
        <w:top w:val="none" w:sz="0" w:space="0" w:color="auto"/>
        <w:left w:val="none" w:sz="0" w:space="0" w:color="auto"/>
        <w:bottom w:val="none" w:sz="0" w:space="0" w:color="auto"/>
        <w:right w:val="none" w:sz="0" w:space="0" w:color="auto"/>
      </w:divBdr>
    </w:div>
    <w:div w:id="675229997">
      <w:bodyDiv w:val="1"/>
      <w:marLeft w:val="0"/>
      <w:marRight w:val="0"/>
      <w:marTop w:val="0"/>
      <w:marBottom w:val="0"/>
      <w:divBdr>
        <w:top w:val="none" w:sz="0" w:space="0" w:color="auto"/>
        <w:left w:val="none" w:sz="0" w:space="0" w:color="auto"/>
        <w:bottom w:val="none" w:sz="0" w:space="0" w:color="auto"/>
        <w:right w:val="none" w:sz="0" w:space="0" w:color="auto"/>
      </w:divBdr>
    </w:div>
    <w:div w:id="847907674">
      <w:bodyDiv w:val="1"/>
      <w:marLeft w:val="0"/>
      <w:marRight w:val="0"/>
      <w:marTop w:val="0"/>
      <w:marBottom w:val="0"/>
      <w:divBdr>
        <w:top w:val="none" w:sz="0" w:space="0" w:color="auto"/>
        <w:left w:val="none" w:sz="0" w:space="0" w:color="auto"/>
        <w:bottom w:val="none" w:sz="0" w:space="0" w:color="auto"/>
        <w:right w:val="none" w:sz="0" w:space="0" w:color="auto"/>
      </w:divBdr>
    </w:div>
    <w:div w:id="872039810">
      <w:bodyDiv w:val="1"/>
      <w:marLeft w:val="0"/>
      <w:marRight w:val="0"/>
      <w:marTop w:val="0"/>
      <w:marBottom w:val="0"/>
      <w:divBdr>
        <w:top w:val="none" w:sz="0" w:space="0" w:color="auto"/>
        <w:left w:val="none" w:sz="0" w:space="0" w:color="auto"/>
        <w:bottom w:val="none" w:sz="0" w:space="0" w:color="auto"/>
        <w:right w:val="none" w:sz="0" w:space="0" w:color="auto"/>
      </w:divBdr>
    </w:div>
    <w:div w:id="905187036">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923301569">
      <w:bodyDiv w:val="1"/>
      <w:marLeft w:val="0"/>
      <w:marRight w:val="0"/>
      <w:marTop w:val="0"/>
      <w:marBottom w:val="0"/>
      <w:divBdr>
        <w:top w:val="none" w:sz="0" w:space="0" w:color="auto"/>
        <w:left w:val="none" w:sz="0" w:space="0" w:color="auto"/>
        <w:bottom w:val="none" w:sz="0" w:space="0" w:color="auto"/>
        <w:right w:val="none" w:sz="0" w:space="0" w:color="auto"/>
      </w:divBdr>
    </w:div>
    <w:div w:id="924144018">
      <w:bodyDiv w:val="1"/>
      <w:marLeft w:val="0"/>
      <w:marRight w:val="0"/>
      <w:marTop w:val="0"/>
      <w:marBottom w:val="0"/>
      <w:divBdr>
        <w:top w:val="none" w:sz="0" w:space="0" w:color="auto"/>
        <w:left w:val="none" w:sz="0" w:space="0" w:color="auto"/>
        <w:bottom w:val="none" w:sz="0" w:space="0" w:color="auto"/>
        <w:right w:val="none" w:sz="0" w:space="0" w:color="auto"/>
      </w:divBdr>
    </w:div>
    <w:div w:id="927346184">
      <w:bodyDiv w:val="1"/>
      <w:marLeft w:val="0"/>
      <w:marRight w:val="0"/>
      <w:marTop w:val="0"/>
      <w:marBottom w:val="0"/>
      <w:divBdr>
        <w:top w:val="none" w:sz="0" w:space="0" w:color="auto"/>
        <w:left w:val="none" w:sz="0" w:space="0" w:color="auto"/>
        <w:bottom w:val="none" w:sz="0" w:space="0" w:color="auto"/>
        <w:right w:val="none" w:sz="0" w:space="0" w:color="auto"/>
      </w:divBdr>
    </w:div>
    <w:div w:id="960501326">
      <w:bodyDiv w:val="1"/>
      <w:marLeft w:val="0"/>
      <w:marRight w:val="0"/>
      <w:marTop w:val="0"/>
      <w:marBottom w:val="0"/>
      <w:divBdr>
        <w:top w:val="none" w:sz="0" w:space="0" w:color="auto"/>
        <w:left w:val="none" w:sz="0" w:space="0" w:color="auto"/>
        <w:bottom w:val="none" w:sz="0" w:space="0" w:color="auto"/>
        <w:right w:val="none" w:sz="0" w:space="0" w:color="auto"/>
      </w:divBdr>
    </w:div>
    <w:div w:id="961305616">
      <w:bodyDiv w:val="1"/>
      <w:marLeft w:val="0"/>
      <w:marRight w:val="0"/>
      <w:marTop w:val="0"/>
      <w:marBottom w:val="0"/>
      <w:divBdr>
        <w:top w:val="none" w:sz="0" w:space="0" w:color="auto"/>
        <w:left w:val="none" w:sz="0" w:space="0" w:color="auto"/>
        <w:bottom w:val="none" w:sz="0" w:space="0" w:color="auto"/>
        <w:right w:val="none" w:sz="0" w:space="0" w:color="auto"/>
      </w:divBdr>
    </w:div>
    <w:div w:id="981664941">
      <w:bodyDiv w:val="1"/>
      <w:marLeft w:val="0"/>
      <w:marRight w:val="0"/>
      <w:marTop w:val="0"/>
      <w:marBottom w:val="0"/>
      <w:divBdr>
        <w:top w:val="none" w:sz="0" w:space="0" w:color="auto"/>
        <w:left w:val="none" w:sz="0" w:space="0" w:color="auto"/>
        <w:bottom w:val="none" w:sz="0" w:space="0" w:color="auto"/>
        <w:right w:val="none" w:sz="0" w:space="0" w:color="auto"/>
      </w:divBdr>
      <w:divsChild>
        <w:div w:id="1207060777">
          <w:marLeft w:val="0"/>
          <w:marRight w:val="0"/>
          <w:marTop w:val="0"/>
          <w:marBottom w:val="120"/>
          <w:divBdr>
            <w:top w:val="none" w:sz="0" w:space="0" w:color="auto"/>
            <w:left w:val="none" w:sz="0" w:space="0" w:color="auto"/>
            <w:bottom w:val="none" w:sz="0" w:space="0" w:color="auto"/>
            <w:right w:val="none" w:sz="0" w:space="0" w:color="auto"/>
          </w:divBdr>
          <w:divsChild>
            <w:div w:id="968630059">
              <w:marLeft w:val="0"/>
              <w:marRight w:val="0"/>
              <w:marTop w:val="0"/>
              <w:marBottom w:val="0"/>
              <w:divBdr>
                <w:top w:val="none" w:sz="0" w:space="0" w:color="auto"/>
                <w:left w:val="none" w:sz="0" w:space="0" w:color="auto"/>
                <w:bottom w:val="none" w:sz="0" w:space="0" w:color="auto"/>
                <w:right w:val="none" w:sz="0" w:space="0" w:color="auto"/>
              </w:divBdr>
              <w:divsChild>
                <w:div w:id="942883185">
                  <w:marLeft w:val="0"/>
                  <w:marRight w:val="0"/>
                  <w:marTop w:val="0"/>
                  <w:marBottom w:val="0"/>
                  <w:divBdr>
                    <w:top w:val="none" w:sz="0" w:space="0" w:color="auto"/>
                    <w:left w:val="none" w:sz="0" w:space="0" w:color="auto"/>
                    <w:bottom w:val="none" w:sz="0" w:space="0" w:color="auto"/>
                    <w:right w:val="none" w:sz="0" w:space="0" w:color="auto"/>
                  </w:divBdr>
                  <w:divsChild>
                    <w:div w:id="573316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8407077">
      <w:bodyDiv w:val="1"/>
      <w:marLeft w:val="0"/>
      <w:marRight w:val="0"/>
      <w:marTop w:val="0"/>
      <w:marBottom w:val="0"/>
      <w:divBdr>
        <w:top w:val="none" w:sz="0" w:space="0" w:color="auto"/>
        <w:left w:val="none" w:sz="0" w:space="0" w:color="auto"/>
        <w:bottom w:val="none" w:sz="0" w:space="0" w:color="auto"/>
        <w:right w:val="none" w:sz="0" w:space="0" w:color="auto"/>
      </w:divBdr>
    </w:div>
    <w:div w:id="1055202082">
      <w:bodyDiv w:val="1"/>
      <w:marLeft w:val="0"/>
      <w:marRight w:val="0"/>
      <w:marTop w:val="0"/>
      <w:marBottom w:val="0"/>
      <w:divBdr>
        <w:top w:val="none" w:sz="0" w:space="0" w:color="auto"/>
        <w:left w:val="none" w:sz="0" w:space="0" w:color="auto"/>
        <w:bottom w:val="none" w:sz="0" w:space="0" w:color="auto"/>
        <w:right w:val="none" w:sz="0" w:space="0" w:color="auto"/>
      </w:divBdr>
    </w:div>
    <w:div w:id="1096445047">
      <w:bodyDiv w:val="1"/>
      <w:marLeft w:val="0"/>
      <w:marRight w:val="0"/>
      <w:marTop w:val="0"/>
      <w:marBottom w:val="0"/>
      <w:divBdr>
        <w:top w:val="none" w:sz="0" w:space="0" w:color="auto"/>
        <w:left w:val="none" w:sz="0" w:space="0" w:color="auto"/>
        <w:bottom w:val="none" w:sz="0" w:space="0" w:color="auto"/>
        <w:right w:val="none" w:sz="0" w:space="0" w:color="auto"/>
      </w:divBdr>
    </w:div>
    <w:div w:id="1116675013">
      <w:bodyDiv w:val="1"/>
      <w:marLeft w:val="0"/>
      <w:marRight w:val="0"/>
      <w:marTop w:val="0"/>
      <w:marBottom w:val="0"/>
      <w:divBdr>
        <w:top w:val="none" w:sz="0" w:space="0" w:color="auto"/>
        <w:left w:val="none" w:sz="0" w:space="0" w:color="auto"/>
        <w:bottom w:val="none" w:sz="0" w:space="0" w:color="auto"/>
        <w:right w:val="none" w:sz="0" w:space="0" w:color="auto"/>
      </w:divBdr>
      <w:divsChild>
        <w:div w:id="475493657">
          <w:marLeft w:val="0"/>
          <w:marRight w:val="0"/>
          <w:marTop w:val="0"/>
          <w:marBottom w:val="0"/>
          <w:divBdr>
            <w:top w:val="none" w:sz="0" w:space="0" w:color="auto"/>
            <w:left w:val="none" w:sz="0" w:space="0" w:color="auto"/>
            <w:bottom w:val="none" w:sz="0" w:space="0" w:color="auto"/>
            <w:right w:val="none" w:sz="0" w:space="0" w:color="auto"/>
          </w:divBdr>
        </w:div>
        <w:div w:id="2023968578">
          <w:marLeft w:val="0"/>
          <w:marRight w:val="0"/>
          <w:marTop w:val="0"/>
          <w:marBottom w:val="0"/>
          <w:divBdr>
            <w:top w:val="none" w:sz="0" w:space="0" w:color="auto"/>
            <w:left w:val="none" w:sz="0" w:space="0" w:color="auto"/>
            <w:bottom w:val="none" w:sz="0" w:space="0" w:color="auto"/>
            <w:right w:val="none" w:sz="0" w:space="0" w:color="auto"/>
          </w:divBdr>
        </w:div>
      </w:divsChild>
    </w:div>
    <w:div w:id="1175606314">
      <w:bodyDiv w:val="1"/>
      <w:marLeft w:val="0"/>
      <w:marRight w:val="0"/>
      <w:marTop w:val="0"/>
      <w:marBottom w:val="0"/>
      <w:divBdr>
        <w:top w:val="none" w:sz="0" w:space="0" w:color="auto"/>
        <w:left w:val="none" w:sz="0" w:space="0" w:color="auto"/>
        <w:bottom w:val="none" w:sz="0" w:space="0" w:color="auto"/>
        <w:right w:val="none" w:sz="0" w:space="0" w:color="auto"/>
      </w:divBdr>
    </w:div>
    <w:div w:id="1188567154">
      <w:bodyDiv w:val="1"/>
      <w:marLeft w:val="0"/>
      <w:marRight w:val="0"/>
      <w:marTop w:val="0"/>
      <w:marBottom w:val="0"/>
      <w:divBdr>
        <w:top w:val="none" w:sz="0" w:space="0" w:color="auto"/>
        <w:left w:val="none" w:sz="0" w:space="0" w:color="auto"/>
        <w:bottom w:val="none" w:sz="0" w:space="0" w:color="auto"/>
        <w:right w:val="none" w:sz="0" w:space="0" w:color="auto"/>
      </w:divBdr>
    </w:div>
    <w:div w:id="1223440222">
      <w:bodyDiv w:val="1"/>
      <w:marLeft w:val="0"/>
      <w:marRight w:val="0"/>
      <w:marTop w:val="0"/>
      <w:marBottom w:val="0"/>
      <w:divBdr>
        <w:top w:val="none" w:sz="0" w:space="0" w:color="auto"/>
        <w:left w:val="none" w:sz="0" w:space="0" w:color="auto"/>
        <w:bottom w:val="none" w:sz="0" w:space="0" w:color="auto"/>
        <w:right w:val="none" w:sz="0" w:space="0" w:color="auto"/>
      </w:divBdr>
    </w:div>
    <w:div w:id="1306465951">
      <w:bodyDiv w:val="1"/>
      <w:marLeft w:val="0"/>
      <w:marRight w:val="0"/>
      <w:marTop w:val="0"/>
      <w:marBottom w:val="0"/>
      <w:divBdr>
        <w:top w:val="none" w:sz="0" w:space="0" w:color="auto"/>
        <w:left w:val="none" w:sz="0" w:space="0" w:color="auto"/>
        <w:bottom w:val="none" w:sz="0" w:space="0" w:color="auto"/>
        <w:right w:val="none" w:sz="0" w:space="0" w:color="auto"/>
      </w:divBdr>
      <w:divsChild>
        <w:div w:id="1432244068">
          <w:marLeft w:val="0"/>
          <w:marRight w:val="0"/>
          <w:marTop w:val="166"/>
          <w:marBottom w:val="166"/>
          <w:divBdr>
            <w:top w:val="none" w:sz="0" w:space="0" w:color="auto"/>
            <w:left w:val="none" w:sz="0" w:space="0" w:color="auto"/>
            <w:bottom w:val="none" w:sz="0" w:space="0" w:color="auto"/>
            <w:right w:val="none" w:sz="0" w:space="0" w:color="auto"/>
          </w:divBdr>
          <w:divsChild>
            <w:div w:id="692263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6514557">
      <w:bodyDiv w:val="1"/>
      <w:marLeft w:val="0"/>
      <w:marRight w:val="0"/>
      <w:marTop w:val="0"/>
      <w:marBottom w:val="0"/>
      <w:divBdr>
        <w:top w:val="none" w:sz="0" w:space="0" w:color="auto"/>
        <w:left w:val="none" w:sz="0" w:space="0" w:color="auto"/>
        <w:bottom w:val="none" w:sz="0" w:space="0" w:color="auto"/>
        <w:right w:val="none" w:sz="0" w:space="0" w:color="auto"/>
      </w:divBdr>
      <w:divsChild>
        <w:div w:id="370493981">
          <w:marLeft w:val="0"/>
          <w:marRight w:val="0"/>
          <w:marTop w:val="0"/>
          <w:marBottom w:val="0"/>
          <w:divBdr>
            <w:top w:val="none" w:sz="0" w:space="0" w:color="auto"/>
            <w:left w:val="none" w:sz="0" w:space="0" w:color="auto"/>
            <w:bottom w:val="none" w:sz="0" w:space="0" w:color="auto"/>
            <w:right w:val="none" w:sz="0" w:space="0" w:color="auto"/>
          </w:divBdr>
        </w:div>
      </w:divsChild>
    </w:div>
    <w:div w:id="1447429834">
      <w:bodyDiv w:val="1"/>
      <w:marLeft w:val="0"/>
      <w:marRight w:val="0"/>
      <w:marTop w:val="0"/>
      <w:marBottom w:val="0"/>
      <w:divBdr>
        <w:top w:val="none" w:sz="0" w:space="0" w:color="auto"/>
        <w:left w:val="none" w:sz="0" w:space="0" w:color="auto"/>
        <w:bottom w:val="none" w:sz="0" w:space="0" w:color="auto"/>
        <w:right w:val="none" w:sz="0" w:space="0" w:color="auto"/>
      </w:divBdr>
    </w:div>
    <w:div w:id="1454709984">
      <w:bodyDiv w:val="1"/>
      <w:marLeft w:val="0"/>
      <w:marRight w:val="0"/>
      <w:marTop w:val="0"/>
      <w:marBottom w:val="0"/>
      <w:divBdr>
        <w:top w:val="none" w:sz="0" w:space="0" w:color="auto"/>
        <w:left w:val="none" w:sz="0" w:space="0" w:color="auto"/>
        <w:bottom w:val="none" w:sz="0" w:space="0" w:color="auto"/>
        <w:right w:val="none" w:sz="0" w:space="0" w:color="auto"/>
      </w:divBdr>
    </w:div>
    <w:div w:id="1476264396">
      <w:bodyDiv w:val="1"/>
      <w:marLeft w:val="0"/>
      <w:marRight w:val="0"/>
      <w:marTop w:val="0"/>
      <w:marBottom w:val="0"/>
      <w:divBdr>
        <w:top w:val="none" w:sz="0" w:space="0" w:color="auto"/>
        <w:left w:val="none" w:sz="0" w:space="0" w:color="auto"/>
        <w:bottom w:val="none" w:sz="0" w:space="0" w:color="auto"/>
        <w:right w:val="none" w:sz="0" w:space="0" w:color="auto"/>
      </w:divBdr>
    </w:div>
    <w:div w:id="1489051424">
      <w:bodyDiv w:val="1"/>
      <w:marLeft w:val="0"/>
      <w:marRight w:val="0"/>
      <w:marTop w:val="0"/>
      <w:marBottom w:val="0"/>
      <w:divBdr>
        <w:top w:val="none" w:sz="0" w:space="0" w:color="auto"/>
        <w:left w:val="none" w:sz="0" w:space="0" w:color="auto"/>
        <w:bottom w:val="none" w:sz="0" w:space="0" w:color="auto"/>
        <w:right w:val="none" w:sz="0" w:space="0" w:color="auto"/>
      </w:divBdr>
    </w:div>
    <w:div w:id="1500535222">
      <w:bodyDiv w:val="1"/>
      <w:marLeft w:val="0"/>
      <w:marRight w:val="0"/>
      <w:marTop w:val="0"/>
      <w:marBottom w:val="0"/>
      <w:divBdr>
        <w:top w:val="none" w:sz="0" w:space="0" w:color="auto"/>
        <w:left w:val="none" w:sz="0" w:space="0" w:color="auto"/>
        <w:bottom w:val="none" w:sz="0" w:space="0" w:color="auto"/>
        <w:right w:val="none" w:sz="0" w:space="0" w:color="auto"/>
      </w:divBdr>
    </w:div>
    <w:div w:id="1580094039">
      <w:bodyDiv w:val="1"/>
      <w:marLeft w:val="0"/>
      <w:marRight w:val="0"/>
      <w:marTop w:val="0"/>
      <w:marBottom w:val="0"/>
      <w:divBdr>
        <w:top w:val="none" w:sz="0" w:space="0" w:color="auto"/>
        <w:left w:val="none" w:sz="0" w:space="0" w:color="auto"/>
        <w:bottom w:val="none" w:sz="0" w:space="0" w:color="auto"/>
        <w:right w:val="none" w:sz="0" w:space="0" w:color="auto"/>
      </w:divBdr>
      <w:divsChild>
        <w:div w:id="725835941">
          <w:marLeft w:val="0"/>
          <w:marRight w:val="0"/>
          <w:marTop w:val="0"/>
          <w:marBottom w:val="0"/>
          <w:divBdr>
            <w:top w:val="none" w:sz="0" w:space="0" w:color="auto"/>
            <w:left w:val="none" w:sz="0" w:space="0" w:color="auto"/>
            <w:bottom w:val="none" w:sz="0" w:space="0" w:color="auto"/>
            <w:right w:val="none" w:sz="0" w:space="0" w:color="auto"/>
          </w:divBdr>
          <w:divsChild>
            <w:div w:id="405807681">
              <w:marLeft w:val="0"/>
              <w:marRight w:val="0"/>
              <w:marTop w:val="0"/>
              <w:marBottom w:val="0"/>
              <w:divBdr>
                <w:top w:val="none" w:sz="0" w:space="0" w:color="auto"/>
                <w:left w:val="none" w:sz="0" w:space="0" w:color="auto"/>
                <w:bottom w:val="none" w:sz="0" w:space="0" w:color="auto"/>
                <w:right w:val="none" w:sz="0" w:space="0" w:color="auto"/>
              </w:divBdr>
            </w:div>
          </w:divsChild>
        </w:div>
        <w:div w:id="1538011409">
          <w:marLeft w:val="0"/>
          <w:marRight w:val="0"/>
          <w:marTop w:val="0"/>
          <w:marBottom w:val="0"/>
          <w:divBdr>
            <w:top w:val="none" w:sz="0" w:space="0" w:color="auto"/>
            <w:left w:val="none" w:sz="0" w:space="0" w:color="auto"/>
            <w:bottom w:val="none" w:sz="0" w:space="0" w:color="auto"/>
            <w:right w:val="none" w:sz="0" w:space="0" w:color="auto"/>
          </w:divBdr>
          <w:divsChild>
            <w:div w:id="829256381">
              <w:marLeft w:val="0"/>
              <w:marRight w:val="0"/>
              <w:marTop w:val="0"/>
              <w:marBottom w:val="0"/>
              <w:divBdr>
                <w:top w:val="none" w:sz="0" w:space="0" w:color="auto"/>
                <w:left w:val="none" w:sz="0" w:space="0" w:color="auto"/>
                <w:bottom w:val="none" w:sz="0" w:space="0" w:color="auto"/>
                <w:right w:val="none" w:sz="0" w:space="0" w:color="auto"/>
              </w:divBdr>
              <w:divsChild>
                <w:div w:id="1022560678">
                  <w:marLeft w:val="0"/>
                  <w:marRight w:val="0"/>
                  <w:marTop w:val="0"/>
                  <w:marBottom w:val="0"/>
                  <w:divBdr>
                    <w:top w:val="none" w:sz="0" w:space="0" w:color="auto"/>
                    <w:left w:val="none" w:sz="0" w:space="0" w:color="auto"/>
                    <w:bottom w:val="none" w:sz="0" w:space="0" w:color="auto"/>
                    <w:right w:val="none" w:sz="0" w:space="0" w:color="auto"/>
                  </w:divBdr>
                  <w:divsChild>
                    <w:div w:id="2049211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5213771">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1649244309">
      <w:bodyDiv w:val="1"/>
      <w:marLeft w:val="0"/>
      <w:marRight w:val="0"/>
      <w:marTop w:val="0"/>
      <w:marBottom w:val="0"/>
      <w:divBdr>
        <w:top w:val="none" w:sz="0" w:space="0" w:color="auto"/>
        <w:left w:val="none" w:sz="0" w:space="0" w:color="auto"/>
        <w:bottom w:val="none" w:sz="0" w:space="0" w:color="auto"/>
        <w:right w:val="none" w:sz="0" w:space="0" w:color="auto"/>
      </w:divBdr>
    </w:div>
    <w:div w:id="1679386288">
      <w:bodyDiv w:val="1"/>
      <w:marLeft w:val="0"/>
      <w:marRight w:val="0"/>
      <w:marTop w:val="0"/>
      <w:marBottom w:val="0"/>
      <w:divBdr>
        <w:top w:val="none" w:sz="0" w:space="0" w:color="auto"/>
        <w:left w:val="none" w:sz="0" w:space="0" w:color="auto"/>
        <w:bottom w:val="none" w:sz="0" w:space="0" w:color="auto"/>
        <w:right w:val="none" w:sz="0" w:space="0" w:color="auto"/>
      </w:divBdr>
      <w:divsChild>
        <w:div w:id="70659902">
          <w:marLeft w:val="0"/>
          <w:marRight w:val="0"/>
          <w:marTop w:val="0"/>
          <w:marBottom w:val="0"/>
          <w:divBdr>
            <w:top w:val="none" w:sz="0" w:space="0" w:color="auto"/>
            <w:left w:val="none" w:sz="0" w:space="0" w:color="auto"/>
            <w:bottom w:val="none" w:sz="0" w:space="0" w:color="auto"/>
            <w:right w:val="none" w:sz="0" w:space="0" w:color="auto"/>
          </w:divBdr>
          <w:divsChild>
            <w:div w:id="286157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9156889">
      <w:bodyDiv w:val="1"/>
      <w:marLeft w:val="0"/>
      <w:marRight w:val="0"/>
      <w:marTop w:val="0"/>
      <w:marBottom w:val="0"/>
      <w:divBdr>
        <w:top w:val="none" w:sz="0" w:space="0" w:color="auto"/>
        <w:left w:val="none" w:sz="0" w:space="0" w:color="auto"/>
        <w:bottom w:val="none" w:sz="0" w:space="0" w:color="auto"/>
        <w:right w:val="none" w:sz="0" w:space="0" w:color="auto"/>
      </w:divBdr>
    </w:div>
    <w:div w:id="1701860685">
      <w:bodyDiv w:val="1"/>
      <w:marLeft w:val="0"/>
      <w:marRight w:val="0"/>
      <w:marTop w:val="0"/>
      <w:marBottom w:val="0"/>
      <w:divBdr>
        <w:top w:val="none" w:sz="0" w:space="0" w:color="auto"/>
        <w:left w:val="none" w:sz="0" w:space="0" w:color="auto"/>
        <w:bottom w:val="none" w:sz="0" w:space="0" w:color="auto"/>
        <w:right w:val="none" w:sz="0" w:space="0" w:color="auto"/>
      </w:divBdr>
      <w:divsChild>
        <w:div w:id="1061488336">
          <w:marLeft w:val="0"/>
          <w:marRight w:val="0"/>
          <w:marTop w:val="0"/>
          <w:marBottom w:val="0"/>
          <w:divBdr>
            <w:top w:val="none" w:sz="0" w:space="0" w:color="auto"/>
            <w:left w:val="none" w:sz="0" w:space="0" w:color="auto"/>
            <w:bottom w:val="none" w:sz="0" w:space="0" w:color="auto"/>
            <w:right w:val="none" w:sz="0" w:space="0" w:color="auto"/>
          </w:divBdr>
          <w:divsChild>
            <w:div w:id="775713221">
              <w:marLeft w:val="0"/>
              <w:marRight w:val="0"/>
              <w:marTop w:val="0"/>
              <w:marBottom w:val="0"/>
              <w:divBdr>
                <w:top w:val="none" w:sz="0" w:space="0" w:color="auto"/>
                <w:left w:val="none" w:sz="0" w:space="0" w:color="auto"/>
                <w:bottom w:val="none" w:sz="0" w:space="0" w:color="auto"/>
                <w:right w:val="none" w:sz="0" w:space="0" w:color="auto"/>
              </w:divBdr>
              <w:divsChild>
                <w:div w:id="139462601">
                  <w:marLeft w:val="0"/>
                  <w:marRight w:val="0"/>
                  <w:marTop w:val="0"/>
                  <w:marBottom w:val="0"/>
                  <w:divBdr>
                    <w:top w:val="none" w:sz="0" w:space="0" w:color="auto"/>
                    <w:left w:val="none" w:sz="0" w:space="0" w:color="auto"/>
                    <w:bottom w:val="none" w:sz="0" w:space="0" w:color="auto"/>
                    <w:right w:val="none" w:sz="0" w:space="0" w:color="auto"/>
                  </w:divBdr>
                  <w:divsChild>
                    <w:div w:id="2095278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342314">
          <w:marLeft w:val="0"/>
          <w:marRight w:val="0"/>
          <w:marTop w:val="0"/>
          <w:marBottom w:val="0"/>
          <w:divBdr>
            <w:top w:val="none" w:sz="0" w:space="0" w:color="auto"/>
            <w:left w:val="none" w:sz="0" w:space="0" w:color="auto"/>
            <w:bottom w:val="none" w:sz="0" w:space="0" w:color="auto"/>
            <w:right w:val="none" w:sz="0" w:space="0" w:color="auto"/>
          </w:divBdr>
        </w:div>
      </w:divsChild>
    </w:div>
    <w:div w:id="1734542849">
      <w:bodyDiv w:val="1"/>
      <w:marLeft w:val="0"/>
      <w:marRight w:val="0"/>
      <w:marTop w:val="0"/>
      <w:marBottom w:val="0"/>
      <w:divBdr>
        <w:top w:val="none" w:sz="0" w:space="0" w:color="auto"/>
        <w:left w:val="none" w:sz="0" w:space="0" w:color="auto"/>
        <w:bottom w:val="none" w:sz="0" w:space="0" w:color="auto"/>
        <w:right w:val="none" w:sz="0" w:space="0" w:color="auto"/>
      </w:divBdr>
      <w:divsChild>
        <w:div w:id="714819742">
          <w:marLeft w:val="0"/>
          <w:marRight w:val="0"/>
          <w:marTop w:val="0"/>
          <w:marBottom w:val="0"/>
          <w:divBdr>
            <w:top w:val="none" w:sz="0" w:space="0" w:color="auto"/>
            <w:left w:val="none" w:sz="0" w:space="0" w:color="auto"/>
            <w:bottom w:val="none" w:sz="0" w:space="0" w:color="auto"/>
            <w:right w:val="none" w:sz="0" w:space="0" w:color="auto"/>
          </w:divBdr>
        </w:div>
      </w:divsChild>
    </w:div>
    <w:div w:id="1823810092">
      <w:bodyDiv w:val="1"/>
      <w:marLeft w:val="0"/>
      <w:marRight w:val="0"/>
      <w:marTop w:val="0"/>
      <w:marBottom w:val="0"/>
      <w:divBdr>
        <w:top w:val="none" w:sz="0" w:space="0" w:color="auto"/>
        <w:left w:val="none" w:sz="0" w:space="0" w:color="auto"/>
        <w:bottom w:val="none" w:sz="0" w:space="0" w:color="auto"/>
        <w:right w:val="none" w:sz="0" w:space="0" w:color="auto"/>
      </w:divBdr>
    </w:div>
    <w:div w:id="1891384067">
      <w:bodyDiv w:val="1"/>
      <w:marLeft w:val="0"/>
      <w:marRight w:val="0"/>
      <w:marTop w:val="0"/>
      <w:marBottom w:val="0"/>
      <w:divBdr>
        <w:top w:val="none" w:sz="0" w:space="0" w:color="auto"/>
        <w:left w:val="none" w:sz="0" w:space="0" w:color="auto"/>
        <w:bottom w:val="none" w:sz="0" w:space="0" w:color="auto"/>
        <w:right w:val="none" w:sz="0" w:space="0" w:color="auto"/>
      </w:divBdr>
    </w:div>
    <w:div w:id="1892769473">
      <w:bodyDiv w:val="1"/>
      <w:marLeft w:val="0"/>
      <w:marRight w:val="0"/>
      <w:marTop w:val="0"/>
      <w:marBottom w:val="0"/>
      <w:divBdr>
        <w:top w:val="none" w:sz="0" w:space="0" w:color="auto"/>
        <w:left w:val="none" w:sz="0" w:space="0" w:color="auto"/>
        <w:bottom w:val="none" w:sz="0" w:space="0" w:color="auto"/>
        <w:right w:val="none" w:sz="0" w:space="0" w:color="auto"/>
      </w:divBdr>
      <w:divsChild>
        <w:div w:id="235015482">
          <w:marLeft w:val="0"/>
          <w:marRight w:val="0"/>
          <w:marTop w:val="75"/>
          <w:marBottom w:val="0"/>
          <w:divBdr>
            <w:top w:val="none" w:sz="0" w:space="0" w:color="auto"/>
            <w:left w:val="none" w:sz="0" w:space="0" w:color="auto"/>
            <w:bottom w:val="none" w:sz="0" w:space="0" w:color="auto"/>
            <w:right w:val="none" w:sz="0" w:space="0" w:color="auto"/>
          </w:divBdr>
        </w:div>
      </w:divsChild>
    </w:div>
    <w:div w:id="1909534357">
      <w:bodyDiv w:val="1"/>
      <w:marLeft w:val="0"/>
      <w:marRight w:val="0"/>
      <w:marTop w:val="0"/>
      <w:marBottom w:val="0"/>
      <w:divBdr>
        <w:top w:val="none" w:sz="0" w:space="0" w:color="auto"/>
        <w:left w:val="none" w:sz="0" w:space="0" w:color="auto"/>
        <w:bottom w:val="none" w:sz="0" w:space="0" w:color="auto"/>
        <w:right w:val="none" w:sz="0" w:space="0" w:color="auto"/>
      </w:divBdr>
      <w:divsChild>
        <w:div w:id="222376142">
          <w:marLeft w:val="0"/>
          <w:marRight w:val="0"/>
          <w:marTop w:val="0"/>
          <w:marBottom w:val="0"/>
          <w:divBdr>
            <w:top w:val="none" w:sz="0" w:space="0" w:color="auto"/>
            <w:left w:val="none" w:sz="0" w:space="0" w:color="auto"/>
            <w:bottom w:val="none" w:sz="0" w:space="0" w:color="auto"/>
            <w:right w:val="none" w:sz="0" w:space="0" w:color="auto"/>
          </w:divBdr>
          <w:divsChild>
            <w:div w:id="314143752">
              <w:marLeft w:val="0"/>
              <w:marRight w:val="0"/>
              <w:marTop w:val="0"/>
              <w:marBottom w:val="0"/>
              <w:divBdr>
                <w:top w:val="none" w:sz="0" w:space="0" w:color="auto"/>
                <w:left w:val="none" w:sz="0" w:space="0" w:color="auto"/>
                <w:bottom w:val="none" w:sz="0" w:space="0" w:color="auto"/>
                <w:right w:val="none" w:sz="0" w:space="0" w:color="auto"/>
              </w:divBdr>
              <w:divsChild>
                <w:div w:id="485245650">
                  <w:marLeft w:val="0"/>
                  <w:marRight w:val="0"/>
                  <w:marTop w:val="0"/>
                  <w:marBottom w:val="0"/>
                  <w:divBdr>
                    <w:top w:val="none" w:sz="0" w:space="0" w:color="auto"/>
                    <w:left w:val="none" w:sz="0" w:space="0" w:color="auto"/>
                    <w:bottom w:val="none" w:sz="0" w:space="0" w:color="auto"/>
                    <w:right w:val="none" w:sz="0" w:space="0" w:color="auto"/>
                  </w:divBdr>
                  <w:divsChild>
                    <w:div w:id="2127767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6848127">
              <w:marLeft w:val="0"/>
              <w:marRight w:val="150"/>
              <w:marTop w:val="0"/>
              <w:marBottom w:val="0"/>
              <w:divBdr>
                <w:top w:val="none" w:sz="0" w:space="0" w:color="auto"/>
                <w:left w:val="none" w:sz="0" w:space="0" w:color="auto"/>
                <w:bottom w:val="none" w:sz="0" w:space="0" w:color="auto"/>
                <w:right w:val="none" w:sz="0" w:space="0" w:color="auto"/>
              </w:divBdr>
            </w:div>
          </w:divsChild>
        </w:div>
        <w:div w:id="1075474232">
          <w:marLeft w:val="0"/>
          <w:marRight w:val="0"/>
          <w:marTop w:val="0"/>
          <w:marBottom w:val="0"/>
          <w:divBdr>
            <w:top w:val="none" w:sz="0" w:space="0" w:color="auto"/>
            <w:left w:val="none" w:sz="0" w:space="0" w:color="auto"/>
            <w:bottom w:val="none" w:sz="0" w:space="0" w:color="auto"/>
            <w:right w:val="none" w:sz="0" w:space="0" w:color="auto"/>
          </w:divBdr>
          <w:divsChild>
            <w:div w:id="690450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6136002">
      <w:bodyDiv w:val="1"/>
      <w:marLeft w:val="0"/>
      <w:marRight w:val="0"/>
      <w:marTop w:val="0"/>
      <w:marBottom w:val="0"/>
      <w:divBdr>
        <w:top w:val="none" w:sz="0" w:space="0" w:color="auto"/>
        <w:left w:val="none" w:sz="0" w:space="0" w:color="auto"/>
        <w:bottom w:val="none" w:sz="0" w:space="0" w:color="auto"/>
        <w:right w:val="none" w:sz="0" w:space="0" w:color="auto"/>
      </w:divBdr>
    </w:div>
    <w:div w:id="1949656562">
      <w:bodyDiv w:val="1"/>
      <w:marLeft w:val="0"/>
      <w:marRight w:val="0"/>
      <w:marTop w:val="0"/>
      <w:marBottom w:val="0"/>
      <w:divBdr>
        <w:top w:val="none" w:sz="0" w:space="0" w:color="auto"/>
        <w:left w:val="none" w:sz="0" w:space="0" w:color="auto"/>
        <w:bottom w:val="none" w:sz="0" w:space="0" w:color="auto"/>
        <w:right w:val="none" w:sz="0" w:space="0" w:color="auto"/>
      </w:divBdr>
    </w:div>
    <w:div w:id="21206835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167AA2FDAD42A4BBC42B30D02BF75DA" ma:contentTypeVersion="11" ma:contentTypeDescription="Een nieuw document maken." ma:contentTypeScope="" ma:versionID="74267b72e72cb159b11396d1ec817113">
  <xsd:schema xmlns:xsd="http://www.w3.org/2001/XMLSchema" xmlns:xs="http://www.w3.org/2001/XMLSchema" xmlns:p="http://schemas.microsoft.com/office/2006/metadata/properties" xmlns:ns3="e3fe0ab3-b9c4-407a-a970-69e397f45039" xmlns:ns4="ae0df351-f44b-44c8-9fb8-9fbb97290f3f" targetNamespace="http://schemas.microsoft.com/office/2006/metadata/properties" ma:root="true" ma:fieldsID="5455f8765030c80eaf7687e8f8012e25" ns3:_="" ns4:_="">
    <xsd:import namespace="e3fe0ab3-b9c4-407a-a970-69e397f45039"/>
    <xsd:import namespace="ae0df351-f44b-44c8-9fb8-9fbb97290f3f"/>
    <xsd:element name="properties">
      <xsd:complexType>
        <xsd:sequence>
          <xsd:element name="documentManagement">
            <xsd:complexType>
              <xsd:all>
                <xsd:element ref="ns3:MediaServiceMetadata" minOccurs="0"/>
                <xsd:element ref="ns3:MediaServiceFastMetadata" minOccurs="0"/>
                <xsd:element ref="ns3:MediaServiceDateTaken" minOccurs="0"/>
                <xsd:element ref="ns4:SharedWithUsers" minOccurs="0"/>
                <xsd:element ref="ns4:SharedWithDetails" minOccurs="0"/>
                <xsd:element ref="ns4:SharingHintHash" minOccurs="0"/>
                <xsd:element ref="ns3:MediaServiceAutoTags" minOccurs="0"/>
                <xsd:element ref="ns3:MediaServiceOCR" minOccurs="0"/>
                <xsd:element ref="ns3:MediaServiceLocation" minOccurs="0"/>
                <xsd:element ref="ns3:MediaServiceEventHashCode" minOccurs="0"/>
                <xsd:element ref="ns3:MediaServiceGenerationTim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3fe0ab3-b9c4-407a-a970-69e397f45039"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e0df351-f44b-44c8-9fb8-9fbb97290f3f" elementFormDefault="qualified">
    <xsd:import namespace="http://schemas.microsoft.com/office/2006/documentManagement/types"/>
    <xsd:import namespace="http://schemas.microsoft.com/office/infopath/2007/PartnerControls"/>
    <xsd:element name="SharedWithUsers" ma:index="11"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Gedeeld met details" ma:internalName="SharedWithDetails" ma:readOnly="true">
      <xsd:simpleType>
        <xsd:restriction base="dms:Note">
          <xsd:maxLength value="255"/>
        </xsd:restriction>
      </xsd:simpleType>
    </xsd:element>
    <xsd:element name="SharingHintHash" ma:index="13" nillable="true" ma:displayName="Hint-hash dele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F472BA-D800-43A9-81EF-FCDA933F856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3fe0ab3-b9c4-407a-a970-69e397f45039"/>
    <ds:schemaRef ds:uri="ae0df351-f44b-44c8-9fb8-9fbb97290f3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E22602B-71F0-4137-AD97-6646D8E31C7C}">
  <ds:schemaRefs>
    <ds:schemaRef ds:uri="http://schemas.microsoft.com/sharepoint/v3/contenttype/forms"/>
  </ds:schemaRefs>
</ds:datastoreItem>
</file>

<file path=customXml/itemProps3.xml><?xml version="1.0" encoding="utf-8"?>
<ds:datastoreItem xmlns:ds="http://schemas.openxmlformats.org/officeDocument/2006/customXml" ds:itemID="{90C4A18D-368D-48A8-AE9D-5ECAFF078C81}">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06B7A35C-ADE7-4F9A-927F-C50E06B457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45227</Words>
  <Characters>257799</Characters>
  <Application>Microsoft Office Word</Application>
  <DocSecurity>0</DocSecurity>
  <Lines>2148</Lines>
  <Paragraphs>604</Paragraphs>
  <ScaleCrop>false</ScaleCrop>
  <HeadingPairs>
    <vt:vector size="2" baseType="variant">
      <vt:variant>
        <vt:lpstr>Title</vt:lpstr>
      </vt:variant>
      <vt:variant>
        <vt:i4>1</vt:i4>
      </vt:variant>
    </vt:vector>
  </HeadingPairs>
  <TitlesOfParts>
    <vt:vector size="1" baseType="lpstr">
      <vt:lpstr>TF_Template_Word_Windows_2016</vt:lpstr>
    </vt:vector>
  </TitlesOfParts>
  <Company>Informa Plc</Company>
  <LinksUpToDate>false</LinksUpToDate>
  <CharactersWithSpaces>302422</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subject/>
  <dc:creator>Taylor &amp; Francis Author Services</dc:creator>
  <cp:keywords/>
  <dc:description/>
  <cp:lastModifiedBy>Yatheesh Mohan</cp:lastModifiedBy>
  <cp:revision>2</cp:revision>
  <cp:lastPrinted>2011-07-22T14:54:00Z</cp:lastPrinted>
  <dcterms:created xsi:type="dcterms:W3CDTF">2019-12-24T10:33:00Z</dcterms:created>
  <dcterms:modified xsi:type="dcterms:W3CDTF">2019-12-24T1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aylor-and-francis-council-of-science-editors-author-date</vt:lpwstr>
  </property>
  <property fmtid="{D5CDD505-2E9C-101B-9397-08002B2CF9AE}" pid="21" name="Mendeley Recent Style Name 9_1">
    <vt:lpwstr>Taylor &amp; Francis - Council of Science Editors (author-date)</vt:lpwstr>
  </property>
  <property fmtid="{D5CDD505-2E9C-101B-9397-08002B2CF9AE}" pid="22" name="Mendeley Document_1">
    <vt:lpwstr>True</vt:lpwstr>
  </property>
  <property fmtid="{D5CDD505-2E9C-101B-9397-08002B2CF9AE}" pid="23" name="Mendeley Unique User Id_1">
    <vt:lpwstr>1afb6531-7e87-3889-b11e-65e73d96c577</vt:lpwstr>
  </property>
  <property fmtid="{D5CDD505-2E9C-101B-9397-08002B2CF9AE}" pid="24" name="Mendeley Citation Style_1">
    <vt:lpwstr>http://www.zotero.org/styles/taylor-and-francis-council-of-science-editors-author-date</vt:lpwstr>
  </property>
  <property fmtid="{D5CDD505-2E9C-101B-9397-08002B2CF9AE}" pid="25" name="ContentTypeId">
    <vt:lpwstr>0x0101005167AA2FDAD42A4BBC42B30D02BF75DA</vt:lpwstr>
  </property>
</Properties>
</file>